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6832564" w14:textId="3B266C39" w:rsidR="00FF30DF" w:rsidRPr="00823579" w:rsidRDefault="00FF30DF" w:rsidP="00FF30DF">
      <w:pPr>
        <w:jc w:val="center"/>
        <w:rPr>
          <w:b/>
          <w:sz w:val="32"/>
          <w:szCs w:val="32"/>
        </w:rPr>
      </w:pPr>
      <w:r w:rsidRPr="00823579">
        <w:rPr>
          <w:b/>
          <w:sz w:val="32"/>
          <w:szCs w:val="32"/>
        </w:rPr>
        <w:t xml:space="preserve">A study of </w:t>
      </w:r>
      <w:r w:rsidR="006205A5" w:rsidRPr="00823579">
        <w:rPr>
          <w:b/>
          <w:sz w:val="32"/>
          <w:szCs w:val="32"/>
        </w:rPr>
        <w:t>deep clustering in spike sorting</w:t>
      </w:r>
    </w:p>
    <w:p w14:paraId="303E5747" w14:textId="3E966864" w:rsidR="00FF30DF" w:rsidRPr="00823579" w:rsidRDefault="00FF30DF" w:rsidP="00FF30DF">
      <w:r w:rsidRPr="00823579">
        <w:t>Eugen-Richard Ardelean</w:t>
      </w:r>
      <w:r w:rsidRPr="00823579">
        <w:rPr>
          <w:vertAlign w:val="superscript"/>
        </w:rPr>
        <w:t>1</w:t>
      </w:r>
      <w:r w:rsidR="0095289E" w:rsidRPr="00823579">
        <w:rPr>
          <w:vertAlign w:val="superscript"/>
        </w:rPr>
        <w:t>,*</w:t>
      </w:r>
      <w:r w:rsidRPr="00823579">
        <w:t>, Raluca Laura Portase</w:t>
      </w:r>
      <w:r w:rsidRPr="00823579">
        <w:rPr>
          <w:vertAlign w:val="superscript"/>
        </w:rPr>
        <w:t>1</w:t>
      </w:r>
    </w:p>
    <w:p w14:paraId="62A7127C" w14:textId="77777777" w:rsidR="00FF30DF" w:rsidRPr="00823579" w:rsidRDefault="00FF30DF" w:rsidP="00FF30DF">
      <w:r w:rsidRPr="00823579">
        <w:rPr>
          <w:vertAlign w:val="superscript"/>
        </w:rPr>
        <w:t>1</w:t>
      </w:r>
      <w:r w:rsidRPr="00823579">
        <w:t>Department of Computer Science, Technical University of Cluj-Napoca, Cluj-Napoca, Romania</w:t>
      </w:r>
    </w:p>
    <w:p w14:paraId="7C12F985" w14:textId="77777777" w:rsidR="00FF30DF" w:rsidRPr="00823579" w:rsidRDefault="00FF30DF" w:rsidP="00FF30DF"/>
    <w:p w14:paraId="42F89CFB" w14:textId="33A105CE" w:rsidR="00FF30DF" w:rsidRPr="00823579" w:rsidRDefault="00FF30DF" w:rsidP="00FF30DF">
      <w:pPr>
        <w:rPr>
          <w:bCs/>
        </w:rPr>
      </w:pPr>
      <w:r w:rsidRPr="00823579">
        <w:rPr>
          <w:b/>
        </w:rPr>
        <w:t xml:space="preserve">* Corresponding authors: </w:t>
      </w:r>
      <w:hyperlink r:id="rId5" w:history="1">
        <w:r w:rsidRPr="00823579">
          <w:rPr>
            <w:rStyle w:val="Hyperlink"/>
            <w:bCs/>
          </w:rPr>
          <w:t>ardeleaneugenrichard@gmail.com</w:t>
        </w:r>
      </w:hyperlink>
    </w:p>
    <w:p w14:paraId="56AB2F76" w14:textId="77777777" w:rsidR="00FF30DF" w:rsidRPr="00823579" w:rsidRDefault="00FF30DF" w:rsidP="00FF30DF">
      <w:pPr>
        <w:rPr>
          <w:bCs/>
        </w:rPr>
      </w:pPr>
    </w:p>
    <w:p w14:paraId="00489963" w14:textId="77777777" w:rsidR="00FF30DF" w:rsidRPr="00823579" w:rsidRDefault="00FF30DF" w:rsidP="00FF30DF">
      <w:pPr>
        <w:rPr>
          <w:b/>
        </w:rPr>
      </w:pPr>
      <w:r w:rsidRPr="00823579">
        <w:rPr>
          <w:b/>
        </w:rPr>
        <w:t>ORCID Author IDs:</w:t>
      </w:r>
    </w:p>
    <w:p w14:paraId="7C31246E" w14:textId="77777777" w:rsidR="00FF30DF" w:rsidRPr="00823579" w:rsidRDefault="00FF30DF" w:rsidP="00FF30DF">
      <w:pPr>
        <w:rPr>
          <w:bCs/>
        </w:rPr>
      </w:pPr>
      <w:r w:rsidRPr="00823579">
        <w:t xml:space="preserve">Eugen-Richard Ardelean: </w:t>
      </w:r>
      <w:r w:rsidRPr="00823579">
        <w:rPr>
          <w:bCs/>
        </w:rPr>
        <w:t>0000-0002-0098-4228</w:t>
      </w:r>
    </w:p>
    <w:p w14:paraId="044F9C62" w14:textId="77777777" w:rsidR="00FF30DF" w:rsidRPr="00823579" w:rsidRDefault="00FF30DF" w:rsidP="00FF30DF">
      <w:pPr>
        <w:rPr>
          <w:bCs/>
        </w:rPr>
      </w:pPr>
      <w:r w:rsidRPr="00823579">
        <w:rPr>
          <w:bCs/>
        </w:rPr>
        <w:t>Raluca Laura Portase: 0000-0002-8985-4728</w:t>
      </w:r>
    </w:p>
    <w:p w14:paraId="0E55B7BF" w14:textId="68789F1A" w:rsidR="00FF30DF" w:rsidRPr="00823579" w:rsidRDefault="00FF30DF" w:rsidP="00FF30DF"/>
    <w:p w14:paraId="7E70DE33" w14:textId="478DCAB9" w:rsidR="00FF30DF" w:rsidRPr="00F36985" w:rsidRDefault="00FF30DF" w:rsidP="00FF30DF">
      <w:pPr>
        <w:rPr>
          <w:b/>
          <w:bCs/>
        </w:rPr>
      </w:pPr>
      <w:r w:rsidRPr="00823579">
        <w:rPr>
          <w:b/>
          <w:bCs/>
        </w:rPr>
        <w:t xml:space="preserve">Abstract: </w:t>
      </w:r>
      <w:r w:rsidR="00F36985" w:rsidRPr="00F36985">
        <w:t xml:space="preserve">Spike sorting </w:t>
      </w:r>
      <w:r w:rsidR="00291E9E">
        <w:t>is the process of</w:t>
      </w:r>
      <w:r w:rsidR="00F36985" w:rsidRPr="00F36985">
        <w:t xml:space="preserve"> </w:t>
      </w:r>
      <w:r w:rsidR="00291E9E">
        <w:t>identifying the source neurons</w:t>
      </w:r>
      <w:r w:rsidR="00F36985" w:rsidRPr="00F36985">
        <w:t xml:space="preserve"> </w:t>
      </w:r>
      <w:r w:rsidR="00291E9E">
        <w:t>for</w:t>
      </w:r>
      <w:r w:rsidR="00F36985" w:rsidRPr="00F36985">
        <w:t xml:space="preserve"> neur</w:t>
      </w:r>
      <w:r w:rsidR="00291E9E">
        <w:t>on</w:t>
      </w:r>
      <w:r w:rsidR="00F36985" w:rsidRPr="00F36985">
        <w:t xml:space="preserve">al activity recorded from extracellular electrodes. Traditional </w:t>
      </w:r>
      <w:r w:rsidR="00971342">
        <w:t>spike sorting pipeline</w:t>
      </w:r>
      <w:r w:rsidR="00F36985" w:rsidRPr="00F36985">
        <w:t xml:space="preserve"> separate the process into distinct feature extraction and clustering steps, which may not optimally capture the complex structure of spike data. This study evaluates the performance of 12 deep clustering algorithms against traditional feature extraction methods combined with K-means clustering for spike sorting. We analyze performance across 95 synthetic datasets with varying cluster counts (2-20) and complexity </w:t>
      </w:r>
      <w:r w:rsidR="002923F2">
        <w:t xml:space="preserve">from the perspective of </w:t>
      </w:r>
      <w:r w:rsidR="00F36985" w:rsidRPr="00F36985">
        <w:t>six</w:t>
      </w:r>
      <w:r w:rsidR="002923F2">
        <w:t xml:space="preserve"> performance</w:t>
      </w:r>
      <w:r w:rsidR="00F36985" w:rsidRPr="00F36985">
        <w:t xml:space="preserve"> metrics. Our results demonstrate that </w:t>
      </w:r>
      <w:r w:rsidR="002923F2">
        <w:t>a subset of</w:t>
      </w:r>
      <w:r w:rsidR="00F36985" w:rsidRPr="00F36985">
        <w:t xml:space="preserve"> deep clustering algorithms—particularly </w:t>
      </w:r>
      <w:r w:rsidR="002923F2" w:rsidRPr="00F36985">
        <w:t>ACeDeC</w:t>
      </w:r>
      <w:r w:rsidR="00F36985" w:rsidRPr="00F36985">
        <w:t xml:space="preserve">, DDC, </w:t>
      </w:r>
      <w:r w:rsidR="002923F2">
        <w:t xml:space="preserve">DEC, IDEC </w:t>
      </w:r>
      <w:r w:rsidR="00F36985" w:rsidRPr="00F36985">
        <w:t>and</w:t>
      </w:r>
      <w:r w:rsidR="002923F2">
        <w:t xml:space="preserve"> VaDE</w:t>
      </w:r>
      <w:r w:rsidR="00F36985" w:rsidRPr="00F36985">
        <w:t xml:space="preserve">—significantly outperform traditional methods, especially as dataset complexity increases. </w:t>
      </w:r>
      <w:r w:rsidR="009159E3">
        <w:t>These deep clustering approaches</w:t>
      </w:r>
      <w:r w:rsidR="00F36985" w:rsidRPr="00F36985">
        <w:t xml:space="preserve"> effectively learn non-linear representations that better capture the structure of spike data while simultaneously optimizing clustering objectives. This dual optimization produces feature spaces tailored for clustering, combining the two traditionally separate steps of spike sorting. Our findings indicate that deep clustering approaches represent valuable tools for accurately identifying individual neuronal activity in extracellular recordings, particularly with the increasing complexity of modern multi-electrode recordings.</w:t>
      </w:r>
    </w:p>
    <w:p w14:paraId="3C17D59E" w14:textId="2DE96E7C" w:rsidR="00FF30DF" w:rsidRPr="00823579" w:rsidRDefault="00FF30DF" w:rsidP="00FF30DF">
      <w:r w:rsidRPr="00823579">
        <w:rPr>
          <w:b/>
          <w:bCs/>
        </w:rPr>
        <w:t xml:space="preserve">Keywords: </w:t>
      </w:r>
      <w:r w:rsidRPr="00823579">
        <w:t xml:space="preserve">clustering, </w:t>
      </w:r>
      <w:r w:rsidR="00321774" w:rsidRPr="00823579">
        <w:t>deep clustering, spike sorting, neuroscience</w:t>
      </w:r>
    </w:p>
    <w:p w14:paraId="0BEC54E4" w14:textId="77777777" w:rsidR="00612AB0" w:rsidRPr="00823579" w:rsidRDefault="00612AB0"/>
    <w:p w14:paraId="7E66C30D" w14:textId="3B293B7A" w:rsidR="00FF30DF" w:rsidRPr="00823579" w:rsidRDefault="00FF30DF" w:rsidP="00FF30DF">
      <w:pPr>
        <w:pStyle w:val="Heading1"/>
        <w:rPr>
          <w:rFonts w:cs="Times New Roman"/>
        </w:rPr>
      </w:pPr>
      <w:r w:rsidRPr="00823579">
        <w:rPr>
          <w:rFonts w:cs="Times New Roman"/>
        </w:rPr>
        <w:t>Introduction</w:t>
      </w:r>
    </w:p>
    <w:p w14:paraId="65D03A5A" w14:textId="4DE11DC4" w:rsidR="00FF30DF" w:rsidRPr="00823579" w:rsidRDefault="00A76390" w:rsidP="00FF30DF">
      <w:pPr>
        <w:pStyle w:val="Heading2"/>
        <w:rPr>
          <w:rFonts w:cs="Times New Roman"/>
        </w:rPr>
      </w:pPr>
      <w:r w:rsidRPr="00823579">
        <w:rPr>
          <w:rFonts w:cs="Times New Roman"/>
        </w:rPr>
        <w:t>Spike Sorting</w:t>
      </w:r>
    </w:p>
    <w:p w14:paraId="47B77C41" w14:textId="5A976DFB" w:rsidR="007B78A8" w:rsidRPr="00823579" w:rsidRDefault="007B78A8" w:rsidP="007B78A8">
      <w:pPr>
        <w:spacing w:after="0"/>
      </w:pPr>
      <w:r w:rsidRPr="00823579">
        <w:t>Spikes sorting</w:t>
      </w:r>
      <w:r w:rsidR="003319BB" w:rsidRPr="00823579">
        <w:t xml:space="preserve"> </w:t>
      </w:r>
      <w:r w:rsidR="003319BB" w:rsidRPr="00823579">
        <w:fldChar w:fldCharType="begin"/>
      </w:r>
      <w:r w:rsidR="00073A78" w:rsidRPr="00823579">
        <w:instrText xml:space="preserve"> ADDIN ZOTERO_ITEM CSL_CITATION {"citationID":"kI0QIKvb","properties":{"formattedCitation":"(1)","plainCitation":"(1)","noteIndex":0},"citationItems":[{"id":"4qHd2DAm/FMNJo5FR","uris":["http://zotero.org/users/8619560/items/DLZRWMU6"],"itemData":{"id":435,"type":"article-journal","container-title":"Scholarpedia","DOI":"10.4249/scholarpedia.3583","ISSN":"1941-6016","issue":"12","language":"en","page":"3583","source":"www.scholarpedia.org","title":"Spike sorting","volume":"2","author":[{"family":"Quiroga","given":"Rodrigo Quian"}],"issued":{"date-parts":[["2007",12,21]]}}}],"schema":"https://github.com/citation-style-language/schema/raw/master/csl-citation.json"} </w:instrText>
      </w:r>
      <w:r w:rsidR="003319BB" w:rsidRPr="00823579">
        <w:fldChar w:fldCharType="separate"/>
      </w:r>
      <w:r w:rsidR="003319BB" w:rsidRPr="00823579">
        <w:t>(1)</w:t>
      </w:r>
      <w:r w:rsidR="003319BB" w:rsidRPr="00823579">
        <w:fldChar w:fldCharType="end"/>
      </w:r>
      <w:r w:rsidRPr="00823579">
        <w:t xml:space="preserve"> is the process of organizing </w:t>
      </w:r>
      <w:r w:rsidR="008A553B" w:rsidRPr="00823579">
        <w:t xml:space="preserve">the </w:t>
      </w:r>
      <w:r w:rsidR="0035005A" w:rsidRPr="00823579">
        <w:t xml:space="preserve">instances of </w:t>
      </w:r>
      <w:r w:rsidRPr="00823579">
        <w:t>activity</w:t>
      </w:r>
      <w:r w:rsidR="008A553B" w:rsidRPr="00823579">
        <w:t xml:space="preserve"> of neurons</w:t>
      </w:r>
      <w:r w:rsidRPr="00823579">
        <w:t>, also known as spike</w:t>
      </w:r>
      <w:r w:rsidR="008B2AD5" w:rsidRPr="00823579">
        <w:t>s</w:t>
      </w:r>
      <w:r w:rsidRPr="00823579">
        <w:t xml:space="preserve">, into groups </w:t>
      </w:r>
      <w:r w:rsidR="00A9149C" w:rsidRPr="00823579">
        <w:t>depending</w:t>
      </w:r>
      <w:r w:rsidRPr="00823579">
        <w:t xml:space="preserve"> on the putative neurons.</w:t>
      </w:r>
      <w:r w:rsidR="008A553B" w:rsidRPr="00823579">
        <w:t xml:space="preserve"> </w:t>
      </w:r>
      <w:r w:rsidR="00325B6F" w:rsidRPr="00823579">
        <w:t xml:space="preserve">This process is applied to extracellular data where the activity of multiple neurons is captured by a recording electrode </w:t>
      </w:r>
      <w:r w:rsidR="00325B6F" w:rsidRPr="00823579">
        <w:fldChar w:fldCharType="begin"/>
      </w:r>
      <w:r w:rsidR="00073A78" w:rsidRPr="00823579">
        <w:instrText xml:space="preserve"> ADDIN ZOTERO_ITEM CSL_CITATION {"citationID":"oRCNRuqP","properties":{"formattedCitation":"(2)","plainCitation":"(2)","noteIndex":0},"citationItems":[{"id":324,"uris":["http://zotero.org/users/8619560/items/FJVC46PD"],"itemData":{"id":324,"type":"chapter","abstract":"The purpose of this chapter is to differentiate between the major categories of electrophysiological techniques and preparations, comparing the relative advantages, disadvantages, and common uses of each. We will start with a brief review of the physical principles that provide neurons their electrical characteristics. To explain how these techniques are performed, we will survey the instruments that make up an electrophysiology setup (the rig). We will also examine some common methods of data analysis and presentation used in the literature.","container-title":"Guide to Research Techniques in Neuroscience (Second Edition)","event-place":"San Diego","ISBN":"978-0-12-800511-8","language":"en","note":"DOI: 10.1016/B978-0-12-800511-8.00004-6","page":"89-115","publisher":"Academic Press","publisher-place":"San Diego","source":"ScienceDirect","title":"Chapter 4 - Electrophysiology","URL":"https://www.sciencedirect.com/science/article/pii/B9780128005118000046","author":[{"family":"Carter","given":"Matt"},{"family":"Shieh","given":"Jennifer"}],"editor":[{"family":"Carter","given":"Matt"},{"family":"Shieh","given":"Jennifer"}],"accessed":{"date-parts":[["2022",8,2]]},"issued":{"date-parts":[["2015",1,1]]}}}],"schema":"https://github.com/citation-style-language/schema/raw/master/csl-citation.json"} </w:instrText>
      </w:r>
      <w:r w:rsidR="00325B6F" w:rsidRPr="00823579">
        <w:fldChar w:fldCharType="separate"/>
      </w:r>
      <w:r w:rsidR="00CC2510" w:rsidRPr="00823579">
        <w:t>(2)</w:t>
      </w:r>
      <w:r w:rsidR="00325B6F" w:rsidRPr="00823579">
        <w:fldChar w:fldCharType="end"/>
      </w:r>
      <w:r w:rsidR="00325B6F" w:rsidRPr="00823579">
        <w:t xml:space="preserve">. Therefore, the provenience of each spike is unknown during recording. Spike sorting is often referred to as </w:t>
      </w:r>
      <w:r w:rsidR="00325B6F" w:rsidRPr="00823579">
        <w:lastRenderedPageBreak/>
        <w:t xml:space="preserve">analogous </w:t>
      </w:r>
      <w:r w:rsidR="00CC2510" w:rsidRPr="00823579">
        <w:fldChar w:fldCharType="begin"/>
      </w:r>
      <w:r w:rsidR="00073A78" w:rsidRPr="00823579">
        <w:instrText xml:space="preserve"> ADDIN ZOTERO_ITEM CSL_CITATION {"citationID":"VLr38Zwd","properties":{"formattedCitation":"(3)","plainCitation":"(3)","noteIndex":0},"citationItems":[{"id":1182,"uris":["http://zotero.org/users/8619560/items/U3KL47MA"],"itemData":{"id":1182,"type":"article-journal","abstract":"'Independent component analysis' is a technique of data transformation that finds independent sources of activity in recorded mixtures of sources. It can be used to recover fluctuations of membrane potential from individual neurons in multiple-detector optical recordings. There are some examples in which more than 100 neurons can be separated simultaneously. Independent component analysis automatically separates overlapping action potentials, recovers action potentials of different sizes from the same neuron, removes artifacts and finds the position of each neuron on the detector array. One limitation is that the number of sources--neurons and artifacts--must be equal to or less than the number of simultaneous recordings. Independent component analysis also has many other applications in neuroscience including, removal of artifacts from EEG data, identification of spatially independent brain regions in fMRI recordings and determination of population codes in multi-unit recordings.","container-title":"Trends in Neurosciences","DOI":"10.1016/s0166-2236(00)01683-0","ISSN":"0166-2236","issue":"1","journalAbbreviation":"Trends Neurosci","language":"eng","note":"PMID: 11163888","page":"54-63","source":"PubMed","title":"Independent component analysis at the neural cocktail party","volume":"24","author":[{"family":"Brown","given":"G. D."},{"family":"Yamada","given":"S."},{"family":"Sejnowski","given":"T. J."}],"issued":{"date-parts":[["2001",1]]}}}],"schema":"https://github.com/citation-style-language/schema/raw/master/csl-citation.json"} </w:instrText>
      </w:r>
      <w:r w:rsidR="00CC2510" w:rsidRPr="00823579">
        <w:fldChar w:fldCharType="separate"/>
      </w:r>
      <w:r w:rsidR="00CC2510" w:rsidRPr="00823579">
        <w:t>(3)</w:t>
      </w:r>
      <w:r w:rsidR="00CC2510" w:rsidRPr="00823579">
        <w:fldChar w:fldCharType="end"/>
      </w:r>
      <w:r w:rsidR="00CC2510" w:rsidRPr="00823579">
        <w:t xml:space="preserve"> </w:t>
      </w:r>
      <w:r w:rsidR="00325B6F" w:rsidRPr="00823579">
        <w:t xml:space="preserve">to the cocktail party problem </w:t>
      </w:r>
      <w:r w:rsidR="00325B6F" w:rsidRPr="00823579">
        <w:fldChar w:fldCharType="begin"/>
      </w:r>
      <w:r w:rsidR="00073A78" w:rsidRPr="00823579">
        <w:instrText xml:space="preserve"> ADDIN ZOTERO_ITEM CSL_CITATION {"citationID":"sVByXJ1J","properties":{"formattedCitation":"(4)","plainCitation":"(4)","noteIndex":0},"citationItems":[{"id":1183,"uris":["http://zotero.org/users/8619560/items/NNGP59KU"],"itemData":{"id":1183,"type":"article-journal","abstract":"This review presents an overview of a challenging problem in auditory perception, the cocktail party phenomenon, the delineation of which goes back to a classic paper by Cherry in 1953. In this review, we address the following issues: (1) human auditory scene analysis, which is a general process carried out by the auditory system of a human listener; (2) insight into auditory perception, which is derived from Marr's vision theory; (3) computational auditory scene analysis, which focuses on specific approaches aimed at solving the machine cocktail party problem; (4) active audition, the proposal for which is motivated by analogy with active vision, and (5) discussion of brain theory and independent component analysis, on the one hand, and correlative neural firing, on the other.","container-title":"Neural Computation","DOI":"10.1162/0899766054322964","ISSN":"0899-7667","issue":"9","journalAbbreviation":"Neural Comput","language":"eng","note":"PMID: 15992485","page":"1875-1902","source":"PubMed","title":"The cocktail party problem","volume":"17","author":[{"family":"Haykin","given":"Simon"},{"family":"Chen","given":"Zhe"}],"issued":{"date-parts":[["2005",9]]}}}],"schema":"https://github.com/citation-style-language/schema/raw/master/csl-citation.json"} </w:instrText>
      </w:r>
      <w:r w:rsidR="00325B6F" w:rsidRPr="00823579">
        <w:fldChar w:fldCharType="separate"/>
      </w:r>
      <w:r w:rsidR="00CC2510" w:rsidRPr="00823579">
        <w:t>(4)</w:t>
      </w:r>
      <w:r w:rsidR="00325B6F" w:rsidRPr="00823579">
        <w:fldChar w:fldCharType="end"/>
      </w:r>
      <w:r w:rsidR="00325B6F" w:rsidRPr="00823579">
        <w:t xml:space="preserve">. The latter requires the isolation of </w:t>
      </w:r>
      <w:r w:rsidR="00CC2510" w:rsidRPr="00823579">
        <w:t xml:space="preserve">an individual’s </w:t>
      </w:r>
      <w:r w:rsidR="00325B6F" w:rsidRPr="00823579">
        <w:t>speech in complex environment</w:t>
      </w:r>
      <w:r w:rsidR="00CC2510" w:rsidRPr="00823579">
        <w:t xml:space="preserve">, similarly spike sorting attempts to extract the words (as in spikes) of a </w:t>
      </w:r>
      <w:r w:rsidR="007B6091" w:rsidRPr="00823579">
        <w:t xml:space="preserve">single person (as in neuron) in a complex environment that is riddled with noise and where individuals may speak at once (spike superposition) and at different cadences (different firing rates of neurons). </w:t>
      </w:r>
      <w:r w:rsidR="001E74D7" w:rsidRPr="00823579">
        <w:t xml:space="preserve">Spike sorting operates on the assumption that each neuron produces spikes of a similar shape, while simultaneously different from the spikes of any other neuron. </w:t>
      </w:r>
    </w:p>
    <w:p w14:paraId="57AF003A" w14:textId="77777777" w:rsidR="0083641E" w:rsidRPr="00823579" w:rsidRDefault="0083641E" w:rsidP="007B78A8">
      <w:pPr>
        <w:spacing w:after="0"/>
      </w:pPr>
    </w:p>
    <w:p w14:paraId="2F5EC5F0" w14:textId="3E2AB750" w:rsidR="004C4403" w:rsidRPr="00823579" w:rsidRDefault="00980915" w:rsidP="00980915">
      <w:pPr>
        <w:spacing w:after="0"/>
      </w:pPr>
      <w:r w:rsidRPr="00823579">
        <w:t xml:space="preserve">In its most traditional form, the spiking sorting process is separated into four consecutive steps </w:t>
      </w:r>
      <w:r w:rsidRPr="00823579">
        <w:fldChar w:fldCharType="begin"/>
      </w:r>
      <w:r w:rsidR="00073A78" w:rsidRPr="00823579">
        <w:instrText xml:space="preserve"> ADDIN ZOTERO_ITEM CSL_CITATION {"citationID":"J0VJiLMd","properties":{"formattedCitation":"(1)","plainCitation":"(1)","noteIndex":0},"citationItems":[{"id":"4qHd2DAm/FMNJo5FR","uris":["http://zotero.org/users/8619560/items/DLZRWMU6"],"itemData":{"id":435,"type":"article-journal","container-title":"Scholarpedia","DOI":"10.4249/scholarpedia.3583","ISSN":"1941-6016","issue":"12","language":"en","page":"3583","source":"www.scholarpedia.org","title":"Spike sorting","volume":"2","author":[{"family":"Quiroga","given":"Rodrigo Quian"}],"issued":{"date-parts":[["2007",12,21]]}}}],"schema":"https://github.com/citation-style-language/schema/raw/master/csl-citation.json"} </w:instrText>
      </w:r>
      <w:r w:rsidRPr="00823579">
        <w:fldChar w:fldCharType="separate"/>
      </w:r>
      <w:r w:rsidRPr="00823579">
        <w:t>(1)</w:t>
      </w:r>
      <w:r w:rsidRPr="00823579">
        <w:fldChar w:fldCharType="end"/>
      </w:r>
      <w:r w:rsidRPr="00823579">
        <w:t xml:space="preserve">: filtering of the recording signal, spike detection of the filtered signal, feature extraction of the detected spikes (to reduce dimensionality) and clustering for the assignment of spikes to a specific neuron. The filtering of the recording signals employs a band-pass filter between 300 and 3000Hz </w:t>
      </w:r>
      <w:r w:rsidRPr="00823579">
        <w:fldChar w:fldCharType="begin"/>
      </w:r>
      <w:r w:rsidR="00073A78" w:rsidRPr="00823579">
        <w:instrText xml:space="preserve"> ADDIN ZOTERO_ITEM CSL_CITATION {"citationID":"bO8ArP96","properties":{"formattedCitation":"(5)","plainCitation":"(5)","noteIndex":0},"citationItems":[{"id":433,"uris":["http://zotero.org/users/8619560/items/QMSPW4KB"],"itemData":{"id":433,"type":"article-journal","abstract":"Spike sorting is a crucial step to extract information from extracellular recordings. With new recording opportunities provided by the development of new electrodes that allow monitoring hundreds of neurons simultaneously, the scenario for the new generation of algorithms is both exciting and challenging. However, this will require a new approach to the problem and the development of a common reference framework to quickly assess the performance of new algorithms. In this work, we review the basic concepts of spike sorting, including the requirements for different applications, together with the problems faced by presently available algorithms. We conclude by proposing a roadmap stressing the crucial points to be addressed to support the neuroscientific research of the near future.","collection-title":"Advances in electrophysiological data analysis","container-title":"Brain Research Bulletin","DOI":"10.1016/j.brainresbull.2015.04.007","ISSN":"0361-9230","journalAbbreviation":"Brain Research Bulletin","language":"en","page":"106-117","source":"ScienceDirect","title":"Past, present and future of spike sorting techniques","volume":"119","author":[{"family":"Rey","given":"Hernan Gonzalo"},{"family":"Pedreira","given":"Carlos"},{"family":"Quian Quiroga","given":"Rodrigo"}],"issued":{"date-parts":[["2015",10,1]]}}}],"schema":"https://github.com/citation-style-language/schema/raw/master/csl-citation.json"} </w:instrText>
      </w:r>
      <w:r w:rsidRPr="00823579">
        <w:fldChar w:fldCharType="separate"/>
      </w:r>
      <w:r w:rsidR="003C3961" w:rsidRPr="00823579">
        <w:t>(5)</w:t>
      </w:r>
      <w:r w:rsidRPr="00823579">
        <w:fldChar w:fldCharType="end"/>
      </w:r>
      <w:r w:rsidRPr="00823579">
        <w:t xml:space="preserve"> to capture the frequency components of spikes. </w:t>
      </w:r>
      <w:r w:rsidR="004C4403" w:rsidRPr="00823579">
        <w:t xml:space="preserve">The </w:t>
      </w:r>
      <w:r w:rsidRPr="00823579">
        <w:t xml:space="preserve">spike detection </w:t>
      </w:r>
      <w:r w:rsidR="004C4403" w:rsidRPr="00823579">
        <w:t>step is traditionally a simple</w:t>
      </w:r>
      <w:r w:rsidRPr="00823579">
        <w:t xml:space="preserve"> amplitude thresholding</w:t>
      </w:r>
      <w:r w:rsidR="004C4403" w:rsidRPr="00823579">
        <w:t xml:space="preserve"> which imposes a comprise </w:t>
      </w:r>
      <w:r w:rsidRPr="00823579">
        <w:t xml:space="preserve">between </w:t>
      </w:r>
      <w:r w:rsidR="004C4403" w:rsidRPr="00823579">
        <w:t xml:space="preserve">the precise </w:t>
      </w:r>
      <w:r w:rsidR="007A5116" w:rsidRPr="00823579">
        <w:t xml:space="preserve">identification of spikes and the number of instances identified. In other words, the more spikes are identified the higher is the chance to include noise; however, as many spike as possible must be extracted. This study focuses on the last two steps of the pipeline, the feature extraction and the clustering. </w:t>
      </w:r>
      <w:r w:rsidR="00C56A4B" w:rsidRPr="00823579">
        <w:t xml:space="preserve">The feature extraction step attempts to identify the most informative feature for the generation of lower-dimensional working space, while the clustering step attempts to separate clusters in the space obtained by the feature extraction. </w:t>
      </w:r>
      <w:r w:rsidR="004E3875" w:rsidRPr="00823579">
        <w:t>In this case, the most informative features represent the features that bestow the most separability between clusters</w:t>
      </w:r>
      <w:r w:rsidR="0098589B" w:rsidRPr="00823579">
        <w:t>. Finally, each cluster</w:t>
      </w:r>
      <w:r w:rsidR="00107749" w:rsidRPr="00823579">
        <w:t xml:space="preserve"> </w:t>
      </w:r>
      <w:r w:rsidR="0098589B" w:rsidRPr="00823579">
        <w:t xml:space="preserve">should represent </w:t>
      </w:r>
      <w:r w:rsidR="00AD6CA2" w:rsidRPr="00823579">
        <w:t>all</w:t>
      </w:r>
      <w:r w:rsidR="0098589B" w:rsidRPr="00823579">
        <w:t xml:space="preserve"> instances of activity of a single </w:t>
      </w:r>
      <w:r w:rsidR="003D4F39" w:rsidRPr="00823579">
        <w:t xml:space="preserve">neuron. </w:t>
      </w:r>
    </w:p>
    <w:p w14:paraId="357C8AB5" w14:textId="77777777" w:rsidR="00980915" w:rsidRPr="00823579" w:rsidRDefault="00980915" w:rsidP="00FA0F61">
      <w:pPr>
        <w:spacing w:after="0"/>
      </w:pPr>
    </w:p>
    <w:p w14:paraId="2E3D6D4D" w14:textId="2C7A7517" w:rsidR="007759B2" w:rsidRPr="00823579" w:rsidRDefault="00532CCA" w:rsidP="00FA0F61">
      <w:pPr>
        <w:spacing w:after="0"/>
      </w:pPr>
      <w:r w:rsidRPr="00823579">
        <w:t>The spike sorting pipeline has seen a number of iterations during the years, starting from a manual approach</w:t>
      </w:r>
      <w:r w:rsidR="00003CA4" w:rsidRPr="00823579">
        <w:t xml:space="preserve"> </w:t>
      </w:r>
      <w:r w:rsidR="00003CA4" w:rsidRPr="00823579">
        <w:fldChar w:fldCharType="begin"/>
      </w:r>
      <w:r w:rsidR="00624044" w:rsidRPr="00823579">
        <w:instrText xml:space="preserve"> ADDIN ZOTERO_ITEM CSL_CITATION {"citationID":"FlzLhMzz","properties":{"formattedCitation":"(6)","plainCitation":"(6)","noteIndex":0},"citationItems":[{"id":83,"uris":["http://zotero.org/users/8619560/items/6Z6MAAWG"],"itemData":{"id":83,"type":"article-journal","abstract":"Understanding the detailed dynamics of neuronal networks will require the simultaneous measurement of spike trains from hundreds of neurons (or more). Currently, approaches to extracting spike times and labels from raw data are time consuming, lack standardization and involve manual intervention, making it difficult to maintain data provenance and assess the quality of scientific results. Here, we describe an automated clustering approach and associated software package that addresses these problems and provides novel cluster quality metrics. We show that our approach has accuracy comparable to or exceeding that achieved using manual or semi-manual techniques with desktop CPU runtimes faster than acquisition time for up to hundreds of electrodes. Moreover, a single choice of parameters in the algorithm is effective for a variety of electrode geometries and across multiple brain regions. This algorithm has the potential to enable reproducible and automated spike sorting of larger scale recordings than is currently possible., Magland et. al. present MountainSort, a new fully automatic spike sorting package with a powerful GUI. MountainSort has accuracy comparable to current methods and runtimes faster than real-time, enabling automatic and reproducible spike sorting for high-density extracellular recordings.","container-title":"Neuron","DOI":"10.1016/j.neuron.2017.08.030","ISSN":"0896-6273","issue":"6","journalAbbreviation":"Neuron","note":"PMID: 28910621\nPMCID: PMC5743236","page":"1381-1394.e6","source":"PubMed Central","title":"A fully automated approach to spike sorting","volume":"95","author":[{"family":"Chung","given":"Jason E."},{"family":"Magland","given":"Jeremy F."},{"family":"Barnett","given":"Alex H."},{"family":"Tolosa","given":"Vanessa M."},{"family":"Tooker","given":"Angela C."},{"family":"Lee","given":"Kye Y."},{"family":"Shah","given":"Kedar G."},{"family":"Felix","given":"Sarah H."},{"family":"Frank","given":"Loren M."},{"family":"Greengard","given":"Leslie F."}],"issued":{"date-parts":[["2017",9,13]]}}}],"schema":"https://github.com/citation-style-language/schema/raw/master/csl-citation.json"} </w:instrText>
      </w:r>
      <w:r w:rsidR="00003CA4" w:rsidRPr="00823579">
        <w:fldChar w:fldCharType="separate"/>
      </w:r>
      <w:r w:rsidR="00624044" w:rsidRPr="00823579">
        <w:t>(6)</w:t>
      </w:r>
      <w:r w:rsidR="00003CA4" w:rsidRPr="00823579">
        <w:fldChar w:fldCharType="end"/>
      </w:r>
      <w:r w:rsidRPr="00823579">
        <w:t xml:space="preserve"> where spikes were separated and assigned by a researcher based on simple charateristics such as am</w:t>
      </w:r>
      <w:r w:rsidR="000118D1" w:rsidRPr="00823579">
        <w:t>plitude</w:t>
      </w:r>
      <w:r w:rsidR="00B73B22" w:rsidRPr="00823579">
        <w:t xml:space="preserve"> and</w:t>
      </w:r>
      <w:r w:rsidR="000118D1" w:rsidRPr="00823579">
        <w:t xml:space="preserve"> width </w:t>
      </w:r>
      <w:r w:rsidR="000118D1" w:rsidRPr="00823579">
        <w:fldChar w:fldCharType="begin"/>
      </w:r>
      <w:r w:rsidR="00624044" w:rsidRPr="00823579">
        <w:instrText xml:space="preserve"> ADDIN ZOTERO_ITEM CSL_CITATION {"citationID":"v8pe5Rp4","properties":{"formattedCitation":"(7)","plainCitation":"(7)","noteIndex":0},"citationItems":[{"id":86,"uris":["http://zotero.org/users/8619560/items/NCHFRRM4"],"itemData":{"id":86,"type":"article-journal","abstract":"Throughout the central nervous system, information about the outside world is represented collectively by large groups of cells, often arranged in a series of 2-dimensional maps connected by tracts with many fibers. To understand how such a circuit encodes and processes information, one must simultaneously observe the signals carried by many of its cells. This article describes a new method for monitoring the simultaneous electrical activity of many neurons in a functioning piece of retina. Extracellular action potentials are recorded with a planar array of 61 microelectrodes, which provides a natural match to the flat mosaic of retinal ganglion cells. The voltage signals are processed in real time to extract the spike trains from up to 100 neurons. We also present a method of visual stimulation and data analysis that allows a rapid characterization of each neuron's visual response properties. A randomly flickering display is used to elicit spike trains from the ganglion cell population. Analysis of the correlations between each spike train and the flicker stimulus results in a simple description of each ganglion cell's functional properties. The combination of these tools will allow detailed study of how the population of optic nerve fibers encodes a visual scene.","container-title":"Journal of Neuroscience Methods","DOI":"10.1016/0165-0270(94)90030-2","ISSN":"0165-0270","issue":"1","journalAbbreviation":"Journal of Neuroscience Methods","language":"en","page":"95-106","source":"ScienceDirect","title":"Multi-neuronal signals from the retina: acquisition and analysis","title-short":"Multi-neuronal signals from the retina","volume":"51","author":[{"family":"Meister","given":"Markus"},{"family":"Pine","given":"Jerome"},{"family":"Baylor","given":"Denis A."}],"issued":{"date-parts":[["1994",1,1]]}}}],"schema":"https://github.com/citation-style-language/schema/raw/master/csl-citation.json"} </w:instrText>
      </w:r>
      <w:r w:rsidR="000118D1" w:rsidRPr="00823579">
        <w:fldChar w:fldCharType="separate"/>
      </w:r>
      <w:r w:rsidR="00624044" w:rsidRPr="00823579">
        <w:t>(7)</w:t>
      </w:r>
      <w:r w:rsidR="000118D1" w:rsidRPr="00823579">
        <w:fldChar w:fldCharType="end"/>
      </w:r>
      <w:r w:rsidRPr="00823579">
        <w:t xml:space="preserve">. </w:t>
      </w:r>
      <w:r w:rsidR="00F3658E" w:rsidRPr="00823579">
        <w:t xml:space="preserve">One such discriminatory feature found was the peak-to-trough ratio </w:t>
      </w:r>
      <w:r w:rsidR="001700C2" w:rsidRPr="00823579">
        <w:fldChar w:fldCharType="begin"/>
      </w:r>
      <w:r w:rsidR="00624044" w:rsidRPr="00823579">
        <w:instrText xml:space="preserve"> ADDIN ZOTERO_ITEM CSL_CITATION {"citationID":"4SLejONZ","properties":{"formattedCitation":"(8)","plainCitation":"(8)","noteIndex":0},"citationItems":[{"id":82,"uris":["http://zotero.org/users/8619560/items/7Q9JIGTS"],"itemData":{"id":82,"type":"article-journal","abstract":"The medial entorhinal cortex (MEC) and the adjacent parasubiculum are known for their elaborate spatial discharges (grid cells, border cells, etc.) and the precessing of spikes relative to the local field potential. We know little, however, about how spatio-temporal firing patterns map onto cell types. We find that cell type is a major determinant of spatio-temporal discharge properties. Parasubicular neurons and MEC layer 2 (L2) pyramids have shorter spikes, discharge spikes in bursts, and are theta-modulated (rhythmic, locking, skipping), but spikes phase-precess only weakly. MEC L2 stellates and layer 3 (L3) neurons have longer spikes, do not discharge in bursts, and are weakly theta-modulated (non-rhythmic, weakly locking, rarely skipping), but spikes steeply phase-precess. The similarities between MEC L3 neurons and MEC L2 stellates on one hand and parasubicular neurons and MEC L2 pyramids on the other hand suggest two distinct streams of temporal coding in the parahippocampal cortex., \n          \n            \n              •\n              We find cell type-specific differences in spike shape, burstiness, and phase precession\n            \n            \n              •\n              In vivo cell type specificity does not match predictions from previous in vitro studies\n            \n            \n              •\n              Anatomical identity is a major determinant of spike patterns in the parahippocampal cortex\n            \n          \n        , Neurons in the parahippocampal cortex discharge in elaborate spatiotemporal firing patterns. Ebbesen et al. use juxtacellular recordings to show that the neuronal cell type is a major determinant of temporal discharge patterns such as bursting and phase precession.","container-title":"Cell Reports","DOI":"10.1016/j.celrep.2016.06.057","ISSN":"2211-1247","issue":"4","journalAbbreviation":"Cell Rep","note":"PMID: 27425616\nPMCID: PMC4967475","page":"1005-1015","source":"PubMed Central","title":"Cell Type-Specific Differences in Spike Timing and Spike Shape in the Rat Parasubiculum and Superficial Medial Entorhinal Cortex","volume":"16","author":[{"family":"Ebbesen","given":"Christian Laut"},{"family":"Reifenstein","given":"Eric Torsten"},{"family":"Tang","given":"Qiusong"},{"family":"Burgalossi","given":"Andrea"},{"family":"Ray","given":"Saikat"},{"family":"Schreiber","given":"Susanne"},{"family":"Kempter","given":"Richard"},{"family":"Brecht","given":"Michael"}],"issued":{"date-parts":[["2016",7,14]]}}}],"schema":"https://github.com/citation-style-language/schema/raw/master/csl-citation.json"} </w:instrText>
      </w:r>
      <w:r w:rsidR="001700C2" w:rsidRPr="00823579">
        <w:fldChar w:fldCharType="separate"/>
      </w:r>
      <w:r w:rsidR="00624044" w:rsidRPr="00823579">
        <w:t>(8)</w:t>
      </w:r>
      <w:r w:rsidR="001700C2" w:rsidRPr="00823579">
        <w:fldChar w:fldCharType="end"/>
      </w:r>
      <w:r w:rsidR="001700C2" w:rsidRPr="00823579">
        <w:t xml:space="preserve"> </w:t>
      </w:r>
      <w:r w:rsidR="00F3658E" w:rsidRPr="00823579">
        <w:t xml:space="preserve">which allowed researchers to distinguish between the spikes of inhibitory (narrow spikes) and excitatory (wide spikes) neurons. More complex probabilistic models which could process a low number of electrodes were created that were able to make use of the entire spike waveform </w:t>
      </w:r>
      <w:r w:rsidR="00F3658E" w:rsidRPr="00823579">
        <w:fldChar w:fldCharType="begin"/>
      </w:r>
      <w:r w:rsidR="00624044" w:rsidRPr="00823579">
        <w:instrText xml:space="preserve"> ADDIN ZOTERO_ITEM CSL_CITATION {"citationID":"IXBUoJKI","properties":{"formattedCitation":"(9)","plainCitation":"(9)","noteIndex":0},"citationItems":[{"id":85,"uris":["http://zotero.org/users/8619560/items/G552U4QG"],"itemData":{"id":85,"type":"article-journal","abstract":"We have developed a simple and expandable procedure for classification and validation of extracellular data based on a probabilistic model of data generation. This approach relies on an empirical characterization of the recording noise. We first use this noise characterization to optimize the clustering of recorded events into putative neurons. As a second step, we use the noise model again to assess the quality of each cluster by comparing the within-cluster variability to that of the noise. This second step can be performed independently of the clustering algorithm used, and it provides the user with quantitative as well as visual tests of the quality of the classification.","container-title":"Journal of Neuroscience Methods","DOI":"10.1016/S0165-0270(02)00276-5","ISSN":"0165-0270","issue":"1","journalAbbreviation":"Journal of Neuroscience Methods","language":"en","page":"43-57","source":"ScienceDirect","title":"Using noise signature to optimize spike-sorting and to assess neuronal classification quality","volume":"122","author":[{"family":"Pouzat","given":"Christophe"},{"family":"Mazor","given":"Ofer"},{"family":"Laurent","given":"Gilles"}],"issued":{"date-parts":[["2002",12,31]]}}}],"schema":"https://github.com/citation-style-language/schema/raw/master/csl-citation.json"} </w:instrText>
      </w:r>
      <w:r w:rsidR="00F3658E" w:rsidRPr="00823579">
        <w:fldChar w:fldCharType="separate"/>
      </w:r>
      <w:r w:rsidR="00624044" w:rsidRPr="00823579">
        <w:t>(9)</w:t>
      </w:r>
      <w:r w:rsidR="00F3658E" w:rsidRPr="00823579">
        <w:fldChar w:fldCharType="end"/>
      </w:r>
      <w:r w:rsidR="00F3658E" w:rsidRPr="00823579">
        <w:t xml:space="preserve">. </w:t>
      </w:r>
      <w:r w:rsidR="00003CA4" w:rsidRPr="00823579">
        <w:t xml:space="preserve">Later, more complex algorithms were employed principal components </w:t>
      </w:r>
      <w:r w:rsidR="00003CA4" w:rsidRPr="00823579">
        <w:fldChar w:fldCharType="begin"/>
      </w:r>
      <w:r w:rsidR="00624044" w:rsidRPr="00823579">
        <w:instrText xml:space="preserve"> ADDIN ZOTERO_ITEM CSL_CITATION {"citationID":"nAVfSeB5","properties":{"formattedCitation":"(10)","plainCitation":"(10)","noteIndex":0},"citationItems":[{"id":84,"uris":["http://zotero.org/users/8619560/items/SQFZRK7H"],"itemData":{"id":84,"type":"article-journal","abstract":"A multielectrode array system has been developed to study how the retina processes and encodes visual images. This system can simultaneously record the extracellular electrical activity from hundreds of retinal output neurons as a dynamic visual image is focused on the input neurons. The retinal output signals detected can be correlated with the visual input to study the neural code used by the eye to send information about the visual world to the brain. The system consists of the following components: 1) a 32 16 rectangular array of 512 planar microelectrodes with a sensitive area of 1.7 mm2; the electrode spacing is 60 m and the electrode diameter is 5 m (hexagonal arrays with 519 electrodes are under development); 2) eight 64-channel custom-designed integrated circuits to platinize the electrodes and ac couple the signals; 3) eight 64-channel integrated circuits to amplify, band-pass filter, and analog multiplex the signals; 4) a data acquisition system; and 5) data processing software. This paper will describe the design of the system, the experimental and data analysis techniques, and some first results with live retina. The system is based on techniques and expertise acquired in the development of silicon microstrip detectors for high-energy physics experiments.","container-title":"IEEE Transactions on Nuclear Science","DOI":"10.1109/TNS.2004.832706","ISSN":"0018-9499","issue":"4","journalAbbreviation":"IEEE Trans. Nucl. Sci.","language":"en","page":"1434-1440","source":"DOI.org (Crossref)","title":"What does the eye tell the brain?: Development of a system for the large-scale recording of retinal output activity","title-short":"What does the eye tell the brain?","volume":"51","author":[{"family":"Litke","given":"A.M."},{"family":"Bezayiff","given":"N."},{"family":"Chichilnisky","given":"E.J."},{"family":"Cunningham","given":"W."},{"family":"Dabrowski","given":"W."},{"family":"Grillo","given":"A.A."},{"family":"Grivich","given":"M."},{"family":"Grybos","given":"P."},{"family":"Hottowy","given":"P."},{"family":"Kachiguine","given":"S."},{"family":"Kalmar","given":"R.S."},{"family":"Mathieson","given":"K."},{"family":"Petrusca","given":"D."},{"family":"Rahman","given":"M."},{"family":"Sher","given":"A."}],"issued":{"date-parts":[["2004",8]]}}}],"schema":"https://github.com/citation-style-language/schema/raw/master/csl-citation.json"} </w:instrText>
      </w:r>
      <w:r w:rsidR="00003CA4" w:rsidRPr="00823579">
        <w:fldChar w:fldCharType="separate"/>
      </w:r>
      <w:r w:rsidR="00624044" w:rsidRPr="00823579">
        <w:t>(10)</w:t>
      </w:r>
      <w:r w:rsidR="00003CA4" w:rsidRPr="00823579">
        <w:fldChar w:fldCharType="end"/>
      </w:r>
      <w:r w:rsidR="00003CA4" w:rsidRPr="00823579">
        <w:t xml:space="preserve">, the wavelet transform </w:t>
      </w:r>
      <w:r w:rsidR="00003CA4" w:rsidRPr="00823579">
        <w:fldChar w:fldCharType="begin"/>
      </w:r>
      <w:r w:rsidR="00624044" w:rsidRPr="00823579">
        <w:instrText xml:space="preserve"> ADDIN ZOTERO_ITEM CSL_CITATION {"citationID":"xdvOPIMo","properties":{"formattedCitation":"(11)","plainCitation":"(11)","noteIndex":0},"citationItems":[{"id":32,"uris":["http://zotero.org/users/8619560/items/J43TFY6H"],"itemData":{"id":32,"type":"article-journal","abstract":"Studying the dynamics of neural activity via electrical recording, relies on the ability to detect and sort neural spikes recorded from a number of neurons by the same electrode. We suggest the wavelet packets decomposition (WPD) as a tool to analyze neural spikes and extract their main features. The unique quality of the wavelet packets-adaptive coverage of both time and frequency domains using a set of localized packets, facilitate the task. The best basis algorithm utilizing the Shannon's information cost function and local discriminant basis (LDB) using mutual information are employed to select a few packets that are sufficient for both detection and sorting of spikes. The efficiency of the method is demonstrated on data recorded from in vitro 2D neural networks, placed on electrodes that read data from as many as five neurons. Comparison between our method and the widely used principal components method and a sorting technique based on the ordinary wavelet transform (WT) shows that our method is more efficient both in separating spikes from noise and in resolving overlapping spikes.","container-title":"Journal of Neuroscience Methods","DOI":"10.1016/s0165-0270(02)00032-8","ISSN":"0165-0270","issue":"1","journalAbbreviation":"J Neurosci Methods","language":"eng","note":"PMID: 12084559","page":"1-12","source":"PubMed","title":"A method for spike sorting and detection based on wavelet packets and Shannon's mutual information","volume":"117","author":[{"family":"Hulata","given":"Eyal"},{"family":"Segev","given":"Ronen"},{"family":"Ben-Jacob","given":"Eshel"}],"issued":{"date-parts":[["2002",5,30]]}}}],"schema":"https://github.com/citation-style-language/schema/raw/master/csl-citation.json"} </w:instrText>
      </w:r>
      <w:r w:rsidR="00003CA4" w:rsidRPr="00823579">
        <w:fldChar w:fldCharType="separate"/>
      </w:r>
      <w:r w:rsidR="00624044" w:rsidRPr="00823579">
        <w:t>(11)</w:t>
      </w:r>
      <w:r w:rsidR="00003CA4" w:rsidRPr="00823579">
        <w:fldChar w:fldCharType="end"/>
      </w:r>
      <w:r w:rsidR="00003CA4" w:rsidRPr="00823579">
        <w:t xml:space="preserve"> and various combinations of them to project the high-dimensional space of spikes into a low-dimensional space. </w:t>
      </w:r>
    </w:p>
    <w:p w14:paraId="0A51218D" w14:textId="77777777" w:rsidR="007759B2" w:rsidRPr="00823579" w:rsidRDefault="007759B2" w:rsidP="00FA0F61">
      <w:pPr>
        <w:spacing w:after="0"/>
      </w:pPr>
    </w:p>
    <w:p w14:paraId="61305255" w14:textId="0EE49C41" w:rsidR="000118D1" w:rsidRPr="00823579" w:rsidRDefault="007759B2" w:rsidP="00FA0F61">
      <w:pPr>
        <w:spacing w:after="0"/>
      </w:pPr>
      <w:r w:rsidRPr="00823579">
        <w:t>Due</w:t>
      </w:r>
      <w:r w:rsidR="00532CCA" w:rsidRPr="00823579">
        <w:t xml:space="preserve"> to the recent advances in recording hardware such methods are rapidly turning intractable. The number of neurons captured in recordings has been</w:t>
      </w:r>
      <w:r w:rsidR="00003CA4" w:rsidRPr="00823579">
        <w:t xml:space="preserve"> increasing exponentially since</w:t>
      </w:r>
      <w:r w:rsidR="00532CCA" w:rsidRPr="00823579">
        <w:t xml:space="preserve"> the 1950s </w:t>
      </w:r>
      <w:r w:rsidR="00532CCA" w:rsidRPr="00823579">
        <w:fldChar w:fldCharType="begin"/>
      </w:r>
      <w:r w:rsidR="00624044" w:rsidRPr="00823579">
        <w:instrText xml:space="preserve"> ADDIN ZOTERO_ITEM CSL_CITATION {"citationID":"4mfnpbi9","properties":{"formattedCitation":"(12)","plainCitation":"(12)","noteIndex":0},"citationItems":[{"id":94,"uris":["http://zotero.org/users/8619560/items/PU52CY6Y"],"itemData":{"id":94,"type":"article-journal","abstract":"Progress in neural recording techniques has allowed the number of simultaneously recorded neurons to double approximately every 7 years, mimicking Moore's law. Emerging data analysis techniques should consider both the computational costs and the potential for more accurate models associated with this exponential growth of the number of recorded neurons.","container-title":"Nature Neuroscience","DOI":"10.1038/nn.2731","ISSN":"1546-1726","issue":"2","journalAbbreviation":"Nat Neurosci","language":"en","license":"2011 Nature Publishing Group, a division of Macmillan Publishers Limited. All Rights Reserved.","note":"number: 2\npublisher: Nature Publishing Group","page":"139-142","source":"www.nature.com","title":"How advances in neural recording affect data analysis","volume":"14","author":[{"family":"Stevenson","given":"Ian H."},{"family":"Kording","given":"Konrad P."}],"issued":{"date-parts":[["2011",2]]}}}],"schema":"https://github.com/citation-style-language/schema/raw/master/csl-citation.json"} </w:instrText>
      </w:r>
      <w:r w:rsidR="00532CCA" w:rsidRPr="00823579">
        <w:fldChar w:fldCharType="separate"/>
      </w:r>
      <w:r w:rsidR="00624044" w:rsidRPr="00823579">
        <w:t>(12)</w:t>
      </w:r>
      <w:r w:rsidR="00532CCA" w:rsidRPr="00823579">
        <w:fldChar w:fldCharType="end"/>
      </w:r>
      <w:r w:rsidR="00532CCA" w:rsidRPr="00823579">
        <w:t xml:space="preserve"> and now with the development of multi-array silicon probes </w:t>
      </w:r>
      <w:r w:rsidR="00532CCA" w:rsidRPr="00823579">
        <w:fldChar w:fldCharType="begin"/>
      </w:r>
      <w:r w:rsidR="00624044" w:rsidRPr="00823579">
        <w:instrText xml:space="preserve"> ADDIN ZOTERO_ITEM CSL_CITATION {"citationID":"aSN6lSOJ","properties":{"formattedCitation":"(13,14)","plainCitation":"(13,14)","noteIndex":0},"citationItems":[{"id":415,"uris":["http://zotero.org/users/8619560/items/2PX9LC5T"],"itemData":{"id":415,"type":"article-journal","abstract":"New silicon probes known as Neuropixels are shown to record from hundreds of neurons simultaneously in awake and freely moving rodents.","container-title":"Nature","DOI":"10.1038/nature24636","ISSN":"1476-4687","issue":"7679","language":"en","license":"2017 Macmillan Publishers Limited, part of Springer Nature. All rights reserved.","note":"Bandiera_abtest: a\nCg_type: Nature Research Journals\nnumber: 7679\nPrimary_atype: Research\npublisher: Nature Publishing Group\nSubject_term: Extracellular recording;Neural circuits;Pattern vision\nSubject_term_id: extracellular-recording;neural-circuit;pattern-vision","page":"232-236","source":"www.nature.com","title":"Fully integrated silicon probes for high-density recording of neural activity","volume":"551","author":[{"family":"Jun","given":"James J."},{"family":"Steinmetz","given":"Nicholas A."},{"family":"Siegle","given":"Joshua H."},{"family":"Denman","given":"Daniel J."},{"family":"Bauza","given":"Marius"},{"family":"Barbarits","given":"Brian"},{"family":"Lee","given":"Albert K."},{"family":"Anastassiou","given":"Costas A."},{"family":"Andrei","given":"Alexandru"},{"family":"Aydın","given":"Çağatay"},{"family":"Barbic","given":"Mladen"},{"family":"Blanche","given":"Timothy J."},{"family":"Bonin","given":"Vincent"},{"family":"Couto","given":"João"},{"family":"Dutta","given":"Barundeb"},{"family":"Gratiy","given":"Sergey L."},{"family":"Gutnisky","given":"Diego A."},{"family":"Häusser","given":"Michael"},{"family":"Karsh","given":"Bill"},{"family":"Ledochowitsch","given":"Peter"},{"family":"Lopez","given":"Carolina Mora"},{"family":"Mitelut","given":"Catalin"},{"family":"Musa","given":"Silke"},{"family":"Okun","given":"Michael"},{"family":"Pachitariu","given":"Marius"},{"family":"Putzeys","given":"Jan"},{"family":"Rich","given":"P. Dylan"},{"family":"Rossant","given":"Cyrille"},{"family":"Sun","given":"Wei-lung"},{"family":"Svoboda","given":"Karel"},{"family":"Carandini","given":"Matteo"},{"family":"Harris","given":"Kenneth D."},{"family":"Koch","given":"Christof"},{"family":"O’Keefe","given":"John"},{"family":"Harris","given":"Timothy D."}],"issued":{"date-parts":[["2017",11]]}}},{"id":1176,"uris":["http://zotero.org/users/8619560/items/LL46SGFD"],"itemData":{"id":1176,"type":"article-journal","abstract":"Measuring the dynamics of neural processing across time scales requires following the spiking of thousands of individual neurons over milliseconds and months. To address this need, we introduce the Neuropixels 2.0 probe together with newly designed analysis algorithms. The probe has more than 5000 sites and is miniaturized to facilitate chronic implants in small mammals and recording during unrestrained behavior. High-quality recordings over long time scales were reliably obtained in mice and rats in six laboratories. Improved site density and arrangement combined with newly created data processing methods enable automatic post hoc correction for brain movements, allowing recording from the same neurons for more than 2 months. These probes and algorithms enable stable recordings from thousands of sites during free behavior, even in small animals such as mice.","container-title":"Science (New York, N.Y.)","DOI":"10.1126/science.abf4588","ISSN":"1095-9203","issue":"6539","journalAbbreviation":"Science","language":"eng","note":"PMID: 33859006\nPMCID: PMC8244810","page":"eabf4588","source":"PubMed","title":"Neuropixels 2.0: A miniaturized high-density probe for stable, long-term brain recordings","title-short":"Neuropixels 2.0","volume":"372","author":[{"family":"Steinmetz","given":"Nicholas A."},{"family":"Aydin","given":"Cagatay"},{"family":"Lebedeva","given":"Anna"},{"family":"Okun","given":"Michael"},{"family":"Pachitariu","given":"Marius"},{"family":"Bauza","given":"Marius"},{"family":"Beau","given":"Maxime"},{"family":"Bhagat","given":"Jai"},{"family":"Böhm","given":"Claudia"},{"family":"Broux","given":"Martijn"},{"family":"Chen","given":"Susu"},{"family":"Colonell","given":"Jennifer"},{"family":"Gardner","given":"Richard J."},{"family":"Karsh","given":"Bill"},{"family":"Kloosterman","given":"Fabian"},{"family":"Kostadinov","given":"Dimitar"},{"family":"Mora-Lopez","given":"Carolina"},{"family":"O'Callaghan","given":"John"},{"family":"Park","given":"Junchol"},{"family":"Putzeys","given":"Jan"},{"family":"Sauerbrei","given":"Britton"},{"family":"Daal","given":"Rik J. J.","non-dropping-particle":"van"},{"family":"Vollan","given":"Abraham Z."},{"family":"Wang","given":"Shiwei"},{"family":"Welkenhuysen","given":"Marleen"},{"family":"Ye","given":"Zhiwen"},{"family":"Dudman","given":"Joshua T."},{"family":"Dutta","given":"Barundeb"},{"family":"Hantman","given":"Adam W."},{"family":"Harris","given":"Kenneth D."},{"family":"Lee","given":"Albert K."},{"family":"Moser","given":"Edvard I."},{"family":"O'Keefe","given":"John"},{"family":"Renart","given":"Alfonso"},{"family":"Svoboda","given":"Karel"},{"family":"Häusser","given":"Michael"},{"family":"Haesler","given":"Sebastian"},{"family":"Carandini","given":"Matteo"},{"family":"Harris","given":"Timothy D."}],"issued":{"date-parts":[["2021",4,16]]}}}],"schema":"https://github.com/citation-style-language/schema/raw/master/csl-citation.json"} </w:instrText>
      </w:r>
      <w:r w:rsidR="00532CCA" w:rsidRPr="00823579">
        <w:fldChar w:fldCharType="separate"/>
      </w:r>
      <w:r w:rsidR="00624044" w:rsidRPr="00823579">
        <w:t>(13,14)</w:t>
      </w:r>
      <w:r w:rsidR="00532CCA" w:rsidRPr="00823579">
        <w:fldChar w:fldCharType="end"/>
      </w:r>
      <w:r w:rsidR="00532CCA" w:rsidRPr="00823579">
        <w:t xml:space="preserve">, thousands of neurons can be captured in a single recording. </w:t>
      </w:r>
      <w:r w:rsidR="00982FA9" w:rsidRPr="00823579">
        <w:t>Depending on the approach, online or offline, different variants can be used. In offline spike sorting the use of more sophisticated algorithms is allowed by the lack of a time constraint, while in online spike sorting it must be done during the recording and a faster approach is required to abide by the time constraints</w:t>
      </w:r>
      <w:r w:rsidR="002176A7" w:rsidRPr="00823579">
        <w:t>.</w:t>
      </w:r>
      <w:r w:rsidR="00D2526C" w:rsidRPr="00823579">
        <w:t xml:space="preserve"> </w:t>
      </w:r>
    </w:p>
    <w:p w14:paraId="4BAC90A9" w14:textId="02791CF1" w:rsidR="000118D1" w:rsidRPr="00823579" w:rsidRDefault="000118D1" w:rsidP="00FA0F61">
      <w:pPr>
        <w:spacing w:after="0"/>
      </w:pPr>
    </w:p>
    <w:p w14:paraId="6853F432" w14:textId="330439E7" w:rsidR="00FC667A" w:rsidRPr="00823579" w:rsidRDefault="00D2526C" w:rsidP="007B78A8">
      <w:pPr>
        <w:spacing w:after="0"/>
      </w:pPr>
      <w:r w:rsidRPr="00823579">
        <w:t>Lately, template matching has been increasingly utilized as a</w:t>
      </w:r>
      <w:r w:rsidR="00FC667A" w:rsidRPr="00823579">
        <w:t>n</w:t>
      </w:r>
      <w:r w:rsidRPr="00823579">
        <w:t xml:space="preserve"> alternative for the spike detection and feature extraction steps due to its performance and computational efficiency </w:t>
      </w:r>
      <w:r w:rsidRPr="00823579">
        <w:fldChar w:fldCharType="begin"/>
      </w:r>
      <w:r w:rsidR="00624044" w:rsidRPr="00823579">
        <w:instrText xml:space="preserve"> ADDIN ZOTERO_ITEM CSL_CITATION {"citationID":"KmkUq83m","properties":{"formattedCitation":"(15)","plainCitation":"(15)","noteIndex":0},"citationItems":[{"id":361,"uris":["http://zotero.org/users/8619560/items/HPLGLA6I"],"itemData":{"id":361,"type":"article","abstract":"Advances in silicon probe technology mean that in vivo electrophysiological recordings from hundreds of channels will soon become commonplace. To interpret these recordings we need fast, scalable and accurate methods for spike sorting, whose output requires minimal time for manual curation. Here we introduce Kilosort, a spike sorting framework that meets these criteria, and show that it allows rapid and accurate sorting of large-scale in vivo data. Kilosort models the recorded voltage as a sum of template waveforms triggered on the spike times, allowing overlapping spikes to be identified and resolved. Rapid processing is achieved thanks to a novel low-dimensional approximation for the spatiotemporal distribution of each template, and to batch-based optimization on GPUs. A novel post-clustering merging step based on the continuity of the templates substantially reduces the requirement for subsequent manual curation operations. We compare Kilosort to an established algorithm on data obtained from 384-channel electrodes, and show superior performance, at much reduced processing times. Data from 384-channel electrode arrays can be processed in approximately realtime. Kilosort is an important step towards fully automated spike sorting of multichannel electrode recordings, and is freely available (github.com/cortex-lab/Kilosort).","DOI":"10.1101/061481","language":"en","license":"© 2016, Posted by Cold Spring Harbor Laboratory. This pre-print is available under a Creative Commons License (Attribution-NonCommercial-NoDerivs 4.0 International), CC BY-NC-ND 4.0, as described at http://creativecommons.org/licenses/by-nc-nd/4.0/","note":"page: 061481\nsection: New Results","publisher":"bioRxiv","source":"bioRxiv","title":"Kilosort: realtime spike-sorting for extracellular electrophysiology with hundreds of channels","title-short":"Kilosort","URL":"https://www.biorxiv.org/content/10.1101/061481v1","author":[{"family":"Pachitariu","given":"Marius"},{"family":"Steinmetz","given":"Nicholas"},{"family":"Kadir","given":"Shabnam"},{"family":"Carandini","given":"Matteo"},{"family":"D","given":"Harris Kenneth"}],"accessed":{"date-parts":[["2022",7,18]]},"issued":{"date-parts":[["2016",6,30]]}}}],"schema":"https://github.com/citation-style-language/schema/raw/master/csl-citation.json"} </w:instrText>
      </w:r>
      <w:r w:rsidRPr="00823579">
        <w:fldChar w:fldCharType="separate"/>
      </w:r>
      <w:r w:rsidR="00624044" w:rsidRPr="00823579">
        <w:t>(15)</w:t>
      </w:r>
      <w:r w:rsidRPr="00823579">
        <w:fldChar w:fldCharType="end"/>
      </w:r>
      <w:r w:rsidRPr="00823579">
        <w:t xml:space="preserve">, as it is usually applied to only a subset of the dataset. </w:t>
      </w:r>
      <w:r w:rsidR="006C2839" w:rsidRPr="00823579">
        <w:t xml:space="preserve">One such method that focuses on the Wavelet </w:t>
      </w:r>
      <w:r w:rsidR="006C2839" w:rsidRPr="00823579">
        <w:lastRenderedPageBreak/>
        <w:t xml:space="preserve">Transform for detection and template matching is M-Sorter </w:t>
      </w:r>
      <w:r w:rsidR="006C2839" w:rsidRPr="00823579">
        <w:fldChar w:fldCharType="begin"/>
      </w:r>
      <w:r w:rsidR="00624044" w:rsidRPr="00823579">
        <w:instrText xml:space="preserve"> ADDIN ZOTERO_ITEM CSL_CITATION {"citationID":"QNb5UfHi","properties":{"formattedCitation":"(16)","plainCitation":"(16)","noteIndex":0},"citationItems":[{"id":80,"uris":["http://zotero.org/users/8619560/items/EWNH2FNW"],"itemData":{"id":80,"type":"article-journal","abstract":"Neural spike detection and classification, or spike sorting, is the first and a critical step prior to any single unit based neuroscientific studies and applications. A good spike sorter is usually characterized by high detection and classification accuracy, robust to changes in signal-to-noise ratio, objectivity in detection results or less user dependency, and real-time applicability. Here we present an automatic and robust spike detection and classification system, the M-Sorter, based on the multiple correlation of wavelet coefficients (MCWC) detection algorithm in conjunction with template matching for classification. Unlike many existing spike sorters that make use of a series of complex spike classifiers to deal with the challenges resulted from a low performance spike detector, the M-Sorter relies on a high performance yet computationally efficient detection algorithm and thus a simple classifier suffices to generate high quality spike sorting results. In this paper we provide step by step implementation procedures of the M-Sorter, and compare its performance with other popular sorters.","container-title":"Journal of Neuroscience Methods","DOI":"10.1016/j.jneumeth.2012.07.012","ISSN":"0165-0270","issue":"2","journalAbbreviation":"Journal of Neuroscience Methods","language":"en","page":"281-290","source":"ScienceDirect","title":"The M-Sorter: An automatic and robust spike detection and classification system","title-short":"The M-Sorter","volume":"210","author":[{"family":"Yuan","given":"Yuan"},{"family":"Yang","given":"Chenhui"},{"family":"Si","given":"Jennie"}],"issued":{"date-parts":[["2012",9,30]]}}}],"schema":"https://github.com/citation-style-language/schema/raw/master/csl-citation.json"} </w:instrText>
      </w:r>
      <w:r w:rsidR="006C2839" w:rsidRPr="00823579">
        <w:fldChar w:fldCharType="separate"/>
      </w:r>
      <w:r w:rsidR="00624044" w:rsidRPr="00823579">
        <w:t>(16)</w:t>
      </w:r>
      <w:r w:rsidR="006C2839" w:rsidRPr="00823579">
        <w:fldChar w:fldCharType="end"/>
      </w:r>
      <w:r w:rsidR="006C2839" w:rsidRPr="00823579">
        <w:t xml:space="preserve">. It detects spikes from the band-pass filtered spike waveforms by computing the correlation of wavelet coefficients, templates are generated through the use of K-Means, and are spikes are matched to the closest templates. </w:t>
      </w:r>
      <w:r w:rsidR="00DC2310" w:rsidRPr="00823579">
        <w:t xml:space="preserve">Another pipeline that employs template matching and K-Means is KiloSort </w:t>
      </w:r>
      <w:r w:rsidR="00DC2310" w:rsidRPr="00823579">
        <w:fldChar w:fldCharType="begin"/>
      </w:r>
      <w:r w:rsidR="00624044" w:rsidRPr="00823579">
        <w:instrText xml:space="preserve"> ADDIN ZOTERO_ITEM CSL_CITATION {"citationID":"cUFmtPLo","properties":{"formattedCitation":"(15,17)","plainCitation":"(15,17)","noteIndex":0},"citationItems":[{"id":361,"uris":["http://zotero.org/users/8619560/items/HPLGLA6I"],"itemData":{"id":361,"type":"article","abstract":"Advances in silicon probe technology mean that in vivo electrophysiological recordings from hundreds of channels will soon become commonplace. To interpret these recordings we need fast, scalable and accurate methods for spike sorting, whose output requires minimal time for manual curation. Here we introduce Kilosort, a spike sorting framework that meets these criteria, and show that it allows rapid and accurate sorting of large-scale in vivo data. Kilosort models the recorded voltage as a sum of template waveforms triggered on the spike times, allowing overlapping spikes to be identified and resolved. Rapid processing is achieved thanks to a novel low-dimensional approximation for the spatiotemporal distribution of each template, and to batch-based optimization on GPUs. A novel post-clustering merging step based on the continuity of the templates substantially reduces the requirement for subsequent manual curation operations. We compare Kilosort to an established algorithm on data obtained from 384-channel electrodes, and show superior performance, at much reduced processing times. Data from 384-channel electrode arrays can be processed in approximately realtime. Kilosort is an important step towards fully automated spike sorting of multichannel electrode recordings, and is freely available (github.com/cortex-lab/Kilosort).","DOI":"10.1101/061481","language":"en","license":"© 2016, Posted by Cold Spring Harbor Laboratory. This pre-print is available under a Creative Commons License (Attribution-NonCommercial-NoDerivs 4.0 International), CC BY-NC-ND 4.0, as described at http://creativecommons.org/licenses/by-nc-nd/4.0/","note":"page: 061481\nsection: New Results","publisher":"bioRxiv","source":"bioRxiv","title":"Kilosort: realtime spike-sorting for extracellular electrophysiology with hundreds of channels","title-short":"Kilosort","URL":"https://www.biorxiv.org/content/10.1101/061481v1","author":[{"family":"Pachitariu","given":"Marius"},{"family":"Steinmetz","given":"Nicholas"},{"family":"Kadir","given":"Shabnam"},{"family":"Carandini","given":"Matteo"},{"family":"D","given":"Harris Kenneth"}],"accessed":{"date-parts":[["2022",7,18]]},"issued":{"date-parts":[["2016",6,30]]}}},{"id":1137,"uris":["http://zotero.org/users/8619560/items/I3JEJEEG"],"itemData":{"id":1137,"type":"article-journal","abstract":"Spike sorting is the computational process of extracting the firing times of single neurons from recordings of local electrical fields. This is an important but hard problem in neuroscience, made complicated by the nonstationarity of the recordings and the dense overlap in electrical fields between nearby neurons. To address the spike-sorting problem, we have been openly developing the Kilosort framework. Here we describe the various algorithmic steps introduced in different versions of Kilosort. We also report the development of Kilosort4, a version with substantially improved performance due to clustering algorithms inspired by graph-based approaches. To test the performance of Kilosort, we developed a realistic simulation framework that uses densely sampled electrical fields from real experiments to generate nonstationary spike waveforms and realistic noise. We found that nearly all versions of Kilosort outperformed other algorithms on a variety of simulated conditions and that Kilosort4 performed best in all cases, correctly identifying even neurons with low amplitudes and small spatial extents in high drift conditions.","container-title":"Nature Methods","DOI":"10.1038/s41592-024-02232-7","ISSN":"1548-7105","issue":"5","journalAbbreviation":"Nat Methods","language":"en","license":"2024 The Author(s)","note":"publisher: Nature Publishing Group","page":"914-921","source":"www.nature.com","title":"Spike sorting with Kilosort4","volume":"21","author":[{"family":"Pachitariu","given":"Marius"},{"family":"Sridhar","given":"Shashwat"},{"family":"Pennington","given":"Jacob"},{"family":"Stringer","given":"Carsen"}],"issued":{"date-parts":[["2024",5]]}}}],"schema":"https://github.com/citation-style-language/schema/raw/master/csl-citation.json"} </w:instrText>
      </w:r>
      <w:r w:rsidR="00DC2310" w:rsidRPr="00823579">
        <w:fldChar w:fldCharType="separate"/>
      </w:r>
      <w:r w:rsidR="00624044" w:rsidRPr="00823579">
        <w:t>(15,17)</w:t>
      </w:r>
      <w:r w:rsidR="00DC2310" w:rsidRPr="00823579">
        <w:fldChar w:fldCharType="end"/>
      </w:r>
      <w:r w:rsidR="00456DBD" w:rsidRPr="00823579">
        <w:t xml:space="preserve">. </w:t>
      </w:r>
      <w:r w:rsidR="00A72470" w:rsidRPr="00823579">
        <w:t xml:space="preserve">Kilosort creates spike templates through mathematical models which are then used to initialize a modified K-Means. Computational efficiency is the main advantage of KiloSort, however it also allows the possibility of human intervention as a post-processing step. </w:t>
      </w:r>
    </w:p>
    <w:p w14:paraId="6D3842DA" w14:textId="77777777" w:rsidR="00FC667A" w:rsidRPr="00823579" w:rsidRDefault="00FC667A" w:rsidP="007B78A8">
      <w:pPr>
        <w:spacing w:after="0"/>
      </w:pPr>
    </w:p>
    <w:p w14:paraId="2EFA28EC" w14:textId="2FEBE924" w:rsidR="0083641E" w:rsidRPr="00823579" w:rsidRDefault="00FA0F61" w:rsidP="007B78A8">
      <w:pPr>
        <w:spacing w:after="0"/>
      </w:pPr>
      <w:bookmarkStart w:id="0" w:name="_Hlk197072018"/>
      <w:r w:rsidRPr="00823579">
        <w:t xml:space="preserve">In this work, we endevour in the pursuit of </w:t>
      </w:r>
      <w:r w:rsidR="00456DBD" w:rsidRPr="00823579">
        <w:t>identifying the</w:t>
      </w:r>
      <w:r w:rsidR="00107749" w:rsidRPr="00823579">
        <w:t xml:space="preserve"> suitability of deep clustering algorithms</w:t>
      </w:r>
      <w:r w:rsidR="002670BF" w:rsidRPr="00823579">
        <w:t xml:space="preserve"> for spike sorting</w:t>
      </w:r>
      <w:r w:rsidRPr="00823579">
        <w:t xml:space="preserve">. </w:t>
      </w:r>
      <w:r w:rsidR="00982FA9" w:rsidRPr="00823579">
        <w:t xml:space="preserve">Although, many feature extraction and clustering algorithms have been employed in the task of spike sorting, no golden standard </w:t>
      </w:r>
      <w:r w:rsidR="00982FA9" w:rsidRPr="00823579">
        <w:fldChar w:fldCharType="begin"/>
      </w:r>
      <w:r w:rsidR="00624044" w:rsidRPr="00823579">
        <w:instrText xml:space="preserve"> ADDIN ZOTERO_ITEM CSL_CITATION {"citationID":"ZQb6V8Ie","properties":{"formattedCitation":"(1,5,18,19)","plainCitation":"(1,5,18,19)","noteIndex":0},"citationItems":[{"id":"4qHd2DAm/FMNJo5FR","uris":["http://zotero.org/users/8619560/items/DLZRWMU6"],"itemData":{"id":435,"type":"article-journal","container-title":"Scholarpedia","DOI":"10.4249/scholarpedia.3583","ISSN":"1941-6016","issue":"12","language":"en","page":"3583","source":"www.scholarpedia.org","title":"Spike sorting","volume":"2","author":[{"family":"Quiroga","given":"Rodrigo Quian"}],"issued":{"date-parts":[["2007",12,21]]}}},{"id":433,"uris":["http://zotero.org/users/8619560/items/QMSPW4KB"],"itemData":{"id":433,"type":"article-journal","abstract":"Spike sorting is a crucial step to extract information from extracellular recordings. With new recording opportunities provided by the development of new electrodes that allow monitoring hundreds of neurons simultaneously, the scenario for the new generation of algorithms is both exciting and challenging. However, this will require a new approach to the problem and the development of a common reference framework to quickly assess the performance of new algorithms. In this work, we review the basic concepts of spike sorting, including the requirements for different applications, together with the problems faced by presently available algorithms. We conclude by proposing a roadmap stressing the crucial points to be addressed to support the neuroscientific research of the near future.","collection-title":"Advances in electrophysiological data analysis","container-title":"Brain Research Bulletin","DOI":"10.1016/j.brainresbull.2015.04.007","ISSN":"0361-9230","journalAbbreviation":"Brain Research Bulletin","language":"en","page":"106-117","source":"ScienceDirect","title":"Past, present and future of spike sorting techniques","volume":"119","author":[{"family":"Rey","given":"Hernan Gonzalo"},{"family":"Pedreira","given":"Carlos"},{"family":"Quian Quiroga","given":"Rodrigo"}],"issued":{"date-parts":[["2015",10,1]]}}},{"id":"4qHd2DAm/PMoANAlo","uris":["http://zotero.org/users/8619560/items/FNGTEL7Q"],"itemData":{"id":"wQC2BQlZ/PzehbGVO","type":"article-journal","abstract":"Recent studies highlighted the disagreement between the typical number of neurons observed with extracellular recordings and the ones to be expected based on anatomical and physiological considerations. This disagreement has been mainly attributed to the presence of sparsely firing neurons. However, it is also possible that this is due to limitations of the spike sorting algorithms used to process the data. To address this issue, we used realistic simulations of extracellular recordings and found a relatively poor spike sorting performance for simulations containing a large number of neurons. In fact, the number of correctly identified neurons for single-channel recordings showed an asymptotic behavior saturating at about 8-10 units, when up to 20 units were present in the data. This performance was significantly poorer for neurons with low firing rates, as these units were twice more likely to be missed than the ones with high firing rates in simulations containing many neurons. These results uncover one of the main reasons for the relatively low number of neurons found in extracellular recording and also stress the importance of further developments of spike sorting algorithms.","container-title":"Journal of Neuroscience Methods","DOI":"10.1016/j.jneumeth.2012.07.010","ISSN":"1872-678X","issue":"1","journalAbbreviation":"J Neurosci Methods","language":"eng","note":"PMID: 22841630\nPMCID: PMC3657693","page":"58-65","source":"PubMed","title":"How many neurons can we see with current spike sorting algorithms?","volume":"211","author":[{"family":"Pedreira","given":"Carlos"},{"family":"Martinez","given":"Juan"},{"family":"Ison","given":"Matias J."},{"family":"Quian Quiroga","given":"Rodrigo"}],"issued":{"date-parts":[["2012",10,15]]}}},{"id":1181,"uris":["http://zotero.org/users/8619560/items/95EDZ9FG"],"itemData":{"id":1181,"type":"article-journal","abstract":"We argue that there are many clustering algorithms, because the notion of \"cluster\" cannot be precisely defined. Clustering is in the eye of the beholder, and as such, researchers have proposed many induction principles and models whose corresponding optimization problem can only be approximately solved by an even larger number of algorithms. Therefore, comparing clustering algorithms, must take into account a careful understanding of the inductive principles involved.","container-title":"SIGKDD Explor. Newsl.","DOI":"10.1145/568574.568575","ISSN":"1931-0145","issue":"1","page":"65–75","source":"ACM Digital Library","title":"Why so many clustering algorithms: a position paper","title-short":"Why so many clustering algorithms","volume":"4","author":[{"family":"Estivill-Castro","given":"Vladimir"}],"issued":{"date-parts":[["2002",6,1]]}}}],"schema":"https://github.com/citation-style-language/schema/raw/master/csl-citation.json"} </w:instrText>
      </w:r>
      <w:r w:rsidR="00982FA9" w:rsidRPr="00823579">
        <w:fldChar w:fldCharType="separate"/>
      </w:r>
      <w:r w:rsidR="00624044" w:rsidRPr="00823579">
        <w:t>(1,5,18,19)</w:t>
      </w:r>
      <w:r w:rsidR="00982FA9" w:rsidRPr="00823579">
        <w:fldChar w:fldCharType="end"/>
      </w:r>
      <w:r w:rsidR="00982FA9" w:rsidRPr="00823579">
        <w:t xml:space="preserve"> has been yet found as the performance of each algorithm is dependent upon the specific characteristics of the data. </w:t>
      </w:r>
      <w:r w:rsidRPr="00823579">
        <w:t xml:space="preserve">Here, we </w:t>
      </w:r>
      <w:r w:rsidR="00982FA9" w:rsidRPr="00823579">
        <w:t>propose the use of deep clustering algorithms in the pursuit of identifying a more performant option for the spike sorting task.</w:t>
      </w:r>
      <w:r w:rsidRPr="00823579">
        <w:t xml:space="preserve">  </w:t>
      </w:r>
      <w:bookmarkEnd w:id="0"/>
    </w:p>
    <w:p w14:paraId="33BB637E" w14:textId="77777777" w:rsidR="00284D80" w:rsidRPr="00823579" w:rsidRDefault="00284D80" w:rsidP="00284D80"/>
    <w:p w14:paraId="70865C7A" w14:textId="56AD6F8C" w:rsidR="00284D80" w:rsidRPr="00823579" w:rsidRDefault="00284D80" w:rsidP="00284D80">
      <w:pPr>
        <w:pStyle w:val="Heading2"/>
        <w:rPr>
          <w:rFonts w:cs="Times New Roman"/>
        </w:rPr>
      </w:pPr>
      <w:r w:rsidRPr="00823579">
        <w:rPr>
          <w:rFonts w:cs="Times New Roman"/>
        </w:rPr>
        <w:t xml:space="preserve">Deep </w:t>
      </w:r>
      <w:r w:rsidR="00E74E37" w:rsidRPr="00823579">
        <w:rPr>
          <w:rFonts w:cs="Times New Roman"/>
        </w:rPr>
        <w:t>c</w:t>
      </w:r>
      <w:r w:rsidRPr="00823579">
        <w:rPr>
          <w:rFonts w:cs="Times New Roman"/>
        </w:rPr>
        <w:t xml:space="preserve">lustering </w:t>
      </w:r>
      <w:r w:rsidR="00E74E37" w:rsidRPr="00823579">
        <w:rPr>
          <w:rFonts w:cs="Times New Roman"/>
        </w:rPr>
        <w:t>a</w:t>
      </w:r>
      <w:r w:rsidRPr="00823579">
        <w:rPr>
          <w:rFonts w:cs="Times New Roman"/>
        </w:rPr>
        <w:t>lgorithms</w:t>
      </w:r>
    </w:p>
    <w:p w14:paraId="7BD66309" w14:textId="1161D79A" w:rsidR="00284D80" w:rsidRPr="00823579" w:rsidRDefault="003C3961" w:rsidP="00284D80">
      <w:r w:rsidRPr="00823579">
        <w:t xml:space="preserve">Deep clustering algorithms </w:t>
      </w:r>
      <w:r w:rsidR="00A322CD" w:rsidRPr="00823579">
        <w:fldChar w:fldCharType="begin"/>
      </w:r>
      <w:r w:rsidR="00624044" w:rsidRPr="00823579">
        <w:instrText xml:space="preserve"> ADDIN ZOTERO_ITEM CSL_CITATION {"citationID":"1tAiVVSk","properties":{"formattedCitation":"(20)","plainCitation":"(20)","noteIndex":0},"citationItems":[{"id":1180,"uris":["http://zotero.org/users/8619560/items/IFBNJL2F"],"itemData":{"id":1180,"type":"article-journal","abstract":"Clustering is a fundamental problem in many data-driven application domains, and clustering performance highly depends on the quality of data representation. Hence, linear or non-linear feature transformations have been extensively used to learn a better data representation for clustering. In recent years, a lot of works focused on using deep neural networks to learn a clustering-friendly representation, resulting in a significant increase of clustering performance. In this paper, we give a systematic survey of clustering with deep learning in views of architecture. Specifically, we first introduce the preliminary knowledge for better understanding of this field. Then, a taxonomy of clustering with deep learning is proposed and some representative methods are introduced. Finally, we propose some interesting future opportunities of clustering with deep learning and give some conclusion remarks.","container-title":"IEEE Access","DOI":"10.1109/ACCESS.2018.2855437","ISSN":"2169-3536","page":"39501-39514","source":"IEEE Xplore","title":"A Survey of Clustering With Deep Learning: From the Perspective of Network Architecture","title-short":"A Survey of Clustering With Deep Learning","volume":"6","author":[{"family":"Min","given":"Erxue"},{"family":"Guo","given":"Xifeng"},{"family":"Liu","given":"Qiang"},{"family":"Zhang","given":"Gen"},{"family":"Cui","given":"Jianjing"},{"family":"Long","given":"Jun"}],"issued":{"date-parts":[["2018"]]}}}],"schema":"https://github.com/citation-style-language/schema/raw/master/csl-citation.json"} </w:instrText>
      </w:r>
      <w:r w:rsidR="00A322CD" w:rsidRPr="00823579">
        <w:fldChar w:fldCharType="separate"/>
      </w:r>
      <w:r w:rsidR="00624044" w:rsidRPr="00823579">
        <w:t>(20)</w:t>
      </w:r>
      <w:r w:rsidR="00A322CD" w:rsidRPr="00823579">
        <w:fldChar w:fldCharType="end"/>
      </w:r>
      <w:r w:rsidR="00A322CD" w:rsidRPr="00823579">
        <w:t xml:space="preserve"> </w:t>
      </w:r>
      <w:r w:rsidRPr="00823579">
        <w:t xml:space="preserve">are neural network approaches to clustering based on autoencoders </w:t>
      </w:r>
      <w:r w:rsidRPr="00823579">
        <w:fldChar w:fldCharType="begin"/>
      </w:r>
      <w:r w:rsidR="00624044" w:rsidRPr="00823579">
        <w:instrText xml:space="preserve"> ADDIN ZOTERO_ITEM CSL_CITATION {"citationID":"nE2qJQTp","properties":{"formattedCitation":"(21,22)","plainCitation":"(21,22)","noteIndex":0},"citationItems":[{"id":156,"uris":["http://zotero.org/users/8619560/items/KVUVS9KT"],"itemData":{"id":156,"type":"chapter","abstract":"The study of psychiatric and neurologic disorders typically involves the acquisition of a wide range of different types of data, such as brain images, electronic health records, and mobile phone sensors data. Each type of data has its unique temporal and spatial characteristics, and the process of extracting useful information from them can be very challenging. Autoencoders are neural networks that can automatically learn useful features and representations from the data; this makes them an ideal technique for simplifying the process of feature engineering in machine learning studies. In addition, autoencoders can be used for dimensionality reduction, denoising data, generative modeling, and even pretraining deep learning neural networks. In this chapter, we present the fundamental concepts of autoencoders and provide an overview of how they execute these tasks. Finally, we show some exemplary applications from brain disorders research.","ISBN":"978-0-12-815739-8","note":"DOI: 10.1016/B978-0-12-815739-8.00011-0","page":"193-208","source":"ResearchGate","title":"Autoencoders","author":[{"family":"Pinaya","given":"Walter"},{"family":"Vieira","given":"Sandra"},{"family":"Garcia-Dias","given":"Rafael"},{"family":"Mechelli","given":"Andrea"}],"issued":{"date-parts":[["2019",11,19]]}}},{"id":419,"uris":["http://zotero.org/users/8619560/items/TVZXUEDX"],"itemData":{"id":419,"type":"paper-conference","abstract":"Autoencoders play a fundamental role in unsupervised learning and in deep architectures for transfer learning and other tasks. In spite of their fundamental role, only linear autoencoders over the real numbers have been solved analytically. Here we present a general mathematical framework for the study of both linear and non-linear autoencoders. The framework allows one to derive an analytical treatment for the most non-linear autoencoder, the Boolean autoencoder. Learning in the Boolean autoencoder is equivalent to a clustering problem that can be solved in polynomial time when the number of clusters is small and becomes NP complete when the number of clusters is large. The framework sheds light on the different kinds of autoencoders, their learning complexity, their horizontal and vertical composability in deep architectures, their critical points, and their fundamental connections to clustering, Hebbian learning, and information theory.","container-title":"Proceedings of ICML Workshop on Unsupervised and Transfer Learning","event-title":"Proceedings of ICML Workshop on Unsupervised and Transfer Learning","language":"en","note":"ISSN: 1938-7228","page":"37-49","publisher":"JMLR Workshop and Conference Proceedings","source":"proceedings.mlr.press","title":"Autoencoders, Unsupervised Learning, and Deep Architectures","URL":"https://proceedings.mlr.press/v27/baldi12a.html","author":[{"family":"Baldi","given":"Pierre"}],"accessed":{"date-parts":[["2021",12,22]]},"issued":{"date-parts":[["2012",6,27]]}}}],"schema":"https://github.com/citation-style-language/schema/raw/master/csl-citation.json"} </w:instrText>
      </w:r>
      <w:r w:rsidRPr="00823579">
        <w:fldChar w:fldCharType="separate"/>
      </w:r>
      <w:r w:rsidR="00624044" w:rsidRPr="00823579">
        <w:t>(21,22)</w:t>
      </w:r>
      <w:r w:rsidRPr="00823579">
        <w:fldChar w:fldCharType="end"/>
      </w:r>
      <w:r w:rsidRPr="00823579">
        <w:t xml:space="preserve">. </w:t>
      </w:r>
      <w:r w:rsidR="000C0258" w:rsidRPr="00823579">
        <w:t xml:space="preserve">Traditionally, autoencoders are composed of two inter-linked parts: an encoder and a decoder. Their task is to compress the input data into a latent representation, usually lower-dimensional, and reconstruct the input data at the ouput. </w:t>
      </w:r>
      <w:r w:rsidR="006B5425" w:rsidRPr="00823579">
        <w:t xml:space="preserve">Autoencoders have been applied for many different applications such as feature extraction, dimensionality reducion, generative modelling and anomality detection. </w:t>
      </w:r>
      <w:r w:rsidR="00B43256" w:rsidRPr="00823579">
        <w:t xml:space="preserve">Autoencoders have been also been demonstrated to be an adequate approach in the feature extraction of image datasets </w:t>
      </w:r>
      <w:r w:rsidR="00B43256" w:rsidRPr="00823579">
        <w:fldChar w:fldCharType="begin"/>
      </w:r>
      <w:r w:rsidR="00624044" w:rsidRPr="00823579">
        <w:instrText xml:space="preserve"> ADDIN ZOTERO_ITEM CSL_CITATION {"citationID":"tdipSHPF","properties":{"formattedCitation":"(23\\uc0\\u8211{}25)","plainCitation":"(23–25)","noteIndex":0},"citationItems":[{"id":305,"uris":["http://zotero.org/users/8619560/items/A6RBAM56"],"itemData":{"id":305,"type":"article-journal","abstract":"High-dimensional data can be converted to low-dimensional codes by training a multilayer neural network with a small central layer to reconstruct high-dimensional input vectors. Gradient descent can be used for fine-tuning the weights in such \"autoencoder\" networks, but this works well only if the initial weights are close to a good solution. We describe an effective way of initializing the weights that allows deep autoencoder networks to learn low-dimensional codes that work much better than principal components analysis as a tool to reduce the dimensionality of data.","container-title":"Science (New York, N.Y.)","DOI":"10.1126/science.1127647","ISSN":"1095-9203","issue":"5786","journalAbbreviation":"Science","language":"eng","note":"PMID: 16873662","page":"504-507","source":"PubMed","title":"Reducing the dimensionality of data with neural networks","volume":"313","author":[{"family":"Hinton","given":"G. E."},{"family":"Salakhutdinov","given":"R. R."}],"issued":{"date-parts":[["2006",7,28]]}}},{"id":306,"uris":["http://zotero.org/users/8619560/items/2YSRKTZ6"],"itemData":{"id":306,"type":"paper-conference","abstract":"The autoencoder algorithm and its deep version as traditional dimensionality reduction methods have achieved great success via the powerful representability of neural networks. However, they just use each instance to reconstruct itself and ignore to explicitly model the data relation so as to discover the underlying effective manifold structure. In this paper, we propose a dimensionality reduction method by manifold learning, which iteratively explores data relation and use the relation to pursue the manifold structure. The method is realized by a so called \"generalized autoencoder\" (GAE), which extends the traditional autoencoder in two aspects: (1) each instance xi is used to reconstruct a set of instances xj rather than itself. (2) The reconstruction error of each instance (||xj – x'i||2) is weighted by a relational function of xi and xj defined on the learned manifold. Hence, the GAE captures the structure of the data space through minimizing the weighted distances between reconstructed instances and the original ones. The generalized autoencoder provides a general neural network framework for dimensionality reduction. In addition, we propose a multilayer architecture of the generalized autoencoder called deep generalized autoencoder to handle highly complex datasets. Finally, to evaluate the proposed methods, we perform extensive experiments on three datasets. The experiments demonstrate that the proposed methods achieve promising performance.","container-title":"2014 IEEE Conference on Computer Vision and Pattern Recognition Workshops","DOI":"10.1109/CVPRW.2014.79","event-title":"2014 IEEE Conference on Computer Vision and Pattern Recognition Workshops","note":"ISSN: 2160-7516","page":"496-503","source":"IEEE Xplore","title":"Generalized Autoencoder: A Neural Network Framework for Dimensionality Reduction","title-short":"Generalized Autoencoder","author":[{"family":"Wang","given":"Wei"},{"family":"Huang","given":"Yan"},{"family":"Wang","given":"Yizhou"},{"family":"Wang","given":"Liang"}],"issued":{"date-parts":[["2014",6]]}}},{"id":304,"uris":["http://zotero.org/users/8619560/items/2VYMWVCR"],"itemData":{"id":304,"type":"article-journal","abstract":"Auto-encoder—a tricky three-layered neural network, known as auto-association before, constructs the “building block” of deep learning, which has been demonstrated to achieve good performance in various domains. In this paper, we try to investigate the dimensionality reduction ability of auto-encoder, and see if it has some kind of good property that might accumulate when being stacked and thus contribute to the success of deep learning. Based on the above idea, this paper starts from auto-encoder and focuses on its ability to reduce the dimensionality, trying to understand the difference between auto-encoder and state-of-the-art dimensionality reduction methods. Experiments are conducted both on the synthesized data for an intuitive understanding of the method, mainly on two and three-dimensional spaces for better visualization, and on some real datasets, including MNIST and Olivetti face datasets. The results show that auto-encoder can indeed learn something different from other methods. Besides, we preliminarily investigate the influence of the number of hidden layer nodes on the performance of auto-encoder and its possible relation with the intrinsic dimensionality of input data.","collection-title":"RoLoD: Robust Local Descriptors for Computer Vision 2014","container-title":"Neurocomputing","DOI":"10.1016/j.neucom.2015.08.104","ISSN":"0925-2312","journalAbbreviation":"Neurocomputing","language":"en","page":"232-242","source":"ScienceDirect","title":"Auto-encoder based dimensionality reduction","volume":"184","author":[{"family":"Wang","given":"Yasi"},{"family":"Yao","given":"Hongxun"},{"family":"Zhao","given":"Sicheng"}],"issued":{"date-parts":[["2016",4,5]]}}}],"schema":"https://github.com/citation-style-language/schema/raw/master/csl-citation.json"} </w:instrText>
      </w:r>
      <w:r w:rsidR="00B43256" w:rsidRPr="00823579">
        <w:fldChar w:fldCharType="separate"/>
      </w:r>
      <w:r w:rsidR="00624044" w:rsidRPr="00823579">
        <w:t>(23–25)</w:t>
      </w:r>
      <w:r w:rsidR="00B43256" w:rsidRPr="00823579">
        <w:fldChar w:fldCharType="end"/>
      </w:r>
      <w:r w:rsidR="00B43256" w:rsidRPr="00823579">
        <w:t xml:space="preserve">, such as MNIST. </w:t>
      </w:r>
      <w:r w:rsidR="0071432D" w:rsidRPr="00823579">
        <w:t>Due to inherent non-linearity of autoencoders from the activation functions,</w:t>
      </w:r>
      <w:r w:rsidR="006B5425" w:rsidRPr="00823579">
        <w:t xml:space="preserve"> autoencoders are a suitable approach for the task of spike sorting</w:t>
      </w:r>
      <w:r w:rsidR="00B43256" w:rsidRPr="00823579">
        <w:t xml:space="preserve"> </w:t>
      </w:r>
      <w:r w:rsidR="007A03DD" w:rsidRPr="00823579">
        <w:fldChar w:fldCharType="begin"/>
      </w:r>
      <w:r w:rsidR="00624044" w:rsidRPr="00823579">
        <w:instrText xml:space="preserve"> ADDIN ZOTERO_ITEM CSL_CITATION {"citationID":"u0WJxSEi","properties":{"formattedCitation":"(26)","plainCitation":"(26)","noteIndex":0},"citationItems":[{"id":432,"uris":["http://zotero.org/users/8619560/items/GIRGP9C7"],"itemData":{"id":432,"type":"article-journal","abstract":"Spike sorting—the process of separating spikes from different neurons—is often the first and most critical step in the neural data analysis pipeline. Spike-sorting techniques isolate a single neuron’s activity from background electrical noise based on the shapes of the waveforms obtained from extracellular recordings. Despite several advancements in this area, an important remaining challenge in neuroscience is online spike sorting, which has the potential to significantly advance basic neuroscience research and the clinical setting by providing the means to produce real-time perturbations of neurons via closed-loop control. Current approaches to online spike sorting are not fully automated, are computationally expensive and are often outperformed by offline approaches. In this paper, we present a novel algorithm for fast and robust online classification of single neuron activity. This algorithm is based on a deep contractive autoencoder (CAE) architecture. CAEs are neural networks that can learn a latent state representation of their inputs. The main advantage of CAE-based approaches is that they are less sensitive to noise (i.e., small perturbations in their inputs). We therefore reasoned that they can form the basis for robust online spike sorting algorithms. Overall, our deep CAE-based online spike sorting algorithm achieves over 90% accuracy in sorting unseen spike waveforms, outperforming existing models and maintaining a performance close to the offline case. In the offline scenario, our method substantially outperforms the existing models, providing an average improvement of 40% in accuracy over different datasets.","container-title":"Neural Networks","DOI":"10.1016/j.neunet.2022.08.001","ISSN":"0893-6080","journalAbbreviation":"Neural Networks","language":"en","source":"ScienceDirect","title":"Online spike sorting via deep contractive autoencoder","URL":"https://www.sciencedirect.com/science/article/pii/S089360802200301X","author":[{"family":"Radmanesh","given":"Mohammadreza"},{"family":"Rezaei","given":"Ahmad Asgharian"},{"family":"Jalili","given":"Mahdi"},{"family":"Hashemi","given":"Alireza"},{"family":"Goudarzi","given":"Morteza Moazami"}],"accessed":{"date-parts":[["2022",8,11]]},"issued":{"date-parts":[["2022",8,5]]}}}],"schema":"https://github.com/citation-style-language/schema/raw/master/csl-citation.json"} </w:instrText>
      </w:r>
      <w:r w:rsidR="007A03DD" w:rsidRPr="00823579">
        <w:fldChar w:fldCharType="separate"/>
      </w:r>
      <w:r w:rsidR="00624044" w:rsidRPr="00823579">
        <w:t>(26)</w:t>
      </w:r>
      <w:r w:rsidR="007A03DD" w:rsidRPr="00823579">
        <w:fldChar w:fldCharType="end"/>
      </w:r>
      <w:r w:rsidR="006B5425" w:rsidRPr="00823579">
        <w:t xml:space="preserve">.  </w:t>
      </w:r>
    </w:p>
    <w:p w14:paraId="1F1A3675" w14:textId="0FB07A08" w:rsidR="007A03DD" w:rsidRPr="00823579" w:rsidRDefault="007A03DD" w:rsidP="00284D80">
      <w:r w:rsidRPr="00823579">
        <w:t xml:space="preserve">Traditional clustering methods have been shown to struggle with high-dimensional complex data. Deep clustering algorithms have been proposed a solution for this issue and have been demonstrated to have a high performance on image datasets </w:t>
      </w:r>
      <w:r w:rsidRPr="00823579">
        <w:fldChar w:fldCharType="begin"/>
      </w:r>
      <w:r w:rsidR="00624044" w:rsidRPr="00823579">
        <w:instrText xml:space="preserve"> ADDIN ZOTERO_ITEM CSL_CITATION {"citationID":"XG40fcni","properties":{"formattedCitation":"(27\\uc0\\u8211{}34)","plainCitation":"(27–34)","noteIndex":0},"citationItems":[{"id":1109,"uris":["http://zotero.org/users/8619560/items/H3K3C6P4"],"itemData":{"id":1109,"type":"article-journal","abstract":"We study in this paper the problem of jointly clustering and learning representations. As several previous studies have shown, learning representations that are both faithful to the data to be clustered and adapted to the clustering algorithm can lead to better clustering performance, all the more so that the two tasks are performed jointly. We propose here such an approach for k-Means clustering based on a continuous reparametrization of the objective function that leads to a truly joint solution. The behavior of our approach is illustrated on various datasets showing its efficacy in learning representations for objects while clustering them.","container-title":"Pattern Recognition Letters","DOI":"10.1016/j.patrec.2020.07.028","ISSN":"0167-8655","journalAbbreviation":"Pattern Recognition Letters","page":"185-192","source":"ScienceDirect","title":"Deep &lt;i&gt;k&lt;/i&gt;-Means: Jointly clustering with &lt;i&gt;k&lt;/i&gt;-Means and learning representations","title-short":"Deep &lt;i&gt;k&lt;/i&gt;-Means","volume":"138","author":[{"family":"Moradi Fard","given":"Maziar"},{"family":"Thonet","given":"Thibaut"},{"family":"Gaussier","given":"Eric"}],"issued":{"date-parts":[["2020",10,1]]}}},{"id":1112,"uris":["http://zotero.org/users/8619560/items/AYWS9G8L"],"itemData":{"id":1112,"type":"article-journal","abstract":"Electronic proceedings of IJCAI 2017","page":"1753-1759","source":"www.ijcai.org","title":"Improved Deep Embedded Clustering with Local Structure Preservation","author":[{"family":"Guo","given":"Xifeng"},{"family":"Gao","given":"Long"},{"family":"Liu","given":"Xinwang"},{"family":"Yin","given":"Jianping"}],"issued":{"date-parts":[["2017"]]}}},{"id":1107,"uris":["http://zotero.org/users/8619560/items/QPXJH996"],"itemData":{"id":1107,"type":"paper-conference","abstract":"Hartigan's Dip-test of unimodality gained increasing interest in unsupervised learning over the past few years. It is free from complex parameterization and does not require a distribution assumed a priori. A useful property is that the resulting Dip-values can be derived to find a projection axis that identifies multimodal structures in the data set. In this paper, we show how to apply the gradient not only with respect to the projection axis but also with respect to the data to improve the cluster structure. By tightly coupling the Dip-test with an autoencoder, we obtain an embedding that clearly separates all clusters in the data set. This method, called DipEncoder, is the basis of a novel deep clustering algorithm. Extensive experiments show that the DipEncoder is highly competitive to state-of-the-art methods.","collection-title":"KDD '22","container-title":"Proceedings of the 28th ACM SIGKDD Conference on Knowledge Discovery and Data Mining","DOI":"10.1145/3534678.3539407","event-place":"New York, NY, USA","ISBN":"978-1-4503-9385-0","page":"846–856","publisher":"Association for Computing Machinery","publisher-place":"New York, NY, USA","source":"ACM Digital Library","title":"The DipEncoder: Enforcing Multimodality in Autoencoders","title-short":"The DipEncoder","URL":"https://dl.acm.org/doi/10.1145/3534678.3539407","author":[{"family":"Leiber","given":"Collin"},{"family":"Bauer","given":"Lena G. M."},{"family":"Neumayr","given":"Michael"},{"family":"Plant","given":"Claudia"},{"family":"Böhm","given":"Christian"}],"accessed":{"date-parts":[["2025",2,9]]},"issued":{"date-parts":[["2022",8,14]]}}},{"id":1105,"uris":["http://zotero.org/users/8619560/items/R2EIHAF8"],"itemData":{"id":1105,"type":"paper-conference","abstract":"The combination of clustering with Deep Learning has gained much attention in recent years. Unsupervised neural networks like autoencoders can autonomously learn the essential structures in a data set. This idea can be combined with clustering objectives to learn relevant features automatically. Unfortunately, they are often based on a k-means framework, from which they inherit various assumptions, like spherical-shaped clusters. Another assumption, also found in approaches outside the k-means-family, is knowing the number of clusters a-priori. In this paper, we present the novel clustering algorithm DipDECK, which can estimate the number of clusters simultaneously to improving a Deep Learning-based clustering objective. Additionally, we can cluster complex data sets without assuming only spherically shaped clusters. Our algorithm works by heavily overestimating the number of clusters in the embedded space of an autoencoder and, based on Hartigan's Dip-test - a statistical test for unimodality - analyses the resulting micro-clusters to determine which to merge. We show in extensive experiments the various benefits of our method: (1) we achieve competitive results while learning the clustering-friendly representation and number of clusters simultaneously; (2) our method is robust regarding parameters, stable in performance, and allows for more flexibility in the cluster shape; (3) we outperform relevant competitors in the estimation of the number of clusters.","collection-title":"KDD '21","container-title":"Proceedings of the 27th ACM SIGKDD Conference on Knowledge Discovery &amp; Data Mining","DOI":"10.1145/3447548.3467316","event-place":"New York, NY, USA","ISBN":"978-1-4503-8332-5","page":"903–913","publisher":"Association for Computing Machinery","publisher-place":"New York, NY, USA","source":"ACM Digital Library","title":"Dip-based Deep Embedded Clustering with k-Estimation","URL":"https://dl.acm.org/doi/10.1145/3447548.3467316","author":[{"family":"Leiber","given":"Collin"},{"family":"Bauer","given":"Lena G. M."},{"family":"Schelling","given":"Benjamin"},{"family":"Böhm","given":"Christian"},{"family":"Plant","given":"Claudia"}],"accessed":{"date-parts":[["2025",2,9]]},"issued":{"date-parts":[["2021",8,14]]}}},{"id":1093,"uris":["http://zotero.org/users/8619560/items/D8HHZQXT"],"itemData":{"id":1093,"type":"paper-conference","abstract":"Electronic proceedings of IJCAI 2021","DOI":"10.24963/ijcai.2021/389","event-title":"Twenty-Ninth International Joint Conference on Artificial Intelligence","language":"en","note":"ISSN: 1045-0823","page":"2826-2832","source":"www.ijcai.org","title":"Details (Don't) Matter: Isolating Cluster Information in Deep Embedded Spaces","title-short":"Details (Don't) Matter","URL":"https://www.ijcai.org/proceedings/2021/389","volume":"3","author":[{"family":"Miklautz","given":"Lukas"},{"family":"Bauer","given":"Lena G. M."},{"family":"Mautz","given":"Dominik"},{"family":"Tschiatschek","given":"Sebastian"},{"family":"Böhm","given":"Christian"},{"family":"Plant","given":"Claudia"}],"accessed":{"date-parts":[["2025",2,10]]},"issued":{"date-parts":[["2021",8,9]]}}},{"id":1095,"uris":["http://zotero.org/users/8619560/items/KZUFDN7C"],"itemData":{"id":1095,"type":"paper-conference","abstract":"Linear or non-linear data transformations are widely used processing techniques in clustering. Usually, they are beneficial to enhancing data representation. However, if data have a complex structure, these techniques would be unsatisfying for clustering. In this paper, based on the auto-encoder network, which can learn a highly non-linear mapping function, we propose a new clustering method. Via simultaneously considering data reconstruction and compactness, our method can obtain stable and effective clustering. Experiments on three databases show that the proposed clustering model achieves excellent performance in terms of both accuracy and normalized mutual information.","container-title":"Progress in Pattern Recognition, Image Analysis, Computer Vision, and Applications","DOI":"10.1007/978-3-642-41822-8_15","event-place":"Berlin, Heidelberg","ISBN":"978-3-642-41822-8","language":"en","page":"117-124","publisher":"Springer","publisher-place":"Berlin, Heidelberg","source":"Springer Link","title":"Auto-encoder Based Data Clustering","author":[{"family":"Song","given":"Chunfeng"},{"family":"Liu","given":"Feng"},{"family":"Huang","given":"Yongzhen"},{"family":"Wang","given":"Liang"},{"family":"Tan","given":"Tieniu"}],"editor":[{"family":"Ruiz-Shulcloper","given":"José"},{"family":"Sanniti di Baja","given":"Gabriella"}],"issued":{"date-parts":[["2013"]]}}},{"id":1103,"uris":["http://zotero.org/users/8619560/items/7DXKAK5I"],"itemData":{"id":1103,"type":"paper-conference","abstract":"The idea of combining the high representational power of deep learning techniques with clustering methods has gained much interest in recent years. Optimizing representation and clustering simultaneously has been shown to have an advantage over optimizing them separately. However, so far all proposed methods have been using a flat clustering strategy, with the true number of clusters known a priori. In this paper, we propose the Deep Embedded Cluster Tree (DeepECT), the first divisive hierarchical embedded clustering method. The cluster tree does not need to know the true number of clusters during optimization. Instead, the level of detail to be analyzed can be chosen afterward and for each sub-tree separately. An optional data-augmentation-based extension allows DeepECT to ignore prior-known invariances of the dataset, such as affine transformations in image data. We evaluate and show the advantages of DeepECT in extensive experiments.","container-title":"2019 IEEE International Conference on Data Mining (ICDM)","DOI":"10.1109/ICDM.2019.00157","event-title":"2019 IEEE International Conference on Data Mining (ICDM)","note":"ISSN: 2374-8486","page":"1258-1263","source":"IEEE Xplore","title":"Deep Embedded Cluster Tree","URL":"https://ieeexplore.ieee.org/abstract/document/8970987","author":[{"family":"Mautz","given":"Dominik"},{"family":"Plant","given":"Claudia"},{"family":"Böhm","given":"Christian"}],"accessed":{"date-parts":[["2025",2,10]]},"issued":{"date-parts":[["2019",11]]}}},{"id":1124,"uris":["http://zotero.org/users/8619560/items/JRYMNFCC"],"itemData":{"id":1124,"type":"article-journal","abstract":"The idea of combining the high representational power of deep learning techniques with clustering methods has gained much attention in recent years. Optimizing a clustering objective and the dataset representation simultaneously has been shown to be advantageous over separately optimizing them. So far, however, all proposed methods have been using a flat clustering strategy, with the actual number of clusters known a priori. In this paper, we propose the Deep Embedded Cluster Tree (DeepECT), the first divisive hierarchical embedded clustering method. The cluster tree does not need to know the actual number of clusters during optimization. Instead, the level of detail to be analyzed can be chosen afterward and for each sub-tree separately. An optional data-augmentation-based extension allows DeepECT to ignore prior-known invariances of the dataset, such as affine transformations in image data. We evaluate and show the advantages of DeepECT in extensive experiments.","container-title":"Data Science and Engineering","DOI":"10.1007/s41019-020-00134-0","ISSN":"2364-1541","issue":"4","journalAbbreviation":"Data Sci. Eng.","language":"en","page":"419-432","source":"Springer Link","title":"DeepECT: The Deep Embedded Cluster Tree","title-short":"DeepECT","volume":"5","author":[{"family":"Mautz","given":"Dominik"},{"family":"Plant","given":"Claudia"},{"family":"Böhm","given":"Christian"}],"issued":{"date-parts":[["2020",12,1]]}}}],"schema":"https://github.com/citation-style-language/schema/raw/master/csl-citation.json"} </w:instrText>
      </w:r>
      <w:r w:rsidRPr="00823579">
        <w:fldChar w:fldCharType="separate"/>
      </w:r>
      <w:r w:rsidR="00624044" w:rsidRPr="00823579">
        <w:t>(27–34)</w:t>
      </w:r>
      <w:r w:rsidRPr="00823579">
        <w:fldChar w:fldCharType="end"/>
      </w:r>
      <w:r w:rsidRPr="00823579">
        <w:t xml:space="preserve">.  </w:t>
      </w:r>
      <w:r w:rsidR="00513C62" w:rsidRPr="00823579">
        <w:t xml:space="preserve">Most of these methods </w:t>
      </w:r>
      <w:r w:rsidR="00513C62" w:rsidRPr="00823579">
        <w:fldChar w:fldCharType="begin"/>
      </w:r>
      <w:r w:rsidR="00624044" w:rsidRPr="00823579">
        <w:instrText xml:space="preserve"> ADDIN ZOTERO_ITEM CSL_CITATION {"citationID":"rtOlVxhS","properties":{"formattedCitation":"(27,28,31,33,35,36)","plainCitation":"(27,28,31,33,35,36)","noteIndex":0},"citationItems":[{"id":1109,"uris":["http://zotero.org/users/8619560/items/H3K3C6P4"],"itemData":{"id":1109,"type":"article-journal","abstract":"We study in this paper the problem of jointly clustering and learning representations. As several previous studies have shown, learning representations that are both faithful to the data to be clustered and adapted to the clustering algorithm can lead to better clustering performance, all the more so that the two tasks are performed jointly. We propose here such an approach for k-Means clustering based on a continuous reparametrization of the objective function that leads to a truly joint solution. The behavior of our approach is illustrated on various datasets showing its efficacy in learning representations for objects while clustering them.","container-title":"Pattern Recognition Letters","DOI":"10.1016/j.patrec.2020.07.028","ISSN":"0167-8655","journalAbbreviation":"Pattern Recognition Letters","page":"185-192","source":"ScienceDirect","title":"Deep &lt;i&gt;k&lt;/i&gt;-Means: Jointly clustering with &lt;i&gt;k&lt;/i&gt;-Means and learning representations","title-short":"Deep &lt;i&gt;k&lt;/i&gt;-Means","volume":"138","author":[{"family":"Moradi Fard","given":"Maziar"},{"family":"Thonet","given":"Thibaut"},{"family":"Gaussier","given":"Eric"}],"issued":{"date-parts":[["2020",10,1]]}}},{"id":1112,"uris":["http://zotero.org/users/8619560/items/AYWS9G8L"],"itemData":{"id":1112,"type":"article-journal","abstract":"Electronic proceedings of IJCAI 2017","page":"1753-1759","source":"www.ijcai.org","title":"Improved Deep Embedded Clustering with Local Structure Preservation","author":[{"family":"Guo","given":"Xifeng"},{"family":"Gao","given":"Long"},{"family":"Liu","given":"Xinwang"},{"family":"Yin","given":"Jianping"}],"issued":{"date-parts":[["2017"]]}}},{"id":1093,"uris":["http://zotero.org/users/8619560/items/D8HHZQXT"],"itemData":{"id":1093,"type":"paper-conference","abstract":"Electronic proceedings of IJCAI 2021","DOI":"10.24963/ijcai.2021/389","event-title":"Twenty-Ninth International Joint Conference on Artificial Intelligence","language":"en","note":"ISSN: 1045-0823","page":"2826-2832","source":"www.ijcai.org","title":"Details (Don't) Matter: Isolating Cluster Information in Deep Embedded Spaces","title-short":"Details (Don't) Matter","URL":"https://www.ijcai.org/proceedings/2021/389","volume":"3","author":[{"family":"Miklautz","given":"Lukas"},{"family":"Bauer","given":"Lena G. M."},{"family":"Mautz","given":"Dominik"},{"family":"Tschiatschek","given":"Sebastian"},{"family":"Böhm","given":"Christian"},{"family":"Plant","given":"Claudia"}],"accessed":{"date-parts":[["2025",2,10]]},"issued":{"date-parts":[["2021",8,9]]}}},{"id":1103,"uris":["http://zotero.org/users/8619560/items/7DXKAK5I"],"itemData":{"id":1103,"type":"paper-conference","abstract":"The idea of combining the high representational power of deep learning techniques with clustering methods has gained much interest in recent years. Optimizing representation and clustering simultaneously has been shown to have an advantage over optimizing them separately. However, so far all proposed methods have been using a flat clustering strategy, with the true number of clusters known a priori. In this paper, we propose the Deep Embedded Cluster Tree (DeepECT), the first divisive hierarchical embedded clustering method. The cluster tree does not need to know the true number of clusters during optimization. Instead, the level of detail to be analyzed can be chosen afterward and for each sub-tree separately. An optional data-augmentation-based extension allows DeepECT to ignore prior-known invariances of the dataset, such as affine transformations in image data. We evaluate and show the advantages of DeepECT in extensive experiments.","container-title":"2019 IEEE International Conference on Data Mining (ICDM)","DOI":"10.1109/ICDM.2019.00157","event-title":"2019 IEEE International Conference on Data Mining (ICDM)","note":"ISSN: 2374-8486","page":"1258-1263","source":"IEEE Xplore","title":"Deep Embedded Cluster Tree","URL":"https://ieeexplore.ieee.org/abstract/document/8970987","author":[{"family":"Mautz","given":"Dominik"},{"family":"Plant","given":"Claudia"},{"family":"Böhm","given":"Christian"}],"accessed":{"date-parts":[["2025",2,10]]},"issued":{"date-parts":[["2019",11]]}}},{"id":1097,"uris":["http://zotero.org/users/8619560/items/P2SNZFY5"],"itemData":{"id":1097,"type":"paper-conference","abstract":"Most learning approaches treat dimensionality reduction (DR) and clustering separately (i.e., sequentially), but recent research has shown that optimizing the two tasks jointly can substantially improve the performance of both. The premise behind the latter genre is that the data samples are obtained via linear transformation of latent representations that are easy to cluster; but in practice, the transformation from the latent space to the data can be more complicated. In this work, we assume that this transformation is an unknown and possibly nonlinear function. To recover the 'clustering-friendly' latent representations and to better cluster the data, we propose a joint DR and K-means clustering approach in which DR is accomplished via learning a deep neural network (DNN). The motivation is to keep the advantages of jointly optimizing the two tasks, while exploiting the deep neural network's ability to approximate any nonlinear function. This way, the proposed approach can work well for a broad class of generative models. Towards this end, we carefully design the DNN structure and the associated joint optimization criterion, and propose an effective and scalable algorithm to handle the formulated optimization problem. Experiments using different real datasets are employed to showcase the effectiveness of the proposed approach.","collection-title":"ICML'17","container-title":"Proceedings of the 34th International Conference on Machine Learning - Volume 70","event-place":"Sydney, NSW, Australia","page":"3861–3870","publisher":"JMLR.org","publisher-place":"Sydney, NSW, Australia","source":"ACM Digital Library","title":"Towards K-means-friendly spaces: simultaneous deep learning and clustering","title-short":"Towards K-means-friendly spaces","author":[{"family":"Yang","given":"Bo"},{"family":"Fu","given":"Xiao"},{"family":"Sidiropoulos","given":"Nicholas D."},{"family":"Hong","given":"Mingyi"}],"accessed":{"date-parts":[["2025",2,9]]},"issued":{"date-parts":[["2017",8,6]]}}},{"id":1178,"uris":["http://zotero.org/users/8619560/items/KQ9FQUVY"],"itemData":{"id":1178,"type":"paper-conference","abstract":"Since a clustering process can be regarded as a map of data to cluster labels, it should be natural to employ a deep learning technique, especially a feed-forward neural network, to realize the clustering method. In this study, we discussed a novel clustering method realized only by a feed-forward neural network. Unlike self-organizing maps and growing neural gas networks, the proposed method is compatible with deep learning neural networks. The proposed method has three parts: a map of records to clusters (encoder), a map of clusters to their exemplars (decoder), and a loss function to measure positional closeness between the records and the exemplars. In order to accelerate clustering performance, we proposed an improved activation function at the encoder, which migrates a soft-max function to a max function continuously. Though most of the clustering methods require the number of clusters in advance, the proposed method naturally provides the number of clusters as the number of unique one-hot vectors obtained as a result. We also discussed the existence of local minima of the loss function and their relationship to clusters.","container-title":"2018 IEEE International Conference on Data Mining Workshops (ICDMW)","DOI":"10.1109/ICDMW.2018.00102","event-title":"2018 IEEE International Conference on Data Mining Workshops (ICDMW)","note":"ISSN: 2375-9259","page":"659-666","source":"IEEE Xplore","title":"AutoClustering: A Feed-Forward Neural Network Based Clustering Algorithm","title-short":"AutoClustering","URL":"https://ieeexplore.ieee.org/document/8637379","author":[{"family":"Kimura","given":"Masaomi"}],"accessed":{"date-parts":[["2025",5,2]]},"issued":{"date-parts":[["2018",11]]}}}],"schema":"https://github.com/citation-style-language/schema/raw/master/csl-citation.json"} </w:instrText>
      </w:r>
      <w:r w:rsidR="00513C62" w:rsidRPr="00823579">
        <w:fldChar w:fldCharType="separate"/>
      </w:r>
      <w:r w:rsidR="00624044" w:rsidRPr="00823579">
        <w:t>(27,28,31,33,35,36)</w:t>
      </w:r>
      <w:r w:rsidR="00513C62" w:rsidRPr="00823579">
        <w:fldChar w:fldCharType="end"/>
      </w:r>
      <w:r w:rsidR="00513C62" w:rsidRPr="00823579">
        <w:t xml:space="preserve"> have be</w:t>
      </w:r>
      <w:r w:rsidR="009F6C8D" w:rsidRPr="00823579">
        <w:t xml:space="preserve">en designed </w:t>
      </w:r>
      <w:r w:rsidR="000647FF" w:rsidRPr="00823579">
        <w:t xml:space="preserve">with a modified loss function to include both the reconstruction and the clustering as well. </w:t>
      </w:r>
      <w:r w:rsidR="0062314B" w:rsidRPr="00823579">
        <w:t>A subset of d</w:t>
      </w:r>
      <w:r w:rsidR="00A429E9" w:rsidRPr="00823579">
        <w:t>eep clustering methods</w:t>
      </w:r>
      <w:r w:rsidR="0062314B" w:rsidRPr="00823579">
        <w:t xml:space="preserve"> </w:t>
      </w:r>
      <w:r w:rsidR="0062314B" w:rsidRPr="00823579">
        <w:fldChar w:fldCharType="begin"/>
      </w:r>
      <w:r w:rsidR="00624044" w:rsidRPr="00823579">
        <w:instrText xml:space="preserve"> ADDIN ZOTERO_ITEM CSL_CITATION {"citationID":"DRkPLL14","properties":{"formattedCitation":"(29,30)","plainCitation":"(29,30)","noteIndex":0},"citationItems":[{"id":1107,"uris":["http://zotero.org/users/8619560/items/QPXJH996"],"itemData":{"id":1107,"type":"paper-conference","abstract":"Hartigan's Dip-test of unimodality gained increasing interest in unsupervised learning over the past few years. It is free from complex parameterization and does not require a distribution assumed a priori. A useful property is that the resulting Dip-values can be derived to find a projection axis that identifies multimodal structures in the data set. In this paper, we show how to apply the gradient not only with respect to the projection axis but also with respect to the data to improve the cluster structure. By tightly coupling the Dip-test with an autoencoder, we obtain an embedding that clearly separates all clusters in the data set. This method, called DipEncoder, is the basis of a novel deep clustering algorithm. Extensive experiments show that the DipEncoder is highly competitive to state-of-the-art methods.","collection-title":"KDD '22","container-title":"Proceedings of the 28th ACM SIGKDD Conference on Knowledge Discovery and Data Mining","DOI":"10.1145/3534678.3539407","event-place":"New York, NY, USA","ISBN":"978-1-4503-9385-0","page":"846–856","publisher":"Association for Computing Machinery","publisher-place":"New York, NY, USA","source":"ACM Digital Library","title":"The DipEncoder: Enforcing Multimodality in Autoencoders","title-short":"The DipEncoder","URL":"https://dl.acm.org/doi/10.1145/3534678.3539407","author":[{"family":"Leiber","given":"Collin"},{"family":"Bauer","given":"Lena G. M."},{"family":"Neumayr","given":"Michael"},{"family":"Plant","given":"Claudia"},{"family":"Böhm","given":"Christian"}],"accessed":{"date-parts":[["2025",2,9]]},"issued":{"date-parts":[["2022",8,14]]}}},{"id":1105,"uris":["http://zotero.org/users/8619560/items/R2EIHAF8"],"itemData":{"id":1105,"type":"paper-conference","abstract":"The combination of clustering with Deep Learning has gained much attention in recent years. Unsupervised neural networks like autoencoders can autonomously learn the essential structures in a data set. This idea can be combined with clustering objectives to learn relevant features automatically. Unfortunately, they are often based on a k-means framework, from which they inherit various assumptions, like spherical-shaped clusters. Another assumption, also found in approaches outside the k-means-family, is knowing the number of clusters a-priori. In this paper, we present the novel clustering algorithm DipDECK, which can estimate the number of clusters simultaneously to improving a Deep Learning-based clustering objective. Additionally, we can cluster complex data sets without assuming only spherically shaped clusters. Our algorithm works by heavily overestimating the number of clusters in the embedded space of an autoencoder and, based on Hartigan's Dip-test - a statistical test for unimodality - analyses the resulting micro-clusters to determine which to merge. We show in extensive experiments the various benefits of our method: (1) we achieve competitive results while learning the clustering-friendly representation and number of clusters simultaneously; (2) our method is robust regarding parameters, stable in performance, and allows for more flexibility in the cluster shape; (3) we outperform relevant competitors in the estimation of the number of clusters.","collection-title":"KDD '21","container-title":"Proceedings of the 27th ACM SIGKDD Conference on Knowledge Discovery &amp; Data Mining","DOI":"10.1145/3447548.3467316","event-place":"New York, NY, USA","ISBN":"978-1-4503-8332-5","page":"903–913","publisher":"Association for Computing Machinery","publisher-place":"New York, NY, USA","source":"ACM Digital Library","title":"Dip-based Deep Embedded Clustering with k-Estimation","URL":"https://dl.acm.org/doi/10.1145/3447548.3467316","author":[{"family":"Leiber","given":"Collin"},{"family":"Bauer","given":"Lena G. M."},{"family":"Schelling","given":"Benjamin"},{"family":"Böhm","given":"Christian"},{"family":"Plant","given":"Claudia"}],"accessed":{"date-parts":[["2025",2,9]]},"issued":{"date-parts":[["2021",8,14]]}}}],"schema":"https://github.com/citation-style-language/schema/raw/master/csl-citation.json"} </w:instrText>
      </w:r>
      <w:r w:rsidR="0062314B" w:rsidRPr="00823579">
        <w:fldChar w:fldCharType="separate"/>
      </w:r>
      <w:r w:rsidR="00624044" w:rsidRPr="00823579">
        <w:t>(29,30)</w:t>
      </w:r>
      <w:r w:rsidR="0062314B" w:rsidRPr="00823579">
        <w:fldChar w:fldCharType="end"/>
      </w:r>
      <w:r w:rsidR="00A429E9" w:rsidRPr="00823579">
        <w:t xml:space="preserve"> have also been designed</w:t>
      </w:r>
      <w:r w:rsidR="00AC456A" w:rsidRPr="00823579">
        <w:t xml:space="preserve"> based on pretraining followed by iterative refinement based on</w:t>
      </w:r>
      <w:r w:rsidR="00A429E9" w:rsidRPr="00823579">
        <w:t xml:space="preserve"> the statistical dip-test</w:t>
      </w:r>
      <w:r w:rsidR="0062314B" w:rsidRPr="00823579">
        <w:t xml:space="preserve"> </w:t>
      </w:r>
      <w:r w:rsidR="0062314B" w:rsidRPr="00823579">
        <w:fldChar w:fldCharType="begin"/>
      </w:r>
      <w:r w:rsidR="00624044" w:rsidRPr="00823579">
        <w:instrText xml:space="preserve"> ADDIN ZOTERO_ITEM CSL_CITATION {"citationID":"MMEA89Jg","properties":{"formattedCitation":"(37)","plainCitation":"(37)","noteIndex":0},"citationItems":[{"id":1177,"uris":["http://zotero.org/users/8619560/items/U8TF3NKK"],"itemData":{"id":1177,"type":"article-journal","abstract":"The dip test measures multimodality in a sample by the maximum difference, over all sample points, between the empirical distribution function, and the unimodal distribution function that minimizes that maximum difference. The uniform distribution is the asymptotically least favorable unimodal distribution, and the distribution of the test statistic is determined asymptotically and empirically when sampling from the uniform.","container-title":"The Annals of Statistics","DOI":"10.1214/aos/1176346577","ISSN":"0090-5364, 2168-8966","issue":"1","note":"publisher: Institute of Mathematical Statistics","page":"70-84","source":"Project Euclid","title":"The Dip Test of Unimodality","volume":"13","author":[{"family":"Hartigan","given":"J. A."},{"family":"Hartigan","given":"P. M."}],"issued":{"date-parts":[["1985",3]]}}}],"schema":"https://github.com/citation-style-language/schema/raw/master/csl-citation.json"} </w:instrText>
      </w:r>
      <w:r w:rsidR="0062314B" w:rsidRPr="00823579">
        <w:fldChar w:fldCharType="separate"/>
      </w:r>
      <w:r w:rsidR="00624044" w:rsidRPr="00823579">
        <w:t>(37)</w:t>
      </w:r>
      <w:r w:rsidR="0062314B" w:rsidRPr="00823579">
        <w:fldChar w:fldCharType="end"/>
      </w:r>
      <w:r w:rsidR="00A429E9" w:rsidRPr="00823579">
        <w:t xml:space="preserve"> for modality</w:t>
      </w:r>
      <w:r w:rsidR="0062314B" w:rsidRPr="00823579">
        <w:t xml:space="preserve"> in iterative loops for updating labels </w:t>
      </w:r>
      <w:r w:rsidR="0062314B" w:rsidRPr="00823579">
        <w:fldChar w:fldCharType="begin"/>
      </w:r>
      <w:r w:rsidR="00624044" w:rsidRPr="00823579">
        <w:instrText xml:space="preserve"> ADDIN ZOTERO_ITEM CSL_CITATION {"citationID":"nyJXmvAY","properties":{"formattedCitation":"(29)","plainCitation":"(29)","noteIndex":0},"citationItems":[{"id":1107,"uris":["http://zotero.org/users/8619560/items/QPXJH996"],"itemData":{"id":1107,"type":"paper-conference","abstract":"Hartigan's Dip-test of unimodality gained increasing interest in unsupervised learning over the past few years. It is free from complex parameterization and does not require a distribution assumed a priori. A useful property is that the resulting Dip-values can be derived to find a projection axis that identifies multimodal structures in the data set. In this paper, we show how to apply the gradient not only with respect to the projection axis but also with respect to the data to improve the cluster structure. By tightly coupling the Dip-test with an autoencoder, we obtain an embedding that clearly separates all clusters in the data set. This method, called DipEncoder, is the basis of a novel deep clustering algorithm. Extensive experiments show that the DipEncoder is highly competitive to state-of-the-art methods.","collection-title":"KDD '22","container-title":"Proceedings of the 28th ACM SIGKDD Conference on Knowledge Discovery and Data Mining","DOI":"10.1145/3534678.3539407","event-place":"New York, NY, USA","ISBN":"978-1-4503-9385-0","page":"846–856","publisher":"Association for Computing Machinery","publisher-place":"New York, NY, USA","source":"ACM Digital Library","title":"The DipEncoder: Enforcing Multimodality in Autoencoders","title-short":"The DipEncoder","URL":"https://dl.acm.org/doi/10.1145/3534678.3539407","author":[{"family":"Leiber","given":"Collin"},{"family":"Bauer","given":"Lena G. M."},{"family":"Neumayr","given":"Michael"},{"family":"Plant","given":"Claudia"},{"family":"Böhm","given":"Christian"}],"accessed":{"date-parts":[["2025",2,9]]},"issued":{"date-parts":[["2022",8,14]]}}}],"schema":"https://github.com/citation-style-language/schema/raw/master/csl-citation.json"} </w:instrText>
      </w:r>
      <w:r w:rsidR="0062314B" w:rsidRPr="00823579">
        <w:fldChar w:fldCharType="separate"/>
      </w:r>
      <w:r w:rsidR="00624044" w:rsidRPr="00823579">
        <w:t>(29)</w:t>
      </w:r>
      <w:r w:rsidR="0062314B" w:rsidRPr="00823579">
        <w:fldChar w:fldCharType="end"/>
      </w:r>
      <w:r w:rsidR="0062314B" w:rsidRPr="00823579">
        <w:t xml:space="preserve"> or as a postprocessing step of cluster merging </w:t>
      </w:r>
      <w:r w:rsidR="0062314B" w:rsidRPr="00823579">
        <w:fldChar w:fldCharType="begin"/>
      </w:r>
      <w:r w:rsidR="00624044" w:rsidRPr="00823579">
        <w:instrText xml:space="preserve"> ADDIN ZOTERO_ITEM CSL_CITATION {"citationID":"XYxEJUh4","properties":{"formattedCitation":"(30)","plainCitation":"(30)","noteIndex":0},"citationItems":[{"id":1105,"uris":["http://zotero.org/users/8619560/items/R2EIHAF8"],"itemData":{"id":1105,"type":"paper-conference","abstract":"The combination of clustering with Deep Learning has gained much attention in recent years. Unsupervised neural networks like autoencoders can autonomously learn the essential structures in a data set. This idea can be combined with clustering objectives to learn relevant features automatically. Unfortunately, they are often based on a k-means framework, from which they inherit various assumptions, like spherical-shaped clusters. Another assumption, also found in approaches outside the k-means-family, is knowing the number of clusters a-priori. In this paper, we present the novel clustering algorithm DipDECK, which can estimate the number of clusters simultaneously to improving a Deep Learning-based clustering objective. Additionally, we can cluster complex data sets without assuming only spherically shaped clusters. Our algorithm works by heavily overestimating the number of clusters in the embedded space of an autoencoder and, based on Hartigan's Dip-test - a statistical test for unimodality - analyses the resulting micro-clusters to determine which to merge. We show in extensive experiments the various benefits of our method: (1) we achieve competitive results while learning the clustering-friendly representation and number of clusters simultaneously; (2) our method is robust regarding parameters, stable in performance, and allows for more flexibility in the cluster shape; (3) we outperform relevant competitors in the estimation of the number of clusters.","collection-title":"KDD '21","container-title":"Proceedings of the 27th ACM SIGKDD Conference on Knowledge Discovery &amp; Data Mining","DOI":"10.1145/3447548.3467316","event-place":"New York, NY, USA","ISBN":"978-1-4503-8332-5","page":"903–913","publisher":"Association for Computing Machinery","publisher-place":"New York, NY, USA","source":"ACM Digital Library","title":"Dip-based Deep Embedded Clustering with k-Estimation","URL":"https://dl.acm.org/doi/10.1145/3447548.3467316","author":[{"family":"Leiber","given":"Collin"},{"family":"Bauer","given":"Lena G. M."},{"family":"Schelling","given":"Benjamin"},{"family":"Böhm","given":"Christian"},{"family":"Plant","given":"Claudia"}],"accessed":{"date-parts":[["2025",2,9]]},"issued":{"date-parts":[["2021",8,14]]}}}],"schema":"https://github.com/citation-style-language/schema/raw/master/csl-citation.json"} </w:instrText>
      </w:r>
      <w:r w:rsidR="0062314B" w:rsidRPr="00823579">
        <w:fldChar w:fldCharType="separate"/>
      </w:r>
      <w:r w:rsidR="00624044" w:rsidRPr="00823579">
        <w:t>(30)</w:t>
      </w:r>
      <w:r w:rsidR="0062314B" w:rsidRPr="00823579">
        <w:fldChar w:fldCharType="end"/>
      </w:r>
      <w:r w:rsidR="0062314B" w:rsidRPr="00823579">
        <w:t xml:space="preserve">. </w:t>
      </w:r>
      <w:r w:rsidR="00290861" w:rsidRPr="00823579">
        <w:t xml:space="preserve">Even a tree approach </w:t>
      </w:r>
      <w:r w:rsidR="00290861" w:rsidRPr="00823579">
        <w:fldChar w:fldCharType="begin"/>
      </w:r>
      <w:r w:rsidR="00624044" w:rsidRPr="00823579">
        <w:instrText xml:space="preserve"> ADDIN ZOTERO_ITEM CSL_CITATION {"citationID":"WuGXN5u8","properties":{"formattedCitation":"(33)","plainCitation":"(33)","noteIndex":0},"citationItems":[{"id":1103,"uris":["http://zotero.org/users/8619560/items/7DXKAK5I"],"itemData":{"id":1103,"type":"paper-conference","abstract":"The idea of combining the high representational power of deep learning techniques with clustering methods has gained much interest in recent years. Optimizing representation and clustering simultaneously has been shown to have an advantage over optimizing them separately. However, so far all proposed methods have been using a flat clustering strategy, with the true number of clusters known a priori. In this paper, we propose the Deep Embedded Cluster Tree (DeepECT), the first divisive hierarchical embedded clustering method. The cluster tree does not need to know the true number of clusters during optimization. Instead, the level of detail to be analyzed can be chosen afterward and for each sub-tree separately. An optional data-augmentation-based extension allows DeepECT to ignore prior-known invariances of the dataset, such as affine transformations in image data. We evaluate and show the advantages of DeepECT in extensive experiments.","container-title":"2019 IEEE International Conference on Data Mining (ICDM)","DOI":"10.1109/ICDM.2019.00157","event-title":"2019 IEEE International Conference on Data Mining (ICDM)","note":"ISSN: 2374-8486","page":"1258-1263","source":"IEEE Xplore","title":"Deep Embedded Cluster Tree","URL":"https://ieeexplore.ieee.org/abstract/document/8970987","author":[{"family":"Mautz","given":"Dominik"},{"family":"Plant","given":"Claudia"},{"family":"Böhm","given":"Christian"}],"accessed":{"date-parts":[["2025",2,10]]},"issued":{"date-parts":[["2019",11]]}}}],"schema":"https://github.com/citation-style-language/schema/raw/master/csl-citation.json"} </w:instrText>
      </w:r>
      <w:r w:rsidR="00290861" w:rsidRPr="00823579">
        <w:fldChar w:fldCharType="separate"/>
      </w:r>
      <w:r w:rsidR="00624044" w:rsidRPr="00823579">
        <w:t>(33)</w:t>
      </w:r>
      <w:r w:rsidR="00290861" w:rsidRPr="00823579">
        <w:fldChar w:fldCharType="end"/>
      </w:r>
      <w:r w:rsidR="00290861" w:rsidRPr="00823579">
        <w:t xml:space="preserve"> has been designed that uses a joint optimization strategy for clustering. </w:t>
      </w:r>
      <w:r w:rsidR="009D2F13" w:rsidRPr="00823579">
        <w:t xml:space="preserve">Simpler approaches have also been taken, where a 2-stage approach </w:t>
      </w:r>
      <w:r w:rsidR="009D2F13" w:rsidRPr="00823579">
        <w:fldChar w:fldCharType="begin"/>
      </w:r>
      <w:r w:rsidR="00624044" w:rsidRPr="00823579">
        <w:instrText xml:space="preserve"> ADDIN ZOTERO_ITEM CSL_CITATION {"citationID":"XgSQ2XAA","properties":{"formattedCitation":"(38)","plainCitation":"(38)","noteIndex":0},"citationItems":[{"id":1099,"uris":["http://zotero.org/users/8619560/items/DAQQUDD7"],"itemData":{"id":1099,"type":"article-journal","abstract":"Recently, deep clustering, which is able to perform feature learning that favors clustering tasks via deep neural networks, has achieved remarkable performance in image clustering applications. However, the existing deep clustering algorithms generally need the number of clusters in advance, which is usually unknown in real-world tasks. In addition, the initial cluster centers in the learned feature space are generated by k-means. This only works well on spherical clusters and probably leads to unstable clustering results. In this paper, we propose a two-stage deep density-based image clustering (DDC) framework to address these issues. The first stage is to train a deep convolutional autoencoder (CAE) to extract low-dimensional feature representations from high-dimensional image data, and then apply t-SNE to further reduce the data to a 2-dimensional space favoring density-based clustering algorithms. In the second stage, we propose a novel density-based clustering technique for the 2-dimensional embedded data to automatically recognize an appropriate number of clusters with arbitrary shapes. Concretely, a number of local clusters are generated to capture the local structures of clusters, and then are merged via their density relationship to form the final clustering result. Experiments demonstrate that the proposed DDC achieves comparable or even better clustering performance than state-of-the-art deep clustering methods, even though the number of clusters is not given.","container-title":"Knowledge-Based Systems","DOI":"10.1016/j.knosys.2020.105841","ISSN":"0950-7051","journalAbbreviation":"Knowledge-Based Systems","page":"105841","source":"ScienceDirect","title":"Deep density-based image clustering","volume":"197","author":[{"family":"Ren","given":"Yazhou"},{"family":"Wang","given":"Ni"},{"family":"Li","given":"Mingxia"},{"family":"Xu","given":"Zenglin"}],"issued":{"date-parts":[["2020",6,7]]}}}],"schema":"https://github.com/citation-style-language/schema/raw/master/csl-citation.json"} </w:instrText>
      </w:r>
      <w:r w:rsidR="009D2F13" w:rsidRPr="00823579">
        <w:fldChar w:fldCharType="separate"/>
      </w:r>
      <w:r w:rsidR="00624044" w:rsidRPr="00823579">
        <w:t>(38)</w:t>
      </w:r>
      <w:r w:rsidR="009D2F13" w:rsidRPr="00823579">
        <w:fldChar w:fldCharType="end"/>
      </w:r>
      <w:r w:rsidR="009D2F13" w:rsidRPr="00823579">
        <w:t xml:space="preserve"> is taken, the autoencoder beings by creating a low-dimensional representation of the input which is then further reduced through the t-SNE algorithm to a 2-dimensional space that is clustered by a density-based approach. </w:t>
      </w:r>
      <w:r w:rsidR="00513C62" w:rsidRPr="00823579">
        <w:t>Thus,  deep learning approach</w:t>
      </w:r>
      <w:r w:rsidR="00590BA5" w:rsidRPr="00823579">
        <w:t>es</w:t>
      </w:r>
      <w:r w:rsidR="00513C62" w:rsidRPr="00823579">
        <w:t xml:space="preserve"> </w:t>
      </w:r>
      <w:r w:rsidR="00590BA5" w:rsidRPr="00823579">
        <w:t>are</w:t>
      </w:r>
      <w:r w:rsidR="00513C62" w:rsidRPr="00823579">
        <w:t xml:space="preserve"> strong candidate</w:t>
      </w:r>
      <w:r w:rsidR="00590BA5" w:rsidRPr="00823579">
        <w:t>s</w:t>
      </w:r>
      <w:r w:rsidR="00513C62" w:rsidRPr="00823579">
        <w:t xml:space="preserve"> for spike sorting.</w:t>
      </w:r>
    </w:p>
    <w:p w14:paraId="303AFC82" w14:textId="77777777" w:rsidR="003C3961" w:rsidRPr="00823579" w:rsidRDefault="003C3961" w:rsidP="00284D80"/>
    <w:p w14:paraId="4D3C2018" w14:textId="5F6614E2" w:rsidR="00284D80" w:rsidRPr="00823579" w:rsidRDefault="00284D80" w:rsidP="00284D80">
      <w:pPr>
        <w:pStyle w:val="Heading2"/>
        <w:rPr>
          <w:rFonts w:cs="Times New Roman"/>
        </w:rPr>
      </w:pPr>
      <w:r w:rsidRPr="00823579">
        <w:rPr>
          <w:rStyle w:val="Heading2Char"/>
          <w:rFonts w:cs="Times New Roman"/>
        </w:rPr>
        <w:lastRenderedPageBreak/>
        <w:t xml:space="preserve">The challenges of spike sorting </w:t>
      </w:r>
      <w:r w:rsidRPr="00823579">
        <w:rPr>
          <w:rFonts w:cs="Times New Roman"/>
        </w:rPr>
        <w:t>[TBRewritten]</w:t>
      </w:r>
    </w:p>
    <w:p w14:paraId="126BD0F6" w14:textId="442B5DC8" w:rsidR="00284D80" w:rsidRPr="00823579" w:rsidRDefault="00F22AE1" w:rsidP="003406BD">
      <w:pPr>
        <w:spacing w:after="0"/>
      </w:pPr>
      <w:r w:rsidRPr="00823579">
        <w:t xml:space="preserve">As it was alluded to in the cocktail party problem, spike sorting suffers from an assortment of challenges. Realistically, even if the idea of neural coding </w:t>
      </w:r>
      <w:r w:rsidR="00F65CF6" w:rsidRPr="00823579">
        <w:t>would be</w:t>
      </w:r>
      <w:r w:rsidRPr="00823579">
        <w:t xml:space="preserve"> invalidated, background noise induces variability into the shapes of spikes which</w:t>
      </w:r>
      <w:r w:rsidR="00405787" w:rsidRPr="00823579">
        <w:t xml:space="preserve"> would still</w:t>
      </w:r>
      <w:r w:rsidRPr="00823579">
        <w:t xml:space="preserve"> generate </w:t>
      </w:r>
      <w:r w:rsidR="00405787" w:rsidRPr="00823579">
        <w:t xml:space="preserve">clusters. </w:t>
      </w:r>
      <w:r w:rsidR="006408F3" w:rsidRPr="00823579">
        <w:t xml:space="preserve">Consequently, feature extraction techniques are an important step in improving the robustness of clustering by removing redundant information. </w:t>
      </w:r>
      <w:r w:rsidR="005472E3" w:rsidRPr="00823579">
        <w:t>As pointed to above, neurons can have different firing rates</w:t>
      </w:r>
      <w:r w:rsidR="002A6911" w:rsidRPr="00823579">
        <w:t xml:space="preserve"> </w:t>
      </w:r>
      <w:r w:rsidR="002A6911" w:rsidRPr="00823579">
        <w:fldChar w:fldCharType="begin"/>
      </w:r>
      <w:r w:rsidR="00624044" w:rsidRPr="00823579">
        <w:instrText xml:space="preserve"> ADDIN ZOTERO_ITEM CSL_CITATION {"citationID":"9LgWir6L","properties":{"formattedCitation":"(39)","plainCitation":"(39)","noteIndex":0},"citationItems":[{"id":443,"uris":["http://zotero.org/users/8619560/items/IS6QN2RD"],"itemData":{"id":443,"type":"book","abstract":"Studies of mechanisms in the brain that allow complicated things to happen in a coordinated fashion have produced some of the most spectacular discoveries in neuroscience. This book provides support for the idea that spontaneous neuron activity, far from being mere noise, is actually the source of our cognitive abilities. It looks at the co-evolution of structure and function in the mammalian brain, illustrating how self-emerged oscillatory timing is the brains fundamental organizer of neuronal information. The small world-like connectivity of the cerebral cortex allows for global computation on multiple spatial and temporal scales. The perpetual interactions among the multiple network oscillators keep cortical systems in a highly sensitive metastable state and provide energy-efficient synchronizing mechanisms via weak links. In a sequence of cycles, this book travels from the physics of oscillations through neuronal assembly organization to complex cognitive processing and memory storage.","event-place":"New York","ISBN":"978-0-19-530106-9","language":"eng","note":"DOI: 10.1093/acprof:oso/9780195301069.001.0001","number-of-pages":"464","publisher":"Oxford University Press","publisher-place":"New York","source":"University Press Scholarship","title":"Rhythms of the Brain","URL":"https://oxford.universitypressscholarship.com/10.1093/acprof:oso/9780195301069.001.0001/acprof-9780195301069","author":[{"family":"Buzsáki","given":"György"}],"accessed":{"date-parts":[["2021",12,8]]},"issued":{"date-parts":[["2006"]]}}}],"schema":"https://github.com/citation-style-language/schema/raw/master/csl-citation.json"} </w:instrText>
      </w:r>
      <w:r w:rsidR="002A6911" w:rsidRPr="00823579">
        <w:fldChar w:fldCharType="separate"/>
      </w:r>
      <w:r w:rsidR="00624044" w:rsidRPr="00823579">
        <w:t>(39)</w:t>
      </w:r>
      <w:r w:rsidR="002A6911" w:rsidRPr="00823579">
        <w:fldChar w:fldCharType="end"/>
      </w:r>
      <w:r w:rsidR="002A6911" w:rsidRPr="00823579">
        <w:t xml:space="preserve"> </w:t>
      </w:r>
      <w:r w:rsidR="002A6911" w:rsidRPr="00823579">
        <w:fldChar w:fldCharType="begin"/>
      </w:r>
      <w:r w:rsidR="00624044" w:rsidRPr="00823579">
        <w:instrText xml:space="preserve"> ADDIN ZOTERO_ITEM CSL_CITATION {"citationID":"gDYteSQG","properties":{"formattedCitation":"(40)","plainCitation":"(40)","noteIndex":0},"citationItems":[{"id":420,"uris":["http://zotero.org/users/8619560/items/WSDGLFB5"],"itemData":{"id":420,"type":"article-journal","abstract":"The detection of neural spike activity is a technical challenge that is a prerequisite for studying many types of brain function. Measuring the activity of individual neurons accurately can be difficult due to large amounts of background noise and the difficulty in distinguishing the action potentials of one neuron from those of others in the local area. This article reviews algorithms and methods for detecting and classifying action potentials, a problem commonly referred to as spike sorting. The article first discusses the challenges of measuring neural activity and the basic issues of signal detection and classification. It reviews and illustrates algorithms and techniques that have been applied to many of the problems in spike sorting and discusses the advantages and limitations of each and the applicability of these methods for different types of experimental demands. The article is written both for the physiologist wanting to use simple methods that will improve experimental yield and minimize the selection biases of traditional techniques and for those who want to apply or extend more sophisticated algorithms to meet new experimental challenges.","container-title":"Network (Bristol, England)","ISSN":"0954-898X","issue":"4","journalAbbreviation":"Network","language":"eng","note":"PMID: 10221571","page":"R53-78","source":"PubMed","title":"A review of methods for spike sorting: the detection and classification of neural action potentials","title-short":"A review of methods for spike sorting","volume":"9","author":[{"family":"Lewicki","given":"M. S."}],"issued":{"date-parts":[["1998",11]]}}}],"schema":"https://github.com/citation-style-language/schema/raw/master/csl-citation.json"} </w:instrText>
      </w:r>
      <w:r w:rsidR="002A6911" w:rsidRPr="00823579">
        <w:fldChar w:fldCharType="separate"/>
      </w:r>
      <w:r w:rsidR="00624044" w:rsidRPr="00823579">
        <w:t>(40)</w:t>
      </w:r>
      <w:r w:rsidR="002A6911" w:rsidRPr="00823579">
        <w:fldChar w:fldCharType="end"/>
      </w:r>
      <w:r w:rsidR="005472E3" w:rsidRPr="00823579">
        <w:t xml:space="preserve">. </w:t>
      </w:r>
      <w:r w:rsidR="002A6911" w:rsidRPr="00823579">
        <w:t>Within the finite frame of a recording, different firing rates results in a different number of spikes</w:t>
      </w:r>
      <w:r w:rsidR="00793668" w:rsidRPr="00823579">
        <w:t xml:space="preserve"> </w:t>
      </w:r>
      <w:r w:rsidR="002A6911" w:rsidRPr="00823579">
        <w:t xml:space="preserve">which leads to imbalanced clusters. </w:t>
      </w:r>
      <w:r w:rsidR="005472E3" w:rsidRPr="00823579">
        <w:t xml:space="preserve">This happens due to neuronal activity being modulated by entire brain circuits rather than a single neuron deciding. </w:t>
      </w:r>
      <w:r w:rsidR="005260E4" w:rsidRPr="00823579">
        <w:t xml:space="preserve">Besides noise, the shape of spikes can be disrupted by phenomena such as electrode drift </w:t>
      </w:r>
      <w:r w:rsidR="005260E4" w:rsidRPr="00823579">
        <w:fldChar w:fldCharType="begin"/>
      </w:r>
      <w:r w:rsidR="00624044" w:rsidRPr="00823579">
        <w:instrText xml:space="preserve"> ADDIN ZOTERO_ITEM CSL_CITATION {"citationID":"tgtsBf4B","properties":{"formattedCitation":"(14)","plainCitation":"(14)","noteIndex":0},"citationItems":[{"id":1176,"uris":["http://zotero.org/users/8619560/items/LL46SGFD"],"itemData":{"id":1176,"type":"article-journal","abstract":"Measuring the dynamics of neural processing across time scales requires following the spiking of thousands of individual neurons over milliseconds and months. To address this need, we introduce the Neuropixels 2.0 probe together with newly designed analysis algorithms. The probe has more than 5000 sites and is miniaturized to facilitate chronic implants in small mammals and recording during unrestrained behavior. High-quality recordings over long time scales were reliably obtained in mice and rats in six laboratories. Improved site density and arrangement combined with newly created data processing methods enable automatic post hoc correction for brain movements, allowing recording from the same neurons for more than 2 months. These probes and algorithms enable stable recordings from thousands of sites during free behavior, even in small animals such as mice.","container-title":"Science (New York, N.Y.)","DOI":"10.1126/science.abf4588","ISSN":"1095-9203","issue":"6539","journalAbbreviation":"Science","language":"eng","note":"PMID: 33859006\nPMCID: PMC8244810","page":"eabf4588","source":"PubMed","title":"Neuropixels 2.0: A miniaturized high-density probe for stable, long-term brain recordings","title-short":"Neuropixels 2.0","volume":"372","author":[{"family":"Steinmetz","given":"Nicholas A."},{"family":"Aydin","given":"Cagatay"},{"family":"Lebedeva","given":"Anna"},{"family":"Okun","given":"Michael"},{"family":"Pachitariu","given":"Marius"},{"family":"Bauza","given":"Marius"},{"family":"Beau","given":"Maxime"},{"family":"Bhagat","given":"Jai"},{"family":"Böhm","given":"Claudia"},{"family":"Broux","given":"Martijn"},{"family":"Chen","given":"Susu"},{"family":"Colonell","given":"Jennifer"},{"family":"Gardner","given":"Richard J."},{"family":"Karsh","given":"Bill"},{"family":"Kloosterman","given":"Fabian"},{"family":"Kostadinov","given":"Dimitar"},{"family":"Mora-Lopez","given":"Carolina"},{"family":"O'Callaghan","given":"John"},{"family":"Park","given":"Junchol"},{"family":"Putzeys","given":"Jan"},{"family":"Sauerbrei","given":"Britton"},{"family":"Daal","given":"Rik J. J.","non-dropping-particle":"van"},{"family":"Vollan","given":"Abraham Z."},{"family":"Wang","given":"Shiwei"},{"family":"Welkenhuysen","given":"Marleen"},{"family":"Ye","given":"Zhiwen"},{"family":"Dudman","given":"Joshua T."},{"family":"Dutta","given":"Barundeb"},{"family":"Hantman","given":"Adam W."},{"family":"Harris","given":"Kenneth D."},{"family":"Lee","given":"Albert K."},{"family":"Moser","given":"Edvard I."},{"family":"O'Keefe","given":"John"},{"family":"Renart","given":"Alfonso"},{"family":"Svoboda","given":"Karel"},{"family":"Häusser","given":"Michael"},{"family":"Haesler","given":"Sebastian"},{"family":"Carandini","given":"Matteo"},{"family":"Harris","given":"Timothy D."}],"issued":{"date-parts":[["2021",4,16]]}}}],"schema":"https://github.com/citation-style-language/schema/raw/master/csl-citation.json"} </w:instrText>
      </w:r>
      <w:r w:rsidR="005260E4" w:rsidRPr="00823579">
        <w:fldChar w:fldCharType="separate"/>
      </w:r>
      <w:r w:rsidR="00624044" w:rsidRPr="00823579">
        <w:t>(14)</w:t>
      </w:r>
      <w:r w:rsidR="005260E4" w:rsidRPr="00823579">
        <w:fldChar w:fldCharType="end"/>
      </w:r>
      <w:r w:rsidR="005260E4" w:rsidRPr="00823579">
        <w:t xml:space="preserve">. These can lead to more similar spike shapes which result in overlapping clusters. </w:t>
      </w:r>
      <w:r w:rsidR="005472E3" w:rsidRPr="00823579">
        <w:t xml:space="preserve">Finally, the time scale of neuronal activity is of milliseconds, implying that even a brief recording will generate a high volume of data </w:t>
      </w:r>
      <w:r w:rsidR="005472E3" w:rsidRPr="00823579">
        <w:fldChar w:fldCharType="begin"/>
      </w:r>
      <w:r w:rsidR="00624044" w:rsidRPr="00823579">
        <w:instrText xml:space="preserve"> ADDIN ZOTERO_ITEM CSL_CITATION {"citationID":"84OEPtpq","properties":{"formattedCitation":"(41)","plainCitation":"(41)","noteIndex":0},"citationItems":[{"id":424,"uris":["http://zotero.org/users/8619560/items/VWR2BXRQ"],"itemData":{"id":424,"type":"book","abstract":"Acclaimed for its clear, friendly style, excellent illustrations, leading author team, and compelling theme of exploration, Neuroscience: Exploring the Brain, 4e takes a fresh, contemporary approach to the study of neuroscience, emphasizing the biological basis of behavior. The authors' passion for the dynamic field of neuroscience is evident on every page, engaging students and helping them master the material. In just a few years, the field of neuroscience has been transformed by exciting new technologies and an explosion of knowledge about the brain. The human genome has been sequenced, sophisticated new methods have been developed for genetic engineering, and new methods have been introduced to enable visualization and stimulation of specific types of nerve cells and connections in the brain. The new Fourth Edition has been fully updated to reflect these and other rapid advances in the field, while honoring its commitment to be student-friendly with striking new illustrations, additional animations, and an unparalleled array of online resources.","note":"page: 975","number-of-pages":"1","source":"ResearchGate","title":"Neuroscience: Exploring the brain: Fourth edition","title-short":"Neuroscience","author":[{"family":"Bear","given":"Mark"},{"family":"Connors","given":"Barry"},{"family":"Paradiso","given":"Michael"}],"issued":{"date-parts":[["2015",1,23]]}}}],"schema":"https://github.com/citation-style-language/schema/raw/master/csl-citation.json"} </w:instrText>
      </w:r>
      <w:r w:rsidR="005472E3" w:rsidRPr="00823579">
        <w:fldChar w:fldCharType="separate"/>
      </w:r>
      <w:r w:rsidR="00624044" w:rsidRPr="00823579">
        <w:t>(41)</w:t>
      </w:r>
      <w:r w:rsidR="005472E3" w:rsidRPr="00823579">
        <w:fldChar w:fldCharType="end"/>
      </w:r>
      <w:r w:rsidR="005472E3" w:rsidRPr="00823579">
        <w:t xml:space="preserve">. </w:t>
      </w:r>
      <w:r w:rsidR="004209F9" w:rsidRPr="00823579">
        <w:t xml:space="preserve">From a terminological perspective, </w:t>
      </w:r>
      <w:r w:rsidR="004D09FB" w:rsidRPr="00823579">
        <w:t xml:space="preserve">single unit activity refers to </w:t>
      </w:r>
      <w:r w:rsidR="004209F9" w:rsidRPr="00823579">
        <w:t>a cluster that is composed from the spikes of a single neuron</w:t>
      </w:r>
      <w:r w:rsidR="00477C9D" w:rsidRPr="00823579">
        <w:t xml:space="preserve">, while multiunit activity refers to a “cluster” that is composed of the spikes of multiple neurons (usually more distant from the recording electrode) </w:t>
      </w:r>
      <w:r w:rsidR="00477C9D" w:rsidRPr="00823579">
        <w:fldChar w:fldCharType="begin"/>
      </w:r>
      <w:r w:rsidR="00073A78" w:rsidRPr="00823579">
        <w:instrText xml:space="preserve"> ADDIN ZOTERO_ITEM CSL_CITATION {"citationID":"mnoQsHhs","properties":{"formattedCitation":"(5)","plainCitation":"(5)","noteIndex":0},"citationItems":[{"id":433,"uris":["http://zotero.org/users/8619560/items/QMSPW4KB"],"itemData":{"id":433,"type":"article-journal","abstract":"Spike sorting is a crucial step to extract information from extracellular recordings. With new recording opportunities provided by the development of new electrodes that allow monitoring hundreds of neurons simultaneously, the scenario for the new generation of algorithms is both exciting and challenging. However, this will require a new approach to the problem and the development of a common reference framework to quickly assess the performance of new algorithms. In this work, we review the basic concepts of spike sorting, including the requirements for different applications, together with the problems faced by presently available algorithms. We conclude by proposing a roadmap stressing the crucial points to be addressed to support the neuroscientific research of the near future.","collection-title":"Advances in electrophysiological data analysis","container-title":"Brain Research Bulletin","DOI":"10.1016/j.brainresbull.2015.04.007","ISSN":"0361-9230","journalAbbreviation":"Brain Research Bulletin","language":"en","page":"106-117","source":"ScienceDirect","title":"Past, present and future of spike sorting techniques","volume":"119","author":[{"family":"Rey","given":"Hernan Gonzalo"},{"family":"Pedreira","given":"Carlos"},{"family":"Quian Quiroga","given":"Rodrigo"}],"issued":{"date-parts":[["2015",10,1]]}}}],"schema":"https://github.com/citation-style-language/schema/raw/master/csl-citation.json"} </w:instrText>
      </w:r>
      <w:r w:rsidR="00477C9D" w:rsidRPr="00823579">
        <w:fldChar w:fldCharType="separate"/>
      </w:r>
      <w:r w:rsidR="00477C9D" w:rsidRPr="00823579">
        <w:t>(5)</w:t>
      </w:r>
      <w:r w:rsidR="00477C9D" w:rsidRPr="00823579">
        <w:fldChar w:fldCharType="end"/>
      </w:r>
      <w:r w:rsidR="004209F9" w:rsidRPr="00823579">
        <w:t xml:space="preserve">. </w:t>
      </w:r>
    </w:p>
    <w:p w14:paraId="485E416A" w14:textId="77777777" w:rsidR="003406BD" w:rsidRPr="00823579" w:rsidRDefault="003406BD" w:rsidP="003406BD">
      <w:pPr>
        <w:spacing w:after="0"/>
      </w:pPr>
    </w:p>
    <w:p w14:paraId="389FB473" w14:textId="472D2C60" w:rsidR="00481E03" w:rsidRPr="00823579" w:rsidRDefault="00481E03" w:rsidP="003406BD">
      <w:pPr>
        <w:spacing w:after="0"/>
      </w:pPr>
      <w:r w:rsidRPr="00823579">
        <w:t>The aim of feature extraction is to generate a new feature space that is resistant to small changes in spike shape</w:t>
      </w:r>
      <w:r w:rsidR="00FD4B13" w:rsidRPr="00823579">
        <w:t xml:space="preserve">, thus offering separability in clusters. </w:t>
      </w:r>
      <w:r w:rsidR="00267626" w:rsidRPr="00823579">
        <w:t xml:space="preserve">The purpose of clustering is to group the different groups of activity to identify the activity of different neurons. </w:t>
      </w:r>
      <w:r w:rsidR="001725E3" w:rsidRPr="00823579">
        <w:t xml:space="preserve">As the spikes of neurons are muddled by the inherent background noise of brain recordings, autoencoder which have been demonstrated a robust ability for denoising may be able to offer a latent representatino that is invariant to noise </w:t>
      </w:r>
      <w:r w:rsidR="001725E3" w:rsidRPr="00823579">
        <w:fldChar w:fldCharType="begin"/>
      </w:r>
      <w:r w:rsidR="00624044" w:rsidRPr="00823579">
        <w:instrText xml:space="preserve"> ADDIN ZOTERO_ITEM CSL_CITATION {"citationID":"Ogi5wWCT","properties":{"formattedCitation":"(21)","plainCitation":"(21)","noteIndex":0},"citationItems":[{"id":156,"uris":["http://zotero.org/users/8619560/items/KVUVS9KT"],"itemData":{"id":156,"type":"chapter","abstract":"The study of psychiatric and neurologic disorders typically involves the acquisition of a wide range of different types of data, such as brain images, electronic health records, and mobile phone sensors data. Each type of data has its unique temporal and spatial characteristics, and the process of extracting useful information from them can be very challenging. Autoencoders are neural networks that can automatically learn useful features and representations from the data; this makes them an ideal technique for simplifying the process of feature engineering in machine learning studies. In addition, autoencoders can be used for dimensionality reduction, denoising data, generative modeling, and even pretraining deep learning neural networks. In this chapter, we present the fundamental concepts of autoencoders and provide an overview of how they execute these tasks. Finally, we show some exemplary applications from brain disorders research.","ISBN":"978-0-12-815739-8","note":"DOI: 10.1016/B978-0-12-815739-8.00011-0","page":"193-208","source":"ResearchGate","title":"Autoencoders","author":[{"family":"Pinaya","given":"Walter"},{"family":"Vieira","given":"Sandra"},{"family":"Garcia-Dias","given":"Rafael"},{"family":"Mechelli","given":"Andrea"}],"issued":{"date-parts":[["2019",11,19]]}}}],"schema":"https://github.com/citation-style-language/schema/raw/master/csl-citation.json"} </w:instrText>
      </w:r>
      <w:r w:rsidR="001725E3" w:rsidRPr="00823579">
        <w:fldChar w:fldCharType="separate"/>
      </w:r>
      <w:r w:rsidR="00624044" w:rsidRPr="00823579">
        <w:t>(21)</w:t>
      </w:r>
      <w:r w:rsidR="001725E3" w:rsidRPr="00823579">
        <w:fldChar w:fldCharType="end"/>
      </w:r>
      <w:r w:rsidR="001725E3" w:rsidRPr="00823579">
        <w:t xml:space="preserve">. Autoencoders have seen previous use in spike sorting </w:t>
      </w:r>
      <w:r w:rsidR="001725E3" w:rsidRPr="00823579">
        <w:fldChar w:fldCharType="begin"/>
      </w:r>
      <w:r w:rsidR="00624044" w:rsidRPr="00823579">
        <w:instrText xml:space="preserve"> ADDIN ZOTERO_ITEM CSL_CITATION {"citationID":"BH9HdbYQ","properties":{"formattedCitation":"(26,42)","plainCitation":"(26,42)","noteIndex":0},"citationItems":[{"id":432,"uris":["http://zotero.org/users/8619560/items/GIRGP9C7"],"itemData":{"id":432,"type":"article-journal","abstract":"Spike sorting—the process of separating spikes from different neurons—is often the first and most critical step in the neural data analysis pipeline. Spike-sorting techniques isolate a single neuron’s activity from background electrical noise based on the shapes of the waveforms obtained from extracellular recordings. Despite several advancements in this area, an important remaining challenge in neuroscience is online spike sorting, which has the potential to significantly advance basic neuroscience research and the clinical setting by providing the means to produce real-time perturbations of neurons via closed-loop control. Current approaches to online spike sorting are not fully automated, are computationally expensive and are often outperformed by offline approaches. In this paper, we present a novel algorithm for fast and robust online classification of single neuron activity. This algorithm is based on a deep contractive autoencoder (CAE) architecture. CAEs are neural networks that can learn a latent state representation of their inputs. The main advantage of CAE-based approaches is that they are less sensitive to noise (i.e., small perturbations in their inputs). We therefore reasoned that they can form the basis for robust online spike sorting algorithms. Overall, our deep CAE-based online spike sorting algorithm achieves over 90% accuracy in sorting unseen spike waveforms, outperforming existing models and maintaining a performance close to the offline case. In the offline scenario, our method substantially outperforms the existing models, providing an average improvement of 40% in accuracy over different datasets.","container-title":"Neural Networks","DOI":"10.1016/j.neunet.2022.08.001","ISSN":"0893-6080","journalAbbreviation":"Neural Networks","language":"en","source":"ScienceDirect","title":"Online spike sorting via deep contractive autoencoder","URL":"https://www.sciencedirect.com/science/article/pii/S089360802200301X","author":[{"family":"Radmanesh","given":"Mohammadreza"},{"family":"Rezaei","given":"Ahmad Asgharian"},{"family":"Jalili","given":"Mahdi"},{"family":"Hashemi","given":"Alireza"},{"family":"Goudarzi","given":"Morteza Moazami"}],"accessed":{"date-parts":[["2022",8,11]]},"issued":{"date-parts":[["2022",8,5]]}}},{"id":301,"uris":["http://zotero.org/users/8619560/items/3VYVY4MA"],"itemData":{"id":301,"type":"article-journal","abstract":"Spike sorting refers to the technique of detecting signals generated by single neurons from multi-neuron recordings and is a valuable tool for analyzing the relationships between individual neuronal activity patterns and specific behaviors. Since the precision of spike sorting affects all subsequent analyses, sorting accuracy is critical. Many semi-automatic to fully-automatic spike sorting algorithms have been developed. However, due to unsatisfactory classification accuracy, manual sorting is preferred by investigators despite the intensive time and labor costs. Thus, there still is a strong need for fully automatic spike sorting methods with high accuracy. Various machine learning algorithms have been developed for feature extraction but have yet to show sufficient accuracy for spike sorting. Here we describe a deep learning-based method for extracting features from spike signals using an ensemble of auto-encoders, each with a distinct architecture for distinguishing signals at different levels of resolution. By utilizing ensemble of auto-encoder ensemble, where shallow networks better represent overall signal structure and deep networks better represent signal details, extraction of high-dimensional representative features for improved spike sorting performance is achieved. The model was evaluated on publicly available simulated datasets and single-channel and 4-channel tetrode in vivo datasets. Our model not only classified single-channel spikes with varying degrees of feature similarities and signal to noise levels with higher accuracy, but also more precisely determined the number of source neurons compared to other machine learning methods. The model also demonstrated greater overall accuracy for spike sorting 4-channel tetrode recordings compared to single-channel recordings.","container-title":"Neural Networks","DOI":"10.1016/j.neunet.2020.11.009","ISSN":"0893-6080","journalAbbreviation":"Neural Networks","language":"en","page":"131-142","source":"ScienceDirect","title":"Deep-learned spike representations and sorting via an ensemble of auto-encoders","volume":"134","author":[{"family":"Eom","given":"Junsik"},{"family":"Park","given":"In Yong"},{"family":"Kim","given":"Sewon"},{"family":"Jang","given":"Hanbyol"},{"family":"Park","given":"Sanggeon"},{"family":"Huh","given":"Yeowool"},{"family":"Hwang","given":"Dosik"}],"issued":{"date-parts":[["2021",2,1]]}}}],"schema":"https://github.com/citation-style-language/schema/raw/master/csl-citation.json"} </w:instrText>
      </w:r>
      <w:r w:rsidR="001725E3" w:rsidRPr="00823579">
        <w:fldChar w:fldCharType="separate"/>
      </w:r>
      <w:r w:rsidR="00624044" w:rsidRPr="00823579">
        <w:t>(26,42)</w:t>
      </w:r>
      <w:r w:rsidR="001725E3" w:rsidRPr="00823579">
        <w:fldChar w:fldCharType="end"/>
      </w:r>
      <w:r w:rsidR="001725E3" w:rsidRPr="00823579">
        <w:t xml:space="preserve"> with promising results. </w:t>
      </w:r>
      <w:r w:rsidR="00C60188" w:rsidRPr="00823579">
        <w:t xml:space="preserve">Many variants have been developed for the introduction of deep learning into spike sorting </w:t>
      </w:r>
      <w:r w:rsidR="00C60188" w:rsidRPr="00823579">
        <w:fldChar w:fldCharType="begin"/>
      </w:r>
      <w:r w:rsidR="00624044" w:rsidRPr="00823579">
        <w:instrText xml:space="preserve"> ADDIN ZOTERO_ITEM CSL_CITATION {"citationID":"GhidZUpW","properties":{"formattedCitation":"(43)","plainCitation":"(43)","noteIndex":0},"citationItems":[{"id":1175,"uris":["http://zotero.org/users/8619560/items/E8EFHDEW"],"itemData":{"id":1175,"type":"article-journal","abstract":"Objective. Deep learning is increasingly permeating neuroscience, leading to a rise in signal-processing applications for extracellular recordings. These signals capture the activity of small neuronal populations, necessitating ‘spike sorting’ to assign action potentials (spikes) to their underlying neurons. With the rise in publications delving into new methodologies and techniques for deep learning-based spike sorting, it is crucial to synthesise these findings critically. This survey provides an in-depth evaluation of the approaches, methodologies and outcomes presented in recent articles, shedding light on the current state-of-the-art. Approach. Twenty-four articles published until December 2023 on deep learning-based spike sorting have been examined. The proposed methods are divided into three sub-problems of spike sorting: spike detection, feature extraction and classification. Moreover, integrated systems, i.e. models that detect spikes and extract features or do classification within a single network, are included. Main results. Although most algorithms have been developed for single-channel recordings, models utilising multi-channel data have already shown promising results, with efficient hardware implementations running quantised models on application-specific integrated circuits and field programmable gate arrays. Convolutional neural networks have been used extensively for spike detection and classification as the data can be processed spatiotemporally while maintaining low-parameter models and increasing generalisation and efficiency. Autoencoders have been mainly utilised for dimensionality reduction, enabling subsequent clustering with standard methods. Also, integrated systems have shown great potential in solving the spike sorting problem from end to end. Significance. This survey explores recent articles on deep learning-based spike sorting and highlights the capabilities of deep neural networks in overcoming associated challenges, but also highlights potential biases of certain models. Serving as a resource for both newcomers and seasoned researchers in the field, this work provides insights into the latest advancements and may inspire future model development.","container-title":"Journal of Neural Engineering","DOI":"10.1088/1741-2552/ad8b6c","ISSN":"1741-2552","issue":"6","journalAbbreviation":"J. Neural Eng.","language":"en","note":"publisher: IOP Publishing","page":"061003","source":"Institute of Physics","title":"Deep learning-based spike sorting: a survey","title-short":"Deep learning-based spike sorting","volume":"21","author":[{"family":"Meyer","given":"Luca M"},{"family":"Zamani","given":"Majid"},{"family":"Rokai","given":"János"},{"family":"Demosthenous","given":"Andreas"}],"issued":{"date-parts":[["2024",11]]}}}],"schema":"https://github.com/citation-style-language/schema/raw/master/csl-citation.json"} </w:instrText>
      </w:r>
      <w:r w:rsidR="00C60188" w:rsidRPr="00823579">
        <w:fldChar w:fldCharType="separate"/>
      </w:r>
      <w:r w:rsidR="00624044" w:rsidRPr="00823579">
        <w:t>(43)</w:t>
      </w:r>
      <w:r w:rsidR="00C60188" w:rsidRPr="00823579">
        <w:fldChar w:fldCharType="end"/>
      </w:r>
      <w:r w:rsidR="00C60188" w:rsidRPr="00823579">
        <w:t>. Yet, the suitability of deep clustering methods in spike sorting which employ autoencoders has not yet been determined.</w:t>
      </w:r>
    </w:p>
    <w:p w14:paraId="2CD1866C" w14:textId="77777777" w:rsidR="00284D80" w:rsidRPr="00823579" w:rsidRDefault="00284D80" w:rsidP="00284D80">
      <w:pPr>
        <w:spacing w:after="0"/>
      </w:pPr>
    </w:p>
    <w:p w14:paraId="7D1EAE3A" w14:textId="5E7A1B38" w:rsidR="00284D80" w:rsidRPr="00823579" w:rsidRDefault="00284D80" w:rsidP="00284D80">
      <w:pPr>
        <w:spacing w:after="0"/>
      </w:pPr>
      <w:r w:rsidRPr="00823579">
        <w:t xml:space="preserve">The paper </w:t>
      </w:r>
      <w:r w:rsidR="00B450CA" w:rsidRPr="00823579">
        <w:t>is organized in the following manner</w:t>
      </w:r>
      <w:r w:rsidRPr="00823579">
        <w:t xml:space="preserve">: </w:t>
      </w:r>
      <w:r w:rsidR="009627A4" w:rsidRPr="00823579">
        <w:t>S</w:t>
      </w:r>
      <w:r w:rsidRPr="00823579">
        <w:t>ection 2 presents</w:t>
      </w:r>
      <w:r w:rsidR="00B450CA" w:rsidRPr="00823579">
        <w:t xml:space="preserve"> </w:t>
      </w:r>
      <w:r w:rsidRPr="00823579">
        <w:t xml:space="preserve">of </w:t>
      </w:r>
      <w:r w:rsidR="00B450CA" w:rsidRPr="00823579">
        <w:t>traditional</w:t>
      </w:r>
      <w:r w:rsidRPr="00823579">
        <w:t xml:space="preserve"> feature extraction methods</w:t>
      </w:r>
      <w:r w:rsidR="00B450CA" w:rsidRPr="00823579">
        <w:t>, clustering methods</w:t>
      </w:r>
      <w:r w:rsidR="00D37EC9" w:rsidRPr="00823579">
        <w:t xml:space="preserve"> and performance metrics metrics used in the analysis</w:t>
      </w:r>
      <w:r w:rsidR="009627A4" w:rsidRPr="00823579">
        <w:t xml:space="preserve">. Moreover, it </w:t>
      </w:r>
      <w:r w:rsidRPr="00823579">
        <w:t>provides a description of the proposed method</w:t>
      </w:r>
      <w:r w:rsidR="00BA22C2" w:rsidRPr="00823579">
        <w:t>s for spike sorting</w:t>
      </w:r>
      <w:r w:rsidRPr="00823579">
        <w:t xml:space="preserve">, and </w:t>
      </w:r>
      <w:r w:rsidR="009627A4" w:rsidRPr="00823579">
        <w:t>of the</w:t>
      </w:r>
      <w:r w:rsidRPr="00823579">
        <w:t xml:space="preserve"> datasets. In </w:t>
      </w:r>
      <w:r w:rsidR="009627A4" w:rsidRPr="00823579">
        <w:t>S</w:t>
      </w:r>
      <w:r w:rsidRPr="00823579">
        <w:t xml:space="preserve">ection 3, </w:t>
      </w:r>
      <w:r w:rsidR="009627A4" w:rsidRPr="00823579">
        <w:t>a thorough evaluation is made on each method on multiple datasets from the perspective of various performance metrics, simultaneously offering a critical interpretation of the results.</w:t>
      </w:r>
      <w:r w:rsidRPr="00823579">
        <w:t xml:space="preserve"> </w:t>
      </w:r>
      <w:r w:rsidR="000834F1" w:rsidRPr="00823579">
        <w:t>Finally,</w:t>
      </w:r>
      <w:r w:rsidR="009627A4" w:rsidRPr="00823579">
        <w:t xml:space="preserve"> </w:t>
      </w:r>
      <w:r w:rsidRPr="00823579">
        <w:t xml:space="preserve">Section 4 </w:t>
      </w:r>
      <w:r w:rsidR="000834F1" w:rsidRPr="00823579">
        <w:t xml:space="preserve">explores the limitations of our proposal </w:t>
      </w:r>
      <w:r w:rsidRPr="00823579">
        <w:t>and the conclusions reached.</w:t>
      </w:r>
    </w:p>
    <w:p w14:paraId="23C7A9E6" w14:textId="77777777" w:rsidR="00284D80" w:rsidRPr="00823579" w:rsidRDefault="00284D80" w:rsidP="00284D80"/>
    <w:p w14:paraId="04102BCA" w14:textId="6EB3F635" w:rsidR="00FF30DF" w:rsidRPr="00823579" w:rsidRDefault="00FF30DF" w:rsidP="00FF30DF">
      <w:pPr>
        <w:pStyle w:val="Heading1"/>
        <w:rPr>
          <w:rFonts w:cs="Times New Roman"/>
        </w:rPr>
      </w:pPr>
      <w:r w:rsidRPr="00823579">
        <w:rPr>
          <w:rFonts w:cs="Times New Roman"/>
        </w:rPr>
        <w:t>Materials and Methods</w:t>
      </w:r>
    </w:p>
    <w:p w14:paraId="4A6942D1" w14:textId="6CBAE186" w:rsidR="00284D80" w:rsidRPr="00823579" w:rsidRDefault="000B5CAE" w:rsidP="00284D80">
      <w:pPr>
        <w:pStyle w:val="Heading2"/>
        <w:rPr>
          <w:rFonts w:cs="Times New Roman"/>
        </w:rPr>
      </w:pPr>
      <w:r w:rsidRPr="00823579">
        <w:rPr>
          <w:rFonts w:cs="Times New Roman"/>
        </w:rPr>
        <w:t>Feature Extraction</w:t>
      </w:r>
    </w:p>
    <w:p w14:paraId="1D9E7C64" w14:textId="2E813839" w:rsidR="00284D80" w:rsidRPr="00823579" w:rsidRDefault="00572FF5" w:rsidP="00284D80">
      <w:pPr>
        <w:spacing w:after="0"/>
      </w:pPr>
      <w:r w:rsidRPr="00823579">
        <w:t xml:space="preserve">Feature extraction is a key step in the spike sorting pipeline in which spike waveforms are represented through a smaller informative feature space. </w:t>
      </w:r>
      <w:r w:rsidR="009F07E2" w:rsidRPr="00823579">
        <w:t xml:space="preserve">In spike sorting, for computational reasons, feature extraction attempts to reduce the dimensionality of the original feature space while retaining the information that allows for the discrimination of spikes from different neurons. This </w:t>
      </w:r>
      <w:r w:rsidR="009F07E2" w:rsidRPr="00823579">
        <w:lastRenderedPageBreak/>
        <w:t>implies creating features that are invariant to the noise that differentiates the spikes produced by the same neuron. Techniques for feature extraction methods can be categorized by multiple attributes such as linearity</w:t>
      </w:r>
      <w:r w:rsidR="00827DB5" w:rsidRPr="00823579">
        <w:t xml:space="preserve">, thus PCA is a linear convex algorithm while ICA is a linear non-convex approach. </w:t>
      </w:r>
    </w:p>
    <w:p w14:paraId="58F5CB13" w14:textId="77777777" w:rsidR="00284D80" w:rsidRPr="00823579" w:rsidRDefault="00284D80" w:rsidP="00284D80">
      <w:pPr>
        <w:spacing w:after="0"/>
      </w:pPr>
    </w:p>
    <w:p w14:paraId="687C7257" w14:textId="77777777" w:rsidR="00284D80" w:rsidRPr="00823579" w:rsidRDefault="00284D80" w:rsidP="00284D80">
      <w:pPr>
        <w:pStyle w:val="Heading3"/>
        <w:rPr>
          <w:rFonts w:cs="Times New Roman"/>
          <w:b/>
          <w:bCs/>
        </w:rPr>
      </w:pPr>
      <w:r w:rsidRPr="00823579">
        <w:rPr>
          <w:rStyle w:val="Heading3Char"/>
          <w:rFonts w:cs="Times New Roman"/>
        </w:rPr>
        <w:t>Linear feature extraction methods</w:t>
      </w:r>
    </w:p>
    <w:p w14:paraId="0AE686B1" w14:textId="0AE52ACE" w:rsidR="00623D8B" w:rsidRPr="00823579" w:rsidRDefault="00623D8B" w:rsidP="00284D80">
      <w:pPr>
        <w:spacing w:after="0"/>
      </w:pPr>
      <w:r w:rsidRPr="00823579">
        <w:t xml:space="preserve">One of the most widely used techniques for feature extraction, in general and in spike sorting </w:t>
      </w:r>
      <w:r w:rsidRPr="00823579">
        <w:fldChar w:fldCharType="begin"/>
      </w:r>
      <w:r w:rsidR="00624044" w:rsidRPr="00823579">
        <w:instrText xml:space="preserve"> ADDIN ZOTERO_ITEM CSL_CITATION {"citationID":"BgvYsA5o","properties":{"formattedCitation":"(44)","plainCitation":"(44)","noteIndex":0},"citationItems":[{"id":441,"uris":["http://zotero.org/users/8619560/items/8KM88YXZ"],"itemData":{"id":441,"type":"article-journal","abstract":"Deciphering the electrical activity of individual neurons from multi-unit noisy recordings is critical for understanding complex neural systems. A widely used spike sorting algorithm is being evaluated for single-electrode nerve trunk recordings. The algorithm is based on principal component analysis (PCA) for spike feature extraction. In the neuroscience literature it is generally assumed that the use of the first two or most commonly three principal components is sufficient. We estimate the optimum PCA-based feature space by evaluating the algorithm's performance on simulated series of action potentials. A number of modifications are made to the open source nev2lkit software to enable systematic investigation of the parameter space. We introduce a new metric to define clustering error considering over-clustering more favorable than under-clustering as proposed by experimentalists for our data. Both the program patch and the metric are available online. Correlated and white Gaussian noise processes are superimposed to account for biological and artificial jitter in the recordings. We report that the employment of more than three principal components is in general beneficial for all noise cases considered. Finally, we apply our results to experimental data and verify that the sorting process with four principal components is in agreement with a panel of electrophysiology experts.","container-title":"Computer Methods and Programs in Biomedicine","DOI":"10.1016/j.cmpb.2008.04.011","ISSN":"0169-2607","issue":"3","journalAbbreviation":"Computer Methods and Programs in Biomedicine","language":"en","page":"232-244","source":"ScienceDirect","title":"Performance evaluation of PCA-based spike sorting algorithms","volume":"91","author":[{"family":"Adamos","given":"Dimitrios A."},{"family":"Kosmidis","given":"Efstratios K."},{"family":"Theophilidis","given":"George"}],"issued":{"date-parts":[["2008",9,1]]}}}],"schema":"https://github.com/citation-style-language/schema/raw/master/csl-citation.json"} </w:instrText>
      </w:r>
      <w:r w:rsidRPr="00823579">
        <w:fldChar w:fldCharType="separate"/>
      </w:r>
      <w:r w:rsidR="00624044" w:rsidRPr="00823579">
        <w:t>(44)</w:t>
      </w:r>
      <w:r w:rsidRPr="00823579">
        <w:fldChar w:fldCharType="end"/>
      </w:r>
      <w:r w:rsidRPr="00823579">
        <w:t xml:space="preserve">, is the </w:t>
      </w:r>
      <w:r w:rsidR="00284D80" w:rsidRPr="00823579">
        <w:t xml:space="preserve">Principal Component Analysis (PCA) </w:t>
      </w:r>
      <w:r w:rsidR="00284D80" w:rsidRPr="00823579">
        <w:fldChar w:fldCharType="begin"/>
      </w:r>
      <w:r w:rsidR="00624044" w:rsidRPr="00823579">
        <w:instrText xml:space="preserve"> ADDIN ZOTERO_ITEM CSL_CITATION {"citationID":"AcSXLI4b","properties":{"formattedCitation":"(45)","plainCitation":"(45)","noteIndex":0},"citationItems":[{"id":442,"uris":["http://zotero.org/users/8619560/items/CFKXG8NZ"],"itemData":{"id":442,"type":"article-journal","abstract":"Principal component analysis (PCA) is a multivariate technique that analyzes a data table in which \nobservations are described by several inter-correlated quantitative dependent variables. Its goal is to\nextract the important information from the statistical data to represent it as a set of new orthogonal\nvariables called principal components, and to display the pattern of similarity between the observations\nand of the variables as points in spot maps. Mathematically, PCA depends upon the eigen-decomposition\nof positive semi-definite matrices and upon the singular value decomposition (SVD) of rectangular\nmatrices. It is determined by eigenvectors and eigenvalues. Eigenvectors and eigenvalues are numbers\nand vectors associated to square matrices. Together they provide the eigen-decomposition of a matrix,\nwhich analyzes the structure of this matrix such as correlation, covariance, or cross-product matrices.\nPerforming PCA is quite simple in practice. Organize a data set as an m × n matrix, where m is the\nnumber of measurement types and n is the number of trials. Subtract of the mean for each measurement\ntype or row xi\n. Calculate the SVD or the eigenvectors of the co-variance. It was found that there were\nmany interesting applications of PCA, out of which in day today life knowingly or unknowingly\nmultivariate data analysis and image compression are being used alternatively.","container-title":"International Journal of Livestock Research","DOI":"10.5455/ijlr.20170415115235","journalAbbreviation":"International Journal of Livestock Research","page":"1","source":"ResearchGate","title":"Principal Component Analysis","author":[{"family":"Mishra","given":"Sidharth"},{"family":"Sarkar","given":"Uttam"},{"family":"Taraphder","given":"Subhash"},{"family":"Datta","given":"Sanjoy"},{"family":"Swain","given":"Devi"},{"family":"Saikhom","given":"Reshma"},{"family":"Panda","given":"Sasmita"},{"family":"Laishram","given":"Menalsh"}],"issued":{"date-parts":[["2017",1,1]]}}}],"schema":"https://github.com/citation-style-language/schema/raw/master/csl-citation.json"} </w:instrText>
      </w:r>
      <w:r w:rsidR="00284D80" w:rsidRPr="00823579">
        <w:fldChar w:fldCharType="separate"/>
      </w:r>
      <w:r w:rsidR="00624044" w:rsidRPr="00823579">
        <w:t>(45)</w:t>
      </w:r>
      <w:r w:rsidR="00284D80" w:rsidRPr="00823579">
        <w:fldChar w:fldCharType="end"/>
      </w:r>
      <w:r w:rsidR="00284D80" w:rsidRPr="00823579">
        <w:t xml:space="preserve">. </w:t>
      </w:r>
      <w:r w:rsidR="00F5322B" w:rsidRPr="00823579">
        <w:t xml:space="preserve">Despite its limitations, PCA has been extensively used in spike sorting over the years </w:t>
      </w:r>
      <w:r w:rsidR="00F5322B" w:rsidRPr="00823579">
        <w:fldChar w:fldCharType="begin"/>
      </w:r>
      <w:r w:rsidR="00F5322B" w:rsidRPr="00823579">
        <w:instrText xml:space="preserve"> ADDIN ZOTERO_ITEM CSL_CITATION {"citationID":"DsBNY4ml","properties":{"formattedCitation":"(5)","plainCitation":"(5)","noteIndex":0},"citationItems":[{"id":433,"uris":["http://zotero.org/users/8619560/items/QMSPW4KB"],"itemData":{"id":433,"type":"article-journal","abstract":"Spike sorting is a crucial step to extract information from extracellular recordings. With new recording opportunities provided by the development of new electrodes that allow monitoring hundreds of neurons simultaneously, the scenario for the new generation of algorithms is both exciting and challenging. However, this will require a new approach to the problem and the development of a common reference framework to quickly assess the performance of new algorithms. In this work, we review the basic concepts of spike sorting, including the requirements for different applications, together with the problems faced by presently available algorithms. We conclude by proposing a roadmap stressing the crucial points to be addressed to support the neuroscientific research of the near future.","collection-title":"Advances in electrophysiological data analysis","container-title":"Brain Research Bulletin","DOI":"10.1016/j.brainresbull.2015.04.007","ISSN":"0361-9230","journalAbbreviation":"Brain Research Bulletin","language":"en","page":"106-117","source":"ScienceDirect","title":"Past, present and future of spike sorting techniques","volume":"119","author":[{"family":"Rey","given":"Hernan Gonzalo"},{"family":"Pedreira","given":"Carlos"},{"family":"Quian Quiroga","given":"Rodrigo"}],"issued":{"date-parts":[["2015",10,1]]}}}],"schema":"https://github.com/citation-style-language/schema/raw/master/csl-citation.json"} </w:instrText>
      </w:r>
      <w:r w:rsidR="00F5322B" w:rsidRPr="00823579">
        <w:fldChar w:fldCharType="separate"/>
      </w:r>
      <w:r w:rsidR="00F5322B" w:rsidRPr="00823579">
        <w:t>(5)</w:t>
      </w:r>
      <w:r w:rsidR="00F5322B" w:rsidRPr="00823579">
        <w:fldChar w:fldCharType="end"/>
      </w:r>
      <w:r w:rsidR="00F5322B" w:rsidRPr="00823579">
        <w:t xml:space="preserve"> and it is still is used in modern spike sorting pipelines </w:t>
      </w:r>
      <w:r w:rsidR="00F5322B" w:rsidRPr="00823579">
        <w:fldChar w:fldCharType="begin"/>
      </w:r>
      <w:r w:rsidR="00624044" w:rsidRPr="00823579">
        <w:instrText xml:space="preserve"> ADDIN ZOTERO_ITEM CSL_CITATION {"citationID":"R4OYvWqu","properties":{"formattedCitation":"(46)","plainCitation":"(46)","noteIndex":0},"citationItems":[{"id":302,"uris":["http://zotero.org/users/8619560/items/ZTGQAKI3"],"itemData":{"id":302,"type":"article-journal","abstract":"Developing high-density electrodes for recording large ensembles of neurons provides a unique opportunity for understanding the mechanism of the neuronal circuits. Nevertheless, the change of brain tissue around chronically implanted neural electrodes usually causes spike wave-shape distortion and raises the crucial issue of spike sorting with an unstable structure. The automatic spike sorting algorithms have been developed to extract spikes from these big extracellular data. However, due to the spike wave-shape instability, there have been a lack of robust spike detection procedures and clustering to overcome the spike loss problem. Here, we develop an automatic spike sorting algorithm based on adaptive spike detection and a mixture of skew-t distributions to address these distortions and instabilities. The adaptive detection procedure applies to the detected spikes, consists of multi-point alignment and statistical filtering for removing mistakenly detected spikes. The detected spikes are clustered based on the mixture of skew-t distributions to deal with non-symmetrical clusters and spike loss problems. The proposed algorithm improves the performance of the spike sorting in both terms of precision and recall, over a broad range of signal-to-noise ratios. Furthermore, the proposed algorithm has been validated on different datasets and demonstrates a general solution to precise spike sorting, in vitro and in vivo.","container-title":"Scientific Reports","DOI":"10.1038/s41598-021-93088-w","ISSN":"2045-2322","issue":"1","journalAbbreviation":"Sci Rep","language":"en","license":"2021 The Author(s)","note":"number: 1\npublisher: Nature Publishing Group","page":"13925","source":"www.nature.com","title":"An automatic spike sorting algorithm based on adaptive spike detection and a mixture of skew-t distributions","volume":"11","author":[{"family":"Toosi","given":"Ramin"},{"family":"Akhaee","given":"Mohammad Ali"},{"family":"Dehaqani","given":"Mohammad-Reza A."}],"issued":{"date-parts":[["2021",7,6]]}}}],"schema":"https://github.com/citation-style-language/schema/raw/master/csl-citation.json"} </w:instrText>
      </w:r>
      <w:r w:rsidR="00F5322B" w:rsidRPr="00823579">
        <w:fldChar w:fldCharType="separate"/>
      </w:r>
      <w:r w:rsidR="00624044" w:rsidRPr="00823579">
        <w:t>(46)</w:t>
      </w:r>
      <w:r w:rsidR="00F5322B" w:rsidRPr="00823579">
        <w:fldChar w:fldCharType="end"/>
      </w:r>
      <w:r w:rsidR="00F5322B" w:rsidRPr="00823579">
        <w:t xml:space="preserve">. </w:t>
      </w:r>
      <w:r w:rsidR="00284D80" w:rsidRPr="00823579">
        <w:t xml:space="preserve">PCA </w:t>
      </w:r>
      <w:r w:rsidRPr="00823579">
        <w:t>transforms the input data into a new feature space of orthogonal axes – called principal components – which are derived through eigenvalue decomposition.</w:t>
      </w:r>
      <w:r w:rsidR="00186C68" w:rsidRPr="00823579">
        <w:t xml:space="preserve"> It can reduce dimensionality by discardin</w:t>
      </w:r>
      <w:r w:rsidR="006D4963" w:rsidRPr="00823579">
        <w:t>g components with low variance. Often by retaining only the first few principal components</w:t>
      </w:r>
      <w:r w:rsidR="00F5322B" w:rsidRPr="00823579">
        <w:t xml:space="preserve"> </w:t>
      </w:r>
      <w:r w:rsidR="00F5322B" w:rsidRPr="00823579">
        <w:fldChar w:fldCharType="begin"/>
      </w:r>
      <w:r w:rsidR="00624044" w:rsidRPr="00823579">
        <w:instrText xml:space="preserve"> ADDIN ZOTERO_ITEM CSL_CITATION {"citationID":"DREtoOgq","properties":{"formattedCitation":"(47)","plainCitation":"(47)","noteIndex":0},"citationItems":[{"id":81,"uris":["http://zotero.org/users/8619560/items/Y53393M2"],"itemData":{"id":81,"type":"chapter","container-title":"Data Acquisition and Processing in Biology and Medicine","ISBN":"978-0-08-003543-7","language":"en","note":"DOI: 10.1016/B978-0-08-003543-7.50012-4","page":"137-156","publisher":"Pergamon","source":"ScienceDirect","title":"ON-LINE SEPARATION OF INTERLEAVED NEURONAL PULSE SEQUENCES","URL":"https://www.sciencedirect.com/science/article/pii/B9780080035437500124","author":[{"family":"Glaser","given":"E. M."},{"family":"Marks","given":"W. B."}],"editor":[{"family":"Enslein","given":"KURT"}],"accessed":{"date-parts":[["2022",8,11]]},"issued":{"date-parts":[["1968",1,1]]}}}],"schema":"https://github.com/citation-style-language/schema/raw/master/csl-citation.json"} </w:instrText>
      </w:r>
      <w:r w:rsidR="00F5322B" w:rsidRPr="00823579">
        <w:fldChar w:fldCharType="separate"/>
      </w:r>
      <w:r w:rsidR="00624044" w:rsidRPr="00823579">
        <w:t>(47)</w:t>
      </w:r>
      <w:r w:rsidR="00F5322B" w:rsidRPr="00823579">
        <w:fldChar w:fldCharType="end"/>
      </w:r>
      <w:r w:rsidR="00F5322B" w:rsidRPr="00823579">
        <w:t xml:space="preserve"> </w:t>
      </w:r>
      <w:r w:rsidR="00F5322B" w:rsidRPr="00823579">
        <w:fldChar w:fldCharType="begin"/>
      </w:r>
      <w:r w:rsidR="00624044" w:rsidRPr="00823579">
        <w:instrText xml:space="preserve"> ADDIN ZOTERO_ITEM CSL_CITATION {"citationID":"8GU3GJjY","properties":{"formattedCitation":"(48)","plainCitation":"(48)","noteIndex":0},"citationItems":[{"id":312,"uris":["http://zotero.org/users/8619560/items/QDPBBR36"],"itemData":{"id":312,"type":"article-journal","abstract":"Multispike trains are encountered often, either purposely or inadvertently, when one records from neural populations. This paper focuses on techniques for detecting and identifying the spikes in multispike trains. Relatively simple methods are briefly reviewed. Most of these require a high signal-to-noise ratio. A method based on signal detection by template matching, which works well with relativeiy small spikes, is described in detail. Use of this technique is illustrated by an investigation of the biophysical aspects of extracellular recording in sensory cortex. A further application is the analysis of multi-unit records to display relationships between two or three neurons recorded simultaneously.","container-title":"Proceedings of the IEEE","DOI":"10.1109/PROC.1977.10559","ISSN":"1558-2256","issue":"5","note":"event-title: Proceedings of the IEEE","page":"762-773","source":"IEEE Xplore","title":"Multispike train analysis","volume":"65","author":[{"family":"Abeles","given":"M."},{"family":"Goldstein","given":"M.H."}],"issued":{"date-parts":[["1977",5]]}}}],"schema":"https://github.com/citation-style-language/schema/raw/master/csl-citation.json"} </w:instrText>
      </w:r>
      <w:r w:rsidR="00F5322B" w:rsidRPr="00823579">
        <w:fldChar w:fldCharType="separate"/>
      </w:r>
      <w:r w:rsidR="00624044" w:rsidRPr="00823579">
        <w:t>(48)</w:t>
      </w:r>
      <w:r w:rsidR="00F5322B" w:rsidRPr="00823579">
        <w:fldChar w:fldCharType="end"/>
      </w:r>
      <w:r w:rsidR="006D4963" w:rsidRPr="00823579">
        <w:t xml:space="preserve">, more than 70% of the data variance is captured. </w:t>
      </w:r>
      <w:r w:rsidR="00F5322B" w:rsidRPr="00823579">
        <w:t xml:space="preserve">However, by retaining variance it is not guaranteed that an optimal space for clustering is created </w:t>
      </w:r>
      <w:r w:rsidR="00F5322B" w:rsidRPr="00823579">
        <w:fldChar w:fldCharType="begin"/>
      </w:r>
      <w:r w:rsidR="00F5322B" w:rsidRPr="00823579">
        <w:instrText xml:space="preserve"> ADDIN ZOTERO_ITEM CSL_CITATION {"citationID":"MgDtBMSz","properties":{"formattedCitation":"(1)","plainCitation":"(1)","noteIndex":0},"citationItems":[{"id":"4qHd2DAm/FMNJo5FR","uris":["http://zotero.org/users/8619560/items/DLZRWMU6"],"itemData":{"id":435,"type":"article-journal","container-title":"Scholarpedia","DOI":"10.4249/scholarpedia.3583","ISSN":"1941-6016","issue":"12","language":"en","page":"3583","source":"www.scholarpedia.org","title":"Spike sorting","volume":"2","author":[{"family":"Quiroga","given":"Rodrigo Quian"}],"issued":{"date-parts":[["2007",12,21]]}}}],"schema":"https://github.com/citation-style-language/schema/raw/master/csl-citation.json"} </w:instrText>
      </w:r>
      <w:r w:rsidR="00F5322B" w:rsidRPr="00823579">
        <w:fldChar w:fldCharType="separate"/>
      </w:r>
      <w:r w:rsidR="00F5322B" w:rsidRPr="00823579">
        <w:t>(1)</w:t>
      </w:r>
      <w:r w:rsidR="00F5322B" w:rsidRPr="00823579">
        <w:fldChar w:fldCharType="end"/>
      </w:r>
      <w:r w:rsidR="00F5322B" w:rsidRPr="00823579">
        <w:t xml:space="preserve"> </w:t>
      </w:r>
      <w:r w:rsidR="00F5322B" w:rsidRPr="00823579">
        <w:fldChar w:fldCharType="begin"/>
      </w:r>
      <w:r w:rsidR="00F5322B" w:rsidRPr="00823579">
        <w:instrText xml:space="preserve"> ADDIN ZOTERO_ITEM CSL_CITATION {"citationID":"VANEXotR","properties":{"formattedCitation":"(5)","plainCitation":"(5)","noteIndex":0},"citationItems":[{"id":433,"uris":["http://zotero.org/users/8619560/items/QMSPW4KB"],"itemData":{"id":433,"type":"article-journal","abstract":"Spike sorting is a crucial step to extract information from extracellular recordings. With new recording opportunities provided by the development of new electrodes that allow monitoring hundreds of neurons simultaneously, the scenario for the new generation of algorithms is both exciting and challenging. However, this will require a new approach to the problem and the development of a common reference framework to quickly assess the performance of new algorithms. In this work, we review the basic concepts of spike sorting, including the requirements for different applications, together with the problems faced by presently available algorithms. We conclude by proposing a roadmap stressing the crucial points to be addressed to support the neuroscientific research of the near future.","collection-title":"Advances in electrophysiological data analysis","container-title":"Brain Research Bulletin","DOI":"10.1016/j.brainresbull.2015.04.007","ISSN":"0361-9230","journalAbbreviation":"Brain Research Bulletin","language":"en","page":"106-117","source":"ScienceDirect","title":"Past, present and future of spike sorting techniques","volume":"119","author":[{"family":"Rey","given":"Hernan Gonzalo"},{"family":"Pedreira","given":"Carlos"},{"family":"Quian Quiroga","given":"Rodrigo"}],"issued":{"date-parts":[["2015",10,1]]}}}],"schema":"https://github.com/citation-style-language/schema/raw/master/csl-citation.json"} </w:instrText>
      </w:r>
      <w:r w:rsidR="00F5322B" w:rsidRPr="00823579">
        <w:fldChar w:fldCharType="separate"/>
      </w:r>
      <w:r w:rsidR="00F5322B" w:rsidRPr="00823579">
        <w:t>(5)</w:t>
      </w:r>
      <w:r w:rsidR="00F5322B" w:rsidRPr="00823579">
        <w:fldChar w:fldCharType="end"/>
      </w:r>
      <w:r w:rsidR="00F5322B" w:rsidRPr="00823579">
        <w:t xml:space="preserve">. </w:t>
      </w:r>
    </w:p>
    <w:p w14:paraId="2BB7831F" w14:textId="0842459C" w:rsidR="00F5322B" w:rsidRPr="00823579" w:rsidRDefault="00F5322B" w:rsidP="00284D80">
      <w:pPr>
        <w:spacing w:after="0"/>
      </w:pPr>
    </w:p>
    <w:p w14:paraId="20C5BCB0" w14:textId="77777777" w:rsidR="007F01DD" w:rsidRPr="00823579" w:rsidRDefault="007F01DD" w:rsidP="00284D80">
      <w:pPr>
        <w:spacing w:after="0"/>
      </w:pPr>
    </w:p>
    <w:p w14:paraId="5B7465EF" w14:textId="6AD43C19" w:rsidR="00284D80" w:rsidRPr="00823579" w:rsidRDefault="00284D80" w:rsidP="00284D80">
      <w:pPr>
        <w:spacing w:after="0"/>
      </w:pPr>
      <w:r w:rsidRPr="00823579">
        <w:t xml:space="preserve">Independent Component Analysis (ICA) </w:t>
      </w:r>
      <w:r w:rsidRPr="00823579">
        <w:fldChar w:fldCharType="begin"/>
      </w:r>
      <w:r w:rsidR="00624044" w:rsidRPr="00823579">
        <w:instrText xml:space="preserve"> ADDIN ZOTERO_ITEM CSL_CITATION {"citationID":"fhLewlpC","properties":{"formattedCitation":"(49)","plainCitation":"(49)","noteIndex":0},"citationItems":[{"id":296,"uris":["http://zotero.org/users/8619560/items/ZZ4K6JM4"],"itemData":{"id":296,"type":"article-journal","abstract":"Independent component analysis is a probabilistic method for learning a linear transform of a random vector. The goal is to find components that are maximally independent and non-Gaussian (non-normal). Its fundamental difference to classical multi-variate statistical methods is in the assumption of non-Gaussianity, which enables the identification of original, underlying components, in contrast to classical methods. The basic theory of independent component analysis was mainly developed in the 1990s and summarized, for example, in our monograph in 2001. Here, we provide an overview of some recent developments in the theory since the year 2000. The main topics are: analysis of causal relations, testing independent components, analysing multiple datasets (three-way data), modelling dependencies between the components and improved methods for estimating the basic model.","container-title":"Philosophical Transactions. Series A, Mathematical, Physical, and Engineering Sciences","DOI":"10.1098/rsta.2011.0534","ISSN":"1364-503X","issue":"1984","journalAbbreviation":"Philos Trans A Math Phys Eng Sci","language":"eng","note":"PMID: 23277597\nPMCID: PMC3538438","page":"20110534","source":"PubMed","title":"Independent component analysis: recent advances","title-short":"Independent component analysis","volume":"371","author":[{"family":"Hyvärinen","given":"Aapo"}],"issued":{"date-parts":[["2013",2,13]]}}}],"schema":"https://github.com/citation-style-language/schema/raw/master/csl-citation.json"} </w:instrText>
      </w:r>
      <w:r w:rsidRPr="00823579">
        <w:fldChar w:fldCharType="separate"/>
      </w:r>
      <w:r w:rsidR="00624044" w:rsidRPr="00823579">
        <w:t>(49)</w:t>
      </w:r>
      <w:r w:rsidRPr="00823579">
        <w:fldChar w:fldCharType="end"/>
      </w:r>
      <w:r w:rsidRPr="00823579">
        <w:t xml:space="preserve"> </w:t>
      </w:r>
      <w:r w:rsidR="00F5322B" w:rsidRPr="00823579">
        <w:t xml:space="preserve">is another linear method, generally employed in source separation that has been shown to have applications in spike sorting </w:t>
      </w:r>
      <w:r w:rsidR="00F5322B" w:rsidRPr="00823579">
        <w:fldChar w:fldCharType="begin"/>
      </w:r>
      <w:r w:rsidR="00624044" w:rsidRPr="00823579">
        <w:instrText xml:space="preserve"> ADDIN ZOTERO_ITEM CSL_CITATION {"citationID":"VBsLImrj","properties":{"formattedCitation":"(50)","plainCitation":"(50)","noteIndex":0},"citationItems":[{"id":307,"uris":["http://zotero.org/users/8619560/items/9SFG9B4U"],"itemData":{"id":307,"type":"article-journal","abstract":"We propose a spike sorting method for multi-channel recordings. When applied in neural recordings, the performance of the independent component analysis (ICA) algorithm is known to be limited, since the number of recording sites is much lower than the number of neurons. The proposed method uses an iterative application of ICA and a deflation technique in two nested loops. In each iteration of the external loop, the spiking activity of one neuron is singled out and then deflated from the recordings. The internal loop implements a sequence of ICA and sorting for removing the noise and all the spikes that are not fired by the targeted neuron. Then a final step is appended to the two nested loops in order to separate simultaneously fired spikes. We solve this problem by taking all possible pairs of the sorted neurons and apply ICA only on the segments of the signal during which at least one of the neurons in a given pair was active. We validate the performance of the proposed method on simulated recordings, but also on a specific type of real recordings: simultaneous extracellular-intracellular. We quantify the sorting results on the extracellular recordings for the spikes that come from the neurons recorded intracellularly. The results suggest that the proposed solution significantly improves the performance of ICA in spike sorting.","container-title":"Journal of Neural Engineering","DOI":"10.1088/1741-2560/9/6/066002","ISSN":"1741-2552","issue":"6","journalAbbreviation":"J Neural Eng","language":"eng","note":"PMID: 23075499","page":"066002","source":"PubMed","title":"Neural spike sorting using iterative ICA and a deflation-based approach","volume":"9","author":[{"family":"Tiganj","given":"Z."},{"family":"Mboup","given":"M."}],"issued":{"date-parts":[["2012",12]]}}}],"schema":"https://github.com/citation-style-language/schema/raw/master/csl-citation.json"} </w:instrText>
      </w:r>
      <w:r w:rsidR="00F5322B" w:rsidRPr="00823579">
        <w:fldChar w:fldCharType="separate"/>
      </w:r>
      <w:r w:rsidR="00624044" w:rsidRPr="00823579">
        <w:t>(50)</w:t>
      </w:r>
      <w:r w:rsidR="00F5322B" w:rsidRPr="00823579">
        <w:fldChar w:fldCharType="end"/>
      </w:r>
      <w:r w:rsidR="00F5322B" w:rsidRPr="00823579">
        <w:t xml:space="preserve"> </w:t>
      </w:r>
      <w:r w:rsidR="00F5322B" w:rsidRPr="00823579">
        <w:fldChar w:fldCharType="begin"/>
      </w:r>
      <w:r w:rsidR="00624044" w:rsidRPr="00823579">
        <w:instrText xml:space="preserve"> ADDIN ZOTERO_ITEM CSL_CITATION {"citationID":"nRMCMSHJ","properties":{"formattedCitation":"(51)","plainCitation":"(51)","noteIndex":0},"citationItems":[{"id":308,"uris":["http://zotero.org/users/8619560/items/JB5NBUQI"],"itemData":{"id":308,"type":"paper-conference","abstract":"In neuroscience, an important class of signals are the extracellular actions potentials of neurons, which are called spikes. However, a single extracellular electrode can capture spikes from more then one cell. The process of sorting these spikes is typically made in some steps: detection, alignment, feature extraction and clustering. For the crucial feature extraction step, Principal Component Analysis (PCA) and Wavelet Transform are the most used methods. In this work we propose to use of Independent Component Analysis (ICA) for feature extraction associated with K-means, Fuzzy C-means (FCM) or Self Organizing Maps (SOM) in the clustering step. Our results demonstrate that using ICA as preprocessing gives better cluster of spikes separation than the other feature extraction methods, which yields a better final sorting accuracy using simulated data.","container-title":"2013 ISSNIP Biosignals and Biorobotics Conference: Biosignals and Robotics for Better and Safer Living (BRC)","DOI":"10.1109/BRC.2013.6487468","event-title":"2013 ISSNIP Biosignals and Biorobotics Conference: Biosignals and Robotics for Better and Safer Living (BRC)","note":"ISSN: 2326-7844","page":"1-5","source":"IEEE Xplore","title":"ICA feature extraction for spike sorting of single-channel records","author":[{"family":"Lopes","given":"Marcus Vinicius"},{"family":"Aguiar","given":"Enio"},{"family":"Santana","given":"Ewaldo"},{"family":"Santana","given":"Eder"},{"family":"Barros","given":"Allan Kardec"}],"issued":{"date-parts":[["2013",2]]}}}],"schema":"https://github.com/citation-style-language/schema/raw/master/csl-citation.json"} </w:instrText>
      </w:r>
      <w:r w:rsidR="00F5322B" w:rsidRPr="00823579">
        <w:fldChar w:fldCharType="separate"/>
      </w:r>
      <w:r w:rsidR="00624044" w:rsidRPr="00823579">
        <w:t>(51)</w:t>
      </w:r>
      <w:r w:rsidR="00F5322B" w:rsidRPr="00823579">
        <w:fldChar w:fldCharType="end"/>
      </w:r>
      <w:r w:rsidR="00F5322B" w:rsidRPr="00823579">
        <w:t xml:space="preserve">. ICA focuses on maximizing independence among the components it can find, rather than variance as PCA does. </w:t>
      </w:r>
      <w:r w:rsidR="00C45874" w:rsidRPr="00823579">
        <w:t xml:space="preserve">This unsupervised approach identifies independent sources in the data allowing it to isolate individual </w:t>
      </w:r>
      <w:r w:rsidR="00EC766E" w:rsidRPr="00823579">
        <w:t>instances of neuronal activity and i</w:t>
      </w:r>
      <w:r w:rsidR="00C45874" w:rsidRPr="00823579">
        <w:t xml:space="preserve">t has been demonstrated to have a high performance in spike sorting </w:t>
      </w:r>
      <w:r w:rsidRPr="00823579">
        <w:fldChar w:fldCharType="begin"/>
      </w:r>
      <w:r w:rsidR="00624044" w:rsidRPr="00823579">
        <w:instrText xml:space="preserve"> ADDIN ZOTERO_ITEM CSL_CITATION {"citationID":"HnCFSrzM","properties":{"formattedCitation":"(50)","plainCitation":"(50)","noteIndex":0},"citationItems":[{"id":307,"uris":["http://zotero.org/users/8619560/items/9SFG9B4U"],"itemData":{"id":307,"type":"article-journal","abstract":"We propose a spike sorting method for multi-channel recordings. When applied in neural recordings, the performance of the independent component analysis (ICA) algorithm is known to be limited, since the number of recording sites is much lower than the number of neurons. The proposed method uses an iterative application of ICA and a deflation technique in two nested loops. In each iteration of the external loop, the spiking activity of one neuron is singled out and then deflated from the recordings. The internal loop implements a sequence of ICA and sorting for removing the noise and all the spikes that are not fired by the targeted neuron. Then a final step is appended to the two nested loops in order to separate simultaneously fired spikes. We solve this problem by taking all possible pairs of the sorted neurons and apply ICA only on the segments of the signal during which at least one of the neurons in a given pair was active. We validate the performance of the proposed method on simulated recordings, but also on a specific type of real recordings: simultaneous extracellular-intracellular. We quantify the sorting results on the extracellular recordings for the spikes that come from the neurons recorded intracellularly. The results suggest that the proposed solution significantly improves the performance of ICA in spike sorting.","container-title":"Journal of Neural Engineering","DOI":"10.1088/1741-2560/9/6/066002","ISSN":"1741-2552","issue":"6","journalAbbreviation":"J Neural Eng","language":"eng","note":"PMID: 23075499","page":"066002","source":"PubMed","title":"Neural spike sorting using iterative ICA and a deflation-based approach","volume":"9","author":[{"family":"Tiganj","given":"Z."},{"family":"Mboup","given":"M."}],"issued":{"date-parts":[["2012",12]]}}}],"schema":"https://github.com/citation-style-language/schema/raw/master/csl-citation.json"} </w:instrText>
      </w:r>
      <w:r w:rsidRPr="00823579">
        <w:fldChar w:fldCharType="separate"/>
      </w:r>
      <w:r w:rsidR="00624044" w:rsidRPr="00823579">
        <w:t>(50)</w:t>
      </w:r>
      <w:r w:rsidRPr="00823579">
        <w:fldChar w:fldCharType="end"/>
      </w:r>
      <w:r w:rsidRPr="00823579">
        <w:t xml:space="preserve"> </w:t>
      </w:r>
      <w:r w:rsidRPr="00823579">
        <w:fldChar w:fldCharType="begin"/>
      </w:r>
      <w:r w:rsidR="00624044" w:rsidRPr="00823579">
        <w:instrText xml:space="preserve"> ADDIN ZOTERO_ITEM CSL_CITATION {"citationID":"l2N0FA4Q","properties":{"formattedCitation":"(51)","plainCitation":"(51)","noteIndex":0},"citationItems":[{"id":308,"uris":["http://zotero.org/users/8619560/items/JB5NBUQI"],"itemData":{"id":308,"type":"paper-conference","abstract":"In neuroscience, an important class of signals are the extracellular actions potentials of neurons, which are called spikes. However, a single extracellular electrode can capture spikes from more then one cell. The process of sorting these spikes is typically made in some steps: detection, alignment, feature extraction and clustering. For the crucial feature extraction step, Principal Component Analysis (PCA) and Wavelet Transform are the most used methods. In this work we propose to use of Independent Component Analysis (ICA) for feature extraction associated with K-means, Fuzzy C-means (FCM) or Self Organizing Maps (SOM) in the clustering step. Our results demonstrate that using ICA as preprocessing gives better cluster of spikes separation than the other feature extraction methods, which yields a better final sorting accuracy using simulated data.","container-title":"2013 ISSNIP Biosignals and Biorobotics Conference: Biosignals and Robotics for Better and Safer Living (BRC)","DOI":"10.1109/BRC.2013.6487468","event-title":"2013 ISSNIP Biosignals and Biorobotics Conference: Biosignals and Robotics for Better and Safer Living (BRC)","note":"ISSN: 2326-7844","page":"1-5","source":"IEEE Xplore","title":"ICA feature extraction for spike sorting of single-channel records","author":[{"family":"Lopes","given":"Marcus Vinicius"},{"family":"Aguiar","given":"Enio"},{"family":"Santana","given":"Ewaldo"},{"family":"Santana","given":"Eder"},{"family":"Barros","given":"Allan Kardec"}],"issued":{"date-parts":[["2013",2]]}}}],"schema":"https://github.com/citation-style-language/schema/raw/master/csl-citation.json"} </w:instrText>
      </w:r>
      <w:r w:rsidRPr="00823579">
        <w:fldChar w:fldCharType="separate"/>
      </w:r>
      <w:r w:rsidR="00624044" w:rsidRPr="00823579">
        <w:t>(51)</w:t>
      </w:r>
      <w:r w:rsidRPr="00823579">
        <w:fldChar w:fldCharType="end"/>
      </w:r>
      <w:r w:rsidRPr="00823579">
        <w:t>.</w:t>
      </w:r>
    </w:p>
    <w:p w14:paraId="54C08509" w14:textId="77777777" w:rsidR="00284D80" w:rsidRPr="00823579" w:rsidRDefault="00284D80" w:rsidP="00284D80">
      <w:pPr>
        <w:spacing w:after="0"/>
      </w:pPr>
    </w:p>
    <w:p w14:paraId="78BC8B60" w14:textId="51C98A43" w:rsidR="00284D80" w:rsidRPr="00823579" w:rsidRDefault="00284D80" w:rsidP="00284D80">
      <w:pPr>
        <w:pStyle w:val="Heading3"/>
        <w:rPr>
          <w:rFonts w:cs="Times New Roman"/>
          <w:b/>
          <w:bCs/>
        </w:rPr>
      </w:pPr>
      <w:r w:rsidRPr="00823579">
        <w:rPr>
          <w:rStyle w:val="Heading3Char"/>
          <w:rFonts w:cs="Times New Roman"/>
        </w:rPr>
        <w:t>Non-linear feature extraction methods</w:t>
      </w:r>
      <w:r w:rsidR="007F01DD" w:rsidRPr="00823579">
        <w:rPr>
          <w:rStyle w:val="Heading3Char"/>
          <w:rFonts w:cs="Times New Roman"/>
        </w:rPr>
        <w:t xml:space="preserve"> </w:t>
      </w:r>
    </w:p>
    <w:p w14:paraId="32CFA897" w14:textId="193F2BCC" w:rsidR="00086CD5" w:rsidRPr="00823579" w:rsidRDefault="00284D80" w:rsidP="00284D80">
      <w:pPr>
        <w:spacing w:after="0"/>
      </w:pPr>
      <w:r w:rsidRPr="00823579">
        <w:t xml:space="preserve">Isomap </w:t>
      </w:r>
      <w:r w:rsidRPr="00823579">
        <w:fldChar w:fldCharType="begin"/>
      </w:r>
      <w:r w:rsidR="00624044" w:rsidRPr="00823579">
        <w:instrText xml:space="preserve"> ADDIN ZOTERO_ITEM CSL_CITATION {"citationID":"xsyRCdps","properties":{"formattedCitation":"(52)","plainCitation":"(52)","noteIndex":0},"citationItems":[{"id":303,"uris":["http://zotero.org/users/8619560/items/GMZXTGS7"],"itemData":{"id":303,"type":"article-journal","abstract":"Scientists working with large volumes of high-dimensional data, such as global climate patterns, stellar spectra, or human gene distributions, regularly confront the problem of dimensionality reduction: finding meaningful low-dimensional structures hidden in their high-dimensional observations. The human brain confronts the same problem in everyday perception, extracting from its high-dimensional sensory inputs-30,000 auditory nerve fibers or 10(6) optic nerve fibers-a manageably small number of perceptually relevant features. Here we describe an approach to solving dimensionality reduction problems that uses easily measured local metric information to learn the underlying global geometry of a data set. Unlike classical techniques such as principal component analysis (PCA) and multidimensional scaling (MDS), our approach is capable of discovering the nonlinear degrees of freedom that underlie complex natural observations, such as human handwriting or images of a face under different viewing conditions. In contrast to previous algorithms for nonlinear dimensionality reduction, ours efficiently computes a globally optimal solution, and, for an important class of data manifolds, is guaranteed to converge asymptotically to the true structure.","container-title":"Science (New York, N.Y.)","DOI":"10.1126/science.290.5500.2319","ISSN":"0036-8075","issue":"5500","journalAbbreviation":"Science","language":"eng","note":"PMID: 11125149","page":"2319-2323","source":"PubMed","title":"A global geometric framework for nonlinear dimensionality reduction","volume":"290","author":[{"family":"Tenenbaum","given":"J. B."},{"family":"Silva","given":"V.","non-dropping-particle":"de"},{"family":"Langford","given":"J. C."}],"issued":{"date-parts":[["2000",12,22]]}}}],"schema":"https://github.com/citation-style-language/schema/raw/master/csl-citation.json"} </w:instrText>
      </w:r>
      <w:r w:rsidRPr="00823579">
        <w:fldChar w:fldCharType="separate"/>
      </w:r>
      <w:r w:rsidR="00624044" w:rsidRPr="00823579">
        <w:t>(52)</w:t>
      </w:r>
      <w:r w:rsidRPr="00823579">
        <w:fldChar w:fldCharType="end"/>
      </w:r>
      <w:r w:rsidRPr="00823579">
        <w:t xml:space="preserve"> </w:t>
      </w:r>
      <w:r w:rsidR="00086CD5" w:rsidRPr="00823579">
        <w:t>employs</w:t>
      </w:r>
      <w:r w:rsidRPr="00823579">
        <w:t xml:space="preserve"> Isometric Mapping to </w:t>
      </w:r>
      <w:r w:rsidR="00086CD5" w:rsidRPr="00823579">
        <w:t>create</w:t>
      </w:r>
      <w:r w:rsidRPr="00823579">
        <w:t xml:space="preserve"> </w:t>
      </w:r>
      <w:r w:rsidR="00086CD5" w:rsidRPr="00823579">
        <w:t>a</w:t>
      </w:r>
      <w:r w:rsidRPr="00823579">
        <w:t xml:space="preserve"> low-dimensional manifold </w:t>
      </w:r>
      <w:r w:rsidR="00086CD5" w:rsidRPr="00823579">
        <w:t>embedding from the input data</w:t>
      </w:r>
      <w:r w:rsidRPr="00823579">
        <w:t xml:space="preserve"> while </w:t>
      </w:r>
      <w:r w:rsidR="00086CD5" w:rsidRPr="00823579">
        <w:t>preserving</w:t>
      </w:r>
      <w:r w:rsidRPr="00823579">
        <w:t xml:space="preserve"> the distances of the original space. </w:t>
      </w:r>
      <w:r w:rsidR="00086CD5" w:rsidRPr="00823579">
        <w:t>It fits into the non-linear category of feature extraction methods and it has a manifold approach. Isomap builds a graph where nodes are linked to their nearest neighbors and it approximates the geodesic distance (shortest paths in this graph)</w:t>
      </w:r>
      <w:r w:rsidR="00624044" w:rsidRPr="00823579">
        <w:t xml:space="preserve"> which are then scald using MDS </w:t>
      </w:r>
      <w:r w:rsidR="00DA4B79" w:rsidRPr="00823579">
        <w:fldChar w:fldCharType="begin"/>
      </w:r>
      <w:r w:rsidR="00D7059D" w:rsidRPr="00823579">
        <w:instrText xml:space="preserve"> ADDIN ZOTERO_ITEM CSL_CITATION {"citationID":"SwpZeB0x","properties":{"formattedCitation":"(53)","plainCitation":"(53)","noteIndex":0},"citationItems":[{"id":1169,"uris":["http://zotero.org/users/8619560/items/M5E2HMRQ"],"itemData":{"id":1169,"type":"chapter","container-title":"Modern Multidimensional Scaling: Theory and Applications","event-place":"New York, NY","ISBN":"978-0-387-28981-6","language":"en","note":"DOI: 10.1007/0-387-28981-X_2","page":"19-35","publisher":"Springer","publisher-place":"New York, NY","source":"Springer Link","title":"Constructing MDS Representations","URL":"https://doi.org/10.1007/0-387-28981-X_2","editor":[{"family":"Borg","given":"Ingwer"},{"family":"Groenen","given":"Patrick J. F."}],"accessed":{"date-parts":[["2025",5,2]]},"issued":{"date-parts":[["2005"]]}}}],"schema":"https://github.com/citation-style-language/schema/raw/master/csl-citation.json"} </w:instrText>
      </w:r>
      <w:r w:rsidR="00DA4B79" w:rsidRPr="00823579">
        <w:fldChar w:fldCharType="separate"/>
      </w:r>
      <w:r w:rsidR="00D7059D" w:rsidRPr="00823579">
        <w:t>(53)</w:t>
      </w:r>
      <w:r w:rsidR="00DA4B79" w:rsidRPr="00823579">
        <w:fldChar w:fldCharType="end"/>
      </w:r>
      <w:r w:rsidR="00086CD5" w:rsidRPr="00823579">
        <w:t xml:space="preserve">. By preserving the geodesic distances among data points, Isomap captures the intrinsic relationships in the high-dimensional space. </w:t>
      </w:r>
    </w:p>
    <w:p w14:paraId="4E2C36F3" w14:textId="3F389267" w:rsidR="00284D80" w:rsidRPr="00823579" w:rsidRDefault="00284D80" w:rsidP="00284D80"/>
    <w:p w14:paraId="4FC8AA4B" w14:textId="068B14A5" w:rsidR="00FF30DF" w:rsidRPr="00823579" w:rsidRDefault="009C63CB" w:rsidP="00FF30DF">
      <w:pPr>
        <w:pStyle w:val="Heading2"/>
        <w:rPr>
          <w:rFonts w:cs="Times New Roman"/>
        </w:rPr>
      </w:pPr>
      <w:r w:rsidRPr="00823579">
        <w:rPr>
          <w:rFonts w:cs="Times New Roman"/>
        </w:rPr>
        <w:t>Traditional c</w:t>
      </w:r>
      <w:r w:rsidR="00FF30DF" w:rsidRPr="00823579">
        <w:rPr>
          <w:rFonts w:cs="Times New Roman"/>
        </w:rPr>
        <w:t>lustering algorithms</w:t>
      </w:r>
    </w:p>
    <w:p w14:paraId="539C0D70" w14:textId="5FDC7B44" w:rsidR="003B10E0" w:rsidRPr="00823579" w:rsidRDefault="008C7504" w:rsidP="000F5AF6">
      <w:r w:rsidRPr="00823579">
        <w:t xml:space="preserve">K-Means </w:t>
      </w:r>
      <w:r w:rsidRPr="00823579">
        <w:fldChar w:fldCharType="begin"/>
      </w:r>
      <w:r w:rsidR="00D7059D" w:rsidRPr="00823579">
        <w:instrText xml:space="preserve"> ADDIN ZOTERO_ITEM CSL_CITATION {"citationID":"Tuadvt1a","properties":{"formattedCitation":"(54)","plainCitation":"(54)","noteIndex":0},"citationItems":[{"id":"4qHd2DAm/Ks2trD2i","uris":["http://zotero.org/users/8619560/items/WTXGS2VQ"],"itemData":{"id":"4qHd2DAm/Ks2trD2i","type":"article-journal","abstract":"Berkeley Symposium on Mathematical Statistics and Probability","container-title":"Proceedings of the Fifth Berkeley Symposium on Mathematical Statistics and Probability, Volume 1: Statistics","note":"publisher: University of California Press","page":"281-298","source":"projecteuclid.org","title":"Some methods for classification and analysis of multivariate observations","volume":"5.1","author":[{"family":"MacQueen","given":"J."}],"issued":{"date-parts":[["1967",1,1]]}}}],"schema":"https://github.com/citation-style-language/schema/raw/master/csl-citation.json"} </w:instrText>
      </w:r>
      <w:r w:rsidRPr="00823579">
        <w:fldChar w:fldCharType="separate"/>
      </w:r>
      <w:r w:rsidR="00D7059D" w:rsidRPr="00823579">
        <w:t>(54)</w:t>
      </w:r>
      <w:r w:rsidRPr="00823579">
        <w:fldChar w:fldCharType="end"/>
      </w:r>
      <w:r w:rsidRPr="00823579">
        <w:t xml:space="preserve"> is one of the oldest clustering algorithm and has been introduced to spike sorting in 1988</w:t>
      </w:r>
      <w:r w:rsidR="003B10E0" w:rsidRPr="00823579">
        <w:t xml:space="preserve"> </w:t>
      </w:r>
      <w:r w:rsidR="003B10E0" w:rsidRPr="00823579">
        <w:fldChar w:fldCharType="begin"/>
      </w:r>
      <w:r w:rsidR="00D7059D" w:rsidRPr="00823579">
        <w:instrText xml:space="preserve"> ADDIN ZOTERO_ITEM CSL_CITATION {"citationID":"jf8wxnzc","properties":{"formattedCitation":"(55,56)","plainCitation":"(55,56)","noteIndex":0},"citationItems":[{"id":362,"uris":["http://zotero.org/users/8619560/items/UE2SQBC8"],"itemData":{"id":362,"type":"article-journal","abstract":"We describe a new, mostly software-based device for the sorting of waveforms in an extracellular multi-neuron recording situation. The sorting algorithm is largely unattended, and, after an initial 'learning' process, works in real time. Shape comparisons are based on up to 8 time points in the waveform; these points (the reduced feature set) are chosen automatically by analyzing the current incoming data stream. A feasibility version has been implemented on a LSI-11/2 system, using FORTRAN for set-up calculations and assembler for the real-time operations. Detailed comparisons with performance of other sorting devices are presented in the companion paper.","container-title":"Journal of Neuroscience Methods","DOI":"10.1016/0165-0270(88)90132-x","ISSN":"0165-0270","issue":"3","journalAbbreviation":"J Neurosci Methods","language":"eng","note":"PMID: 3226145","page":"181-187","source":"PubMed","title":"Unsupervised waveform classification for multi-neuron recordings: a real-time, software-based system. I. Algorithms and implementation","title-short":"Unsupervised waveform classification for multi-neuron recordings","volume":"25","author":[{"family":"Salganicoff","given":"M."},{"family":"Sarna","given":"M."},{"family":"Sax","given":"L."},{"family":"Gerstein","given":"G. L."}],"issued":{"date-parts":[["1988",10]]}}},{"id":417,"uris":["http://zotero.org/users/8619560/items/87FUULND"],"itemData":{"id":417,"type":"article-journal","abstract":"Deciphering useful information from electrophysiological data recorded from the brain, in-vivo or in-vitro, is dependent on the capability to analyse spike patterns efficiently and accurately. The spike analysis mechanisms are heavily reliant on the clustering algorithms that enable separation of spike trends based on their spatio-temporal behaviors. Literature review report several clustering algorithms over decades focused on different applications. Although spike analysis algorithms employ only a small subset of clustering algorithms, however, not much work has been reported on the compliance and suitability of such clustering algorithms for spike analysis. In our study, we have attempted to comment on the suitability of available clustering algorithms and performance capacity when exposed to spike analysis. In this regard, the study reports a compatibility evaluation on algorithms previously employed in spike sorting as well as the algorithms yet to be investigated for application in sorting neural spikes. The performance of the algorithms is compared in terms of their accuracy, confusion matrix and accepted validation indices. Three data sets comprising of easy, difficult, and real spike similarity with known ground-truth are chosen for assessment, ensuring a uniform testbed. The procedure also employs two feature-sets, principal component analysis and wavelets. The report also presents a statistical score scheme to evaluate the performance individually and overall. The open nature of the data sets, the clustering algorithms and the evaluation criteria make the proposed evaluation framework widely accessible to the research community. We believe that the study presents a reference guide for emerging neuroscientists to select the most suitable algorithms for their spike analysis requirements.","container-title":"Frontiers in Systems Neuroscience","ISSN":"1662-5137","source":"Frontiers","title":"Compatibility Evaluation of Clustering Algorithms for Contemporary Extracellular Neural Spike Sorting","URL":"https://www.frontiersin.org/articles/10.3389/fnsys.2020.00034","volume":"14","author":[{"family":"Veerabhadrappa","given":"Rakesh"},{"family":"Ul Hassan","given":"Masood"},{"family":"Zhang","given":"James"},{"family":"Bhatti","given":"Asim"}],"accessed":{"date-parts":[["2022",7,18]]},"issued":{"date-parts":[["2020"]]}}}],"schema":"https://github.com/citation-style-language/schema/raw/master/csl-citation.json"} </w:instrText>
      </w:r>
      <w:r w:rsidR="003B10E0" w:rsidRPr="00823579">
        <w:fldChar w:fldCharType="separate"/>
      </w:r>
      <w:r w:rsidR="00D7059D" w:rsidRPr="00823579">
        <w:t>(55,56)</w:t>
      </w:r>
      <w:r w:rsidR="003B10E0" w:rsidRPr="00823579">
        <w:fldChar w:fldCharType="end"/>
      </w:r>
      <w:r w:rsidRPr="00823579">
        <w:t xml:space="preserve">. </w:t>
      </w:r>
      <w:r w:rsidR="00E8728D" w:rsidRPr="00823579">
        <w:t xml:space="preserve">K-Means partitions the input space by assigning data points to their closest </w:t>
      </w:r>
      <w:r w:rsidR="00E8728D" w:rsidRPr="00823579">
        <w:rPr>
          <w:i/>
        </w:rPr>
        <w:t>k</w:t>
      </w:r>
      <w:r w:rsidR="00E8728D" w:rsidRPr="00823579">
        <w:t xml:space="preserve"> centroids </w:t>
      </w:r>
      <w:r w:rsidR="00D55A6E" w:rsidRPr="00823579">
        <w:t xml:space="preserve">which are initialized randomly. </w:t>
      </w:r>
      <w:r w:rsidR="006C61C2" w:rsidRPr="00823579">
        <w:t>Through iterative assignment and optimization of the cen</w:t>
      </w:r>
      <w:r w:rsidR="003B10E0" w:rsidRPr="00823579">
        <w:t>troids, clustering is achieved. There are se</w:t>
      </w:r>
      <w:r w:rsidR="002870BB" w:rsidRPr="00823579">
        <w:t xml:space="preserve">veral disadvantages to K-Means: it requires the number of clusters to be known beforehand, it is nondeterministic, it does not handle overlapping clusters or clusters of arbitrary shapes, and it is sensitive to outliers. </w:t>
      </w:r>
      <w:r w:rsidR="003B10E0" w:rsidRPr="00823579">
        <w:t xml:space="preserve">Since its introduction to spike sorting, K-Means has seen extensive use in this domain </w:t>
      </w:r>
      <w:r w:rsidR="003B10E0" w:rsidRPr="00823579">
        <w:fldChar w:fldCharType="begin"/>
      </w:r>
      <w:r w:rsidR="00D7059D" w:rsidRPr="00823579">
        <w:instrText xml:space="preserve"> ADDIN ZOTERO_ITEM CSL_CITATION {"citationID":"2hf6KwrT","properties":{"formattedCitation":"(55,56)","plainCitation":"(55,56)","noteIndex":0},"citationItems":[{"id":362,"uris":["http://zotero.org/users/8619560/items/UE2SQBC8"],"itemData":{"id":362,"type":"article-journal","abstract":"We describe a new, mostly software-based device for the sorting of waveforms in an extracellular multi-neuron recording situation. The sorting algorithm is largely unattended, and, after an initial 'learning' process, works in real time. Shape comparisons are based on up to 8 time points in the waveform; these points (the reduced feature set) are chosen automatically by analyzing the current incoming data stream. A feasibility version has been implemented on a LSI-11/2 system, using FORTRAN for set-up calculations and assembler for the real-time operations. Detailed comparisons with performance of other sorting devices are presented in the companion paper.","container-title":"Journal of Neuroscience Methods","DOI":"10.1016/0165-0270(88)90132-x","ISSN":"0165-0270","issue":"3","journalAbbreviation":"J Neurosci Methods","language":"eng","note":"PMID: 3226145","page":"181-187","source":"PubMed","title":"Unsupervised waveform classification for multi-neuron recordings: a real-time, software-based system. I. Algorithms and implementation","title-short":"Unsupervised waveform classification for multi-neuron recordings","volume":"25","author":[{"family":"Salganicoff","given":"M."},{"family":"Sarna","given":"M."},{"family":"Sax","given":"L."},{"family":"Gerstein","given":"G. L."}],"issued":{"date-parts":[["1988",10]]}}},{"id":417,"uris":["http://zotero.org/users/8619560/items/87FUULND"],"itemData":{"id":417,"type":"article-journal","abstract":"Deciphering useful information from electrophysiological data recorded from the brain, in-vivo or in-vitro, is dependent on the capability to analyse spike patterns efficiently and accurately. The spike analysis mechanisms are heavily reliant on the clustering algorithms that enable separation of spike trends based on their spatio-temporal behaviors. Literature review report several clustering algorithms over decades focused on different applications. Although spike analysis algorithms employ only a small subset of clustering algorithms, however, not much work has been reported on the compliance and suitability of such clustering algorithms for spike analysis. In our study, we have attempted to comment on the suitability of available clustering algorithms and performance capacity when exposed to spike analysis. In this regard, the study reports a compatibility evaluation on algorithms previously employed in spike sorting as well as the algorithms yet to be investigated for application in sorting neural spikes. The performance of the algorithms is compared in terms of their accuracy, confusion matrix and accepted validation indices. Three data sets comprising of easy, difficult, and real spike similarity with known ground-truth are chosen for assessment, ensuring a uniform testbed. The procedure also employs two feature-sets, principal component analysis and wavelets. The report also presents a statistical score scheme to evaluate the performance individually and overall. The open nature of the data sets, the clustering algorithms and the evaluation criteria make the proposed evaluation framework widely accessible to the research community. We believe that the study presents a reference guide for emerging neuroscientists to select the most suitable algorithms for their spike analysis requirements.","container-title":"Frontiers in Systems Neuroscience","ISSN":"1662-5137","source":"Frontiers","title":"Compatibility Evaluation of Clustering Algorithms for Contemporary Extracellular Neural Spike Sorting","URL":"https://www.frontiersin.org/articles/10.3389/fnsys.2020.00034","volume":"14","author":[{"family":"Veerabhadrappa","given":"Rakesh"},{"family":"Ul Hassan","given":"Masood"},{"family":"Zhang","given":"James"},{"family":"Bhatti","given":"Asim"}],"accessed":{"date-parts":[["2022",7,18]]},"issued":{"date-parts":[["2020"]]}}}],"schema":"https://github.com/citation-style-language/schema/raw/master/csl-citation.json"} </w:instrText>
      </w:r>
      <w:r w:rsidR="003B10E0" w:rsidRPr="00823579">
        <w:fldChar w:fldCharType="separate"/>
      </w:r>
      <w:r w:rsidR="00D7059D" w:rsidRPr="00823579">
        <w:t>(55,56)</w:t>
      </w:r>
      <w:r w:rsidR="003B10E0" w:rsidRPr="00823579">
        <w:fldChar w:fldCharType="end"/>
      </w:r>
      <w:r w:rsidR="003B10E0" w:rsidRPr="00823579">
        <w:t xml:space="preserve"> and even newly developed </w:t>
      </w:r>
      <w:r w:rsidR="003B10E0" w:rsidRPr="00823579">
        <w:lastRenderedPageBreak/>
        <w:t xml:space="preserve">pipelines make use of it </w:t>
      </w:r>
      <w:r w:rsidR="003B10E0" w:rsidRPr="00823579">
        <w:fldChar w:fldCharType="begin"/>
      </w:r>
      <w:r w:rsidR="00D7059D" w:rsidRPr="00823579">
        <w:instrText xml:space="preserve"> ADDIN ZOTERO_ITEM CSL_CITATION {"citationID":"dzjo5Cul","properties":{"formattedCitation":"(15,57)","plainCitation":"(15,57)","noteIndex":0},"citationItems":[{"id":360,"uris":["http://zotero.org/users/8619560/items/EFBAXJTN"],"itemData":{"id":360,"type":"article-journal","abstract":"Spike sorting is one of the most important data analysis problems in neurophysiology. The precision in all steps of the spike-sorting procedure critically affects the accuracy of all subsequent analyses. After data preprocessing and spike detection have been carried out properly, both feature extraction and spike clustering are the most critical subsequent steps of the spike-sorting procedure. The proposed spike sorting approach comprised a new feature extraction method based on shape, phase, and distribution features of each spike (hereinafter SS-SPDF method), which reveal significant information of the neural events under study. In addition, we applied an efficient clustering algorithm based on K-means and template optimization in phase space (hereinafter K-TOPS) that included two integrative clustering measures (validity and error indices) to verify the cohesion-dispersion among spike events during classification and the misclassification of clustering, respectively. The proposed method/algorithm was tested on both simulated data and real neural recordings. The results obtained for these datasets suggest that our spike sorting approach provides an efficient way for sorting both single-unit spikes and overlapping waveforms. By analyzing raw extracellular recordings collected from the rostral-medial prefrontal cortex (rmPFC) of behaving rabbits during classical eyeblink conditioning, we have demonstrated that the present method/algorithm performs better at classifying spikes and neurons and at assessing their modulating properties than other methods currently used in neurophysiology.","container-title":"Scientific Reports","DOI":"10.1038/s41598-018-35491-4","ISSN":"2045-2322","issue":"1","journalAbbreviation":"Sci Rep","language":"en","license":"2018 The Author(s)","note":"number: 1\npublisher: Nature Publishing Group","page":"17796","source":"www.nature.com","title":"Spike sorting based on shape, phase, and distribution features, and K-TOPS clustering with validity and error indices","volume":"8","author":[{"family":"Caro-Martín","given":"Carmen Rocío"},{"family":"Delgado-García","given":"José M."},{"family":"Gruart","given":"Agnès"},{"family":"Sánchez-Campusano","given":"R."}],"issued":{"date-parts":[["2018",12,12]]}}},{"id":361,"uris":["http://zotero.org/users/8619560/items/HPLGLA6I"],"itemData":{"id":361,"type":"article","abstract":"Advances in silicon probe technology mean that in vivo electrophysiological recordings from hundreds of channels will soon become commonplace. To interpret these recordings we need fast, scalable and accurate methods for spike sorting, whose output requires minimal time for manual curation. Here we introduce Kilosort, a spike sorting framework that meets these criteria, and show that it allows rapid and accurate sorting of large-scale in vivo data. Kilosort models the recorded voltage as a sum of template waveforms triggered on the spike times, allowing overlapping spikes to be identified and resolved. Rapid processing is achieved thanks to a novel low-dimensional approximation for the spatiotemporal distribution of each template, and to batch-based optimization on GPUs. A novel post-clustering merging step based on the continuity of the templates substantially reduces the requirement for subsequent manual curation operations. We compare Kilosort to an established algorithm on data obtained from 384-channel electrodes, and show superior performance, at much reduced processing times. Data from 384-channel electrode arrays can be processed in approximately realtime. Kilosort is an important step towards fully automated spike sorting of multichannel electrode recordings, and is freely available (github.com/cortex-lab/Kilosort).","DOI":"10.1101/061481","language":"en","license":"© 2016, Posted by Cold Spring Harbor Laboratory. This pre-print is available under a Creative Commons License (Attribution-NonCommercial-NoDerivs 4.0 International), CC BY-NC-ND 4.0, as described at http://creativecommons.org/licenses/by-nc-nd/4.0/","note":"page: 061481\nsection: New Results","publisher":"bioRxiv","source":"bioRxiv","title":"Kilosort: realtime spike-sorting for extracellular electrophysiology with hundreds of channels","title-short":"Kilosort","URL":"https://www.biorxiv.org/content/10.1101/061481v1","author":[{"family":"Pachitariu","given":"Marius"},{"family":"Steinmetz","given":"Nicholas"},{"family":"Kadir","given":"Shabnam"},{"family":"Carandini","given":"Matteo"},{"family":"D","given":"Harris Kenneth"}],"accessed":{"date-parts":[["2022",7,18]]},"issued":{"date-parts":[["2016",6,30]]}}}],"schema":"https://github.com/citation-style-language/schema/raw/master/csl-citation.json"} </w:instrText>
      </w:r>
      <w:r w:rsidR="003B10E0" w:rsidRPr="00823579">
        <w:fldChar w:fldCharType="separate"/>
      </w:r>
      <w:r w:rsidR="00D7059D" w:rsidRPr="00823579">
        <w:t>(15,57)</w:t>
      </w:r>
      <w:r w:rsidR="003B10E0" w:rsidRPr="00823579">
        <w:fldChar w:fldCharType="end"/>
      </w:r>
      <w:r w:rsidR="003B10E0" w:rsidRPr="00823579">
        <w:t>. Furthermore, it has been shown to still be a strong candidate by placing 3</w:t>
      </w:r>
      <w:r w:rsidR="003B10E0" w:rsidRPr="00823579">
        <w:rPr>
          <w:vertAlign w:val="superscript"/>
        </w:rPr>
        <w:t>rd</w:t>
      </w:r>
      <w:r w:rsidR="003B10E0" w:rsidRPr="00823579">
        <w:t xml:space="preserve"> out of 25 </w:t>
      </w:r>
      <w:r w:rsidR="003B10E0" w:rsidRPr="00823579">
        <w:fldChar w:fldCharType="begin"/>
      </w:r>
      <w:r w:rsidR="00D7059D" w:rsidRPr="00823579">
        <w:instrText xml:space="preserve"> ADDIN ZOTERO_ITEM CSL_CITATION {"citationID":"CjoqKlSL","properties":{"formattedCitation":"(56)","plainCitation":"(56)","noteIndex":0},"citationItems":[{"id":417,"uris":["http://zotero.org/users/8619560/items/87FUULND"],"itemData":{"id":417,"type":"article-journal","abstract":"Deciphering useful information from electrophysiological data recorded from the brain, in-vivo or in-vitro, is dependent on the capability to analyse spike patterns efficiently and accurately. The spike analysis mechanisms are heavily reliant on the clustering algorithms that enable separation of spike trends based on their spatio-temporal behaviors. Literature review report several clustering algorithms over decades focused on different applications. Although spike analysis algorithms employ only a small subset of clustering algorithms, however, not much work has been reported on the compliance and suitability of such clustering algorithms for spike analysis. In our study, we have attempted to comment on the suitability of available clustering algorithms and performance capacity when exposed to spike analysis. In this regard, the study reports a compatibility evaluation on algorithms previously employed in spike sorting as well as the algorithms yet to be investigated for application in sorting neural spikes. The performance of the algorithms is compared in terms of their accuracy, confusion matrix and accepted validation indices. Three data sets comprising of easy, difficult, and real spike similarity with known ground-truth are chosen for assessment, ensuring a uniform testbed. The procedure also employs two feature-sets, principal component analysis and wavelets. The report also presents a statistical score scheme to evaluate the performance individually and overall. The open nature of the data sets, the clustering algorithms and the evaluation criteria make the proposed evaluation framework widely accessible to the research community. We believe that the study presents a reference guide for emerging neuroscientists to select the most suitable algorithms for their spike analysis requirements.","container-title":"Frontiers in Systems Neuroscience","ISSN":"1662-5137","source":"Frontiers","title":"Compatibility Evaluation of Clustering Algorithms for Contemporary Extracellular Neural Spike Sorting","URL":"https://www.frontiersin.org/articles/10.3389/fnsys.2020.00034","volume":"14","author":[{"family":"Veerabhadrappa","given":"Rakesh"},{"family":"Ul Hassan","given":"Masood"},{"family":"Zhang","given":"James"},{"family":"Bhatti","given":"Asim"}],"accessed":{"date-parts":[["2022",7,18]]},"issued":{"date-parts":[["2020"]]}}}],"schema":"https://github.com/citation-style-language/schema/raw/master/csl-citation.json"} </w:instrText>
      </w:r>
      <w:r w:rsidR="003B10E0" w:rsidRPr="00823579">
        <w:fldChar w:fldCharType="separate"/>
      </w:r>
      <w:r w:rsidR="00D7059D" w:rsidRPr="00823579">
        <w:t>(56)</w:t>
      </w:r>
      <w:r w:rsidR="003B10E0" w:rsidRPr="00823579">
        <w:fldChar w:fldCharType="end"/>
      </w:r>
      <w:r w:rsidR="003B10E0" w:rsidRPr="00823579">
        <w:t xml:space="preserve"> clustering algorithms in a comprehensive analysis of clustering algorithms. </w:t>
      </w:r>
    </w:p>
    <w:p w14:paraId="47D1BB47" w14:textId="5D13FE7D" w:rsidR="00D7059D" w:rsidRPr="00823579" w:rsidRDefault="00D7059D" w:rsidP="009C63CB">
      <w:r w:rsidRPr="00823579">
        <w:t xml:space="preserve">Density-Based Spatial Clustering of Applications with Noise </w:t>
      </w:r>
      <w:r w:rsidRPr="00823579">
        <w:fldChar w:fldCharType="begin"/>
      </w:r>
      <w:r w:rsidRPr="00823579">
        <w:instrText xml:space="preserve"> ADDIN ZOTERO_ITEM CSL_CITATION {"citationID":"Gz4rn3HQ","properties":{"formattedCitation":"(58)","plainCitation":"(58)","noteIndex":0},"citationItems":[{"id":321,"uris":["http://zotero.org/users/8619560/items/EYZ47J9H"],"itemData":{"id":321,"type":"paper-conference","abstract":"Clustering algorithms are attractive for the task of class identification in spatial databases. However, the application to large spatial databases rises the following requirements for clustering algorithms: minimal requirements of domain knowledge to determine the input parameters, discovery of clusters with arbitrary shape and good efficiency on large databases. The well-known clustering algorithms offer no solution to the combination of these requirements. In this paper, we present the new clustering algorithm DBSCAN relying on a density-based notion of clusters which is designed to discover clusters of arbitrary shape. DBSCAN requires only one input parameter and supports the user in determining an appropriate value for it. We performed an experimental evaluation of the effectiveness and efficiency of DBSCAN using synthetic data and real data of the SEQUOIA 2000 benchmark. The results of our experiments demonstrate that (1) DBSCAN is significantly more effective in discovering clusters of arbitrary shape than the well-known algorithm CLAR-ANS, and that (2) DBSCAN outperforms CLARANS by a factor of more than 100 in terms of efficiency.","collection-title":"KDD'96","container-title":"Proceedings of the Second International Conference on Knowledge Discovery and Data Mining","event-place":"Portland, Oregon","page":"226–231","publisher":"AAAI Press","publisher-place":"Portland, Oregon","source":"ACM Digital Library","title":"A density-based algorithm for discovering clusters in large spatial databases with noise","author":[{"family":"Ester","given":"Martin"},{"family":"Kriegel","given":"Hans-Peter"},{"family":"Sander","given":"Jörg"},{"family":"Xu","given":"Xiaowei"}],"accessed":{"date-parts":[["2022",8,2]]},"issued":{"date-parts":[["1996",8,2]]}}}],"schema":"https://github.com/citation-style-language/schema/raw/master/csl-citation.json"} </w:instrText>
      </w:r>
      <w:r w:rsidRPr="00823579">
        <w:fldChar w:fldCharType="separate"/>
      </w:r>
      <w:r w:rsidRPr="00823579">
        <w:t>(58)</w:t>
      </w:r>
      <w:r w:rsidRPr="00823579">
        <w:fldChar w:fldCharType="end"/>
      </w:r>
      <w:r w:rsidRPr="00823579">
        <w:t xml:space="preserve">, better known as DBSCAN, is a density-based approach that also seen use in the domain of spike sorting </w:t>
      </w:r>
      <w:r w:rsidRPr="00823579">
        <w:fldChar w:fldCharType="begin"/>
      </w:r>
      <w:r w:rsidR="00F36532" w:rsidRPr="00823579">
        <w:instrText xml:space="preserve"> ADDIN ZOTERO_ITEM CSL_CITATION {"citationID":"eVc1x4Dl","properties":{"formattedCitation":"(56)","plainCitation":"(56)","noteIndex":0},"citationItems":[{"id":417,"uris":["http://zotero.org/users/8619560/items/87FUULND"],"itemData":{"id":417,"type":"article-journal","abstract":"Deciphering useful information from electrophysiological data recorded from the brain, in-vivo or in-vitro, is dependent on the capability to analyse spike patterns efficiently and accurately. The spike analysis mechanisms are heavily reliant on the clustering algorithms that enable separation of spike trends based on their spatio-temporal behaviors. Literature review report several clustering algorithms over decades focused on different applications. Although spike analysis algorithms employ only a small subset of clustering algorithms, however, not much work has been reported on the compliance and suitability of such clustering algorithms for spike analysis. In our study, we have attempted to comment on the suitability of available clustering algorithms and performance capacity when exposed to spike analysis. In this regard, the study reports a compatibility evaluation on algorithms previously employed in spike sorting as well as the algorithms yet to be investigated for application in sorting neural spikes. The performance of the algorithms is compared in terms of their accuracy, confusion matrix and accepted validation indices. Three data sets comprising of easy, difficult, and real spike similarity with known ground-truth are chosen for assessment, ensuring a uniform testbed. The procedure also employs two feature-sets, principal component analysis and wavelets. The report also presents a statistical score scheme to evaluate the performance individually and overall. The open nature of the data sets, the clustering algorithms and the evaluation criteria make the proposed evaluation framework widely accessible to the research community. We believe that the study presents a reference guide for emerging neuroscientists to select the most suitable algorithms for their spike analysis requirements.","container-title":"Frontiers in Systems Neuroscience","ISSN":"1662-5137","source":"Frontiers","title":"Compatibility Evaluation of Clustering Algorithms for Contemporary Extracellular Neural Spike Sorting","URL":"https://www.frontiersin.org/articles/10.3389/fnsys.2020.00034","volume":"14","author":[{"family":"Veerabhadrappa","given":"Rakesh"},{"family":"Ul Hassan","given":"Masood"},{"family":"Zhang","given":"James"},{"family":"Bhatti","given":"Asim"}],"accessed":{"date-parts":[["2022",7,18]]},"issued":{"date-parts":[["2020"]]}}}],"schema":"https://github.com/citation-style-language/schema/raw/master/csl-citation.json"} </w:instrText>
      </w:r>
      <w:r w:rsidRPr="00823579">
        <w:fldChar w:fldCharType="separate"/>
      </w:r>
      <w:r w:rsidR="00F36532" w:rsidRPr="00823579">
        <w:t>(56)</w:t>
      </w:r>
      <w:r w:rsidRPr="00823579">
        <w:fldChar w:fldCharType="end"/>
      </w:r>
      <w:r w:rsidRPr="00823579">
        <w:t xml:space="preserve">. </w:t>
      </w:r>
      <w:r w:rsidR="008B5FDC" w:rsidRPr="00823579">
        <w:t>DBSCAN builds clusters by first identifying their cores as zones of high density and expanding them, while low density zones are considered noise. DBSCAN functionality is based upon two highly sensitive parameters, but it does not require knowledge of the</w:t>
      </w:r>
      <w:r w:rsidR="00632D6B" w:rsidRPr="00823579">
        <w:t xml:space="preserve"> number of clusters beforehand, also DBSCAN is able to handle clusters of arbitrary shape and it mostly deterministic (excluding border points). </w:t>
      </w:r>
      <w:r w:rsidR="00E6134A" w:rsidRPr="00823579">
        <w:t xml:space="preserve">However, DBSCAN has issues in dealing with datasets that contain imbalanced clusters. </w:t>
      </w:r>
    </w:p>
    <w:p w14:paraId="051FDF18" w14:textId="77777777" w:rsidR="00D7059D" w:rsidRPr="00823579" w:rsidRDefault="00D7059D" w:rsidP="009C63CB"/>
    <w:p w14:paraId="53624AAF" w14:textId="6BEA96D2" w:rsidR="009C63CB" w:rsidRPr="00823579" w:rsidRDefault="009C63CB" w:rsidP="009C63CB">
      <w:pPr>
        <w:pStyle w:val="Heading2"/>
        <w:rPr>
          <w:rFonts w:cs="Times New Roman"/>
        </w:rPr>
      </w:pPr>
      <w:r w:rsidRPr="00823579">
        <w:rPr>
          <w:rFonts w:cs="Times New Roman"/>
        </w:rPr>
        <w:t>Deep clustering algorithms</w:t>
      </w:r>
    </w:p>
    <w:p w14:paraId="308539D6" w14:textId="0CF43550" w:rsidR="009C63CB" w:rsidRPr="00823579" w:rsidRDefault="00180CD3" w:rsidP="000F5AF6">
      <w:r w:rsidRPr="00823579">
        <w:t xml:space="preserve">Traditional clustering algorithms struggle with complex data structures. </w:t>
      </w:r>
      <w:r w:rsidR="00F74AE0" w:rsidRPr="00823579">
        <w:t>Deep clustering techniques combine representation learning with clustering objectives to enhance perfor</w:t>
      </w:r>
      <w:r w:rsidRPr="00823579">
        <w:t>mance, often using autoencoders</w:t>
      </w:r>
      <w:r w:rsidR="00F74AE0" w:rsidRPr="00823579">
        <w:t>.</w:t>
      </w:r>
      <w:r w:rsidRPr="00823579">
        <w:t xml:space="preserve"> </w:t>
      </w:r>
      <w:r w:rsidR="00323BB1" w:rsidRPr="00823579">
        <w:t xml:space="preserve">Most </w:t>
      </w:r>
      <w:r w:rsidRPr="00823579">
        <w:t xml:space="preserve">of these methods have been tested on the MNIST dataset </w:t>
      </w:r>
      <w:r w:rsidR="00323BB1" w:rsidRPr="00823579">
        <w:fldChar w:fldCharType="begin"/>
      </w:r>
      <w:r w:rsidR="00624044" w:rsidRPr="00823579">
        <w:instrText xml:space="preserve"> ADDIN ZOTERO_ITEM CSL_CITATION {"citationID":"R3gNpYbZ","properties":{"formattedCitation":"(27\\uc0\\u8211{}34)","plainCitation":"(27–34)","noteIndex":0},"citationItems":[{"id":1109,"uris":["http://zotero.org/users/8619560/items/H3K3C6P4"],"itemData":{"id":1109,"type":"article-journal","abstract":"We study in this paper the problem of jointly clustering and learning representations. As several previous studies have shown, learning representations that are both faithful to the data to be clustered and adapted to the clustering algorithm can lead to better clustering performance, all the more so that the two tasks are performed jointly. We propose here such an approach for k-Means clustering based on a continuous reparametrization of the objective function that leads to a truly joint solution. The behavior of our approach is illustrated on various datasets showing its efficacy in learning representations for objects while clustering them.","container-title":"Pattern Recognition Letters","DOI":"10.1016/j.patrec.2020.07.028","ISSN":"0167-8655","journalAbbreviation":"Pattern Recognition Letters","page":"185-192","source":"ScienceDirect","title":"Deep &lt;i&gt;k&lt;/i&gt;-Means: Jointly clustering with &lt;i&gt;k&lt;/i&gt;-Means and learning representations","title-short":"Deep &lt;i&gt;k&lt;/i&gt;-Means","volume":"138","author":[{"family":"Moradi Fard","given":"Maziar"},{"family":"Thonet","given":"Thibaut"},{"family":"Gaussier","given":"Eric"}],"issued":{"date-parts":[["2020",10,1]]}}},{"id":1112,"uris":["http://zotero.org/users/8619560/items/AYWS9G8L"],"itemData":{"id":1112,"type":"article-journal","abstract":"Electronic proceedings of IJCAI 2017","page":"1753-1759","source":"www.ijcai.org","title":"Improved Deep Embedded Clustering with Local Structure Preservation","author":[{"family":"Guo","given":"Xifeng"},{"family":"Gao","given":"Long"},{"family":"Liu","given":"Xinwang"},{"family":"Yin","given":"Jianping"}],"issued":{"date-parts":[["2017"]]}}},{"id":1107,"uris":["http://zotero.org/users/8619560/items/QPXJH996"],"itemData":{"id":1107,"type":"paper-conference","abstract":"Hartigan's Dip-test of unimodality gained increasing interest in unsupervised learning over the past few years. It is free from complex parameterization and does not require a distribution assumed a priori. A useful property is that the resulting Dip-values can be derived to find a projection axis that identifies multimodal structures in the data set. In this paper, we show how to apply the gradient not only with respect to the projection axis but also with respect to the data to improve the cluster structure. By tightly coupling the Dip-test with an autoencoder, we obtain an embedding that clearly separates all clusters in the data set. This method, called DipEncoder, is the basis of a novel deep clustering algorithm. Extensive experiments show that the DipEncoder is highly competitive to state-of-the-art methods.","collection-title":"KDD '22","container-title":"Proceedings of the 28th ACM SIGKDD Conference on Knowledge Discovery and Data Mining","DOI":"10.1145/3534678.3539407","event-place":"New York, NY, USA","ISBN":"978-1-4503-9385-0","page":"846–856","publisher":"Association for Computing Machinery","publisher-place":"New York, NY, USA","source":"ACM Digital Library","title":"The DipEncoder: Enforcing Multimodality in Autoencoders","title-short":"The DipEncoder","URL":"https://dl.acm.org/doi/10.1145/3534678.3539407","author":[{"family":"Leiber","given":"Collin"},{"family":"Bauer","given":"Lena G. M."},{"family":"Neumayr","given":"Michael"},{"family":"Plant","given":"Claudia"},{"family":"Böhm","given":"Christian"}],"accessed":{"date-parts":[["2025",2,9]]},"issued":{"date-parts":[["2022",8,14]]}}},{"id":1105,"uris":["http://zotero.org/users/8619560/items/R2EIHAF8"],"itemData":{"id":1105,"type":"paper-conference","abstract":"The combination of clustering with Deep Learning has gained much attention in recent years. Unsupervised neural networks like autoencoders can autonomously learn the essential structures in a data set. This idea can be combined with clustering objectives to learn relevant features automatically. Unfortunately, they are often based on a k-means framework, from which they inherit various assumptions, like spherical-shaped clusters. Another assumption, also found in approaches outside the k-means-family, is knowing the number of clusters a-priori. In this paper, we present the novel clustering algorithm DipDECK, which can estimate the number of clusters simultaneously to improving a Deep Learning-based clustering objective. Additionally, we can cluster complex data sets without assuming only spherically shaped clusters. Our algorithm works by heavily overestimating the number of clusters in the embedded space of an autoencoder and, based on Hartigan's Dip-test - a statistical test for unimodality - analyses the resulting micro-clusters to determine which to merge. We show in extensive experiments the various benefits of our method: (1) we achieve competitive results while learning the clustering-friendly representation and number of clusters simultaneously; (2) our method is robust regarding parameters, stable in performance, and allows for more flexibility in the cluster shape; (3) we outperform relevant competitors in the estimation of the number of clusters.","collection-title":"KDD '21","container-title":"Proceedings of the 27th ACM SIGKDD Conference on Knowledge Discovery &amp; Data Mining","DOI":"10.1145/3447548.3467316","event-place":"New York, NY, USA","ISBN":"978-1-4503-8332-5","page":"903–913","publisher":"Association for Computing Machinery","publisher-place":"New York, NY, USA","source":"ACM Digital Library","title":"Dip-based Deep Embedded Clustering with k-Estimation","URL":"https://dl.acm.org/doi/10.1145/3447548.3467316","author":[{"family":"Leiber","given":"Collin"},{"family":"Bauer","given":"Lena G. M."},{"family":"Schelling","given":"Benjamin"},{"family":"Böhm","given":"Christian"},{"family":"Plant","given":"Claudia"}],"accessed":{"date-parts":[["2025",2,9]]},"issued":{"date-parts":[["2021",8,14]]}}},{"id":1093,"uris":["http://zotero.org/users/8619560/items/D8HHZQXT"],"itemData":{"id":1093,"type":"paper-conference","abstract":"Electronic proceedings of IJCAI 2021","DOI":"10.24963/ijcai.2021/389","event-title":"Twenty-Ninth International Joint Conference on Artificial Intelligence","language":"en","note":"ISSN: 1045-0823","page":"2826-2832","source":"www.ijcai.org","title":"Details (Don't) Matter: Isolating Cluster Information in Deep Embedded Spaces","title-short":"Details (Don't) Matter","URL":"https://www.ijcai.org/proceedings/2021/389","volume":"3","author":[{"family":"Miklautz","given":"Lukas"},{"family":"Bauer","given":"Lena G. M."},{"family":"Mautz","given":"Dominik"},{"family":"Tschiatschek","given":"Sebastian"},{"family":"Böhm","given":"Christian"},{"family":"Plant","given":"Claudia"}],"accessed":{"date-parts":[["2025",2,10]]},"issued":{"date-parts":[["2021",8,9]]}}},{"id":1095,"uris":["http://zotero.org/users/8619560/items/KZUFDN7C"],"itemData":{"id":1095,"type":"paper-conference","abstract":"Linear or non-linear data transformations are widely used processing techniques in clustering. Usually, they are beneficial to enhancing data representation. However, if data have a complex structure, these techniques would be unsatisfying for clustering. In this paper, based on the auto-encoder network, which can learn a highly non-linear mapping function, we propose a new clustering method. Via simultaneously considering data reconstruction and compactness, our method can obtain stable and effective clustering. Experiments on three databases show that the proposed clustering model achieves excellent performance in terms of both accuracy and normalized mutual information.","container-title":"Progress in Pattern Recognition, Image Analysis, Computer Vision, and Applications","DOI":"10.1007/978-3-642-41822-8_15","event-place":"Berlin, Heidelberg","ISBN":"978-3-642-41822-8","language":"en","page":"117-124","publisher":"Springer","publisher-place":"Berlin, Heidelberg","source":"Springer Link","title":"Auto-encoder Based Data Clustering","author":[{"family":"Song","given":"Chunfeng"},{"family":"Liu","given":"Feng"},{"family":"Huang","given":"Yongzhen"},{"family":"Wang","given":"Liang"},{"family":"Tan","given":"Tieniu"}],"editor":[{"family":"Ruiz-Shulcloper","given":"José"},{"family":"Sanniti di Baja","given":"Gabriella"}],"issued":{"date-parts":[["2013"]]}}},{"id":1103,"uris":["http://zotero.org/users/8619560/items/7DXKAK5I"],"itemData":{"id":1103,"type":"paper-conference","abstract":"The idea of combining the high representational power of deep learning techniques with clustering methods has gained much interest in recent years. Optimizing representation and clustering simultaneously has been shown to have an advantage over optimizing them separately. However, so far all proposed methods have been using a flat clustering strategy, with the true number of clusters known a priori. In this paper, we propose the Deep Embedded Cluster Tree (DeepECT), the first divisive hierarchical embedded clustering method. The cluster tree does not need to know the true number of clusters during optimization. Instead, the level of detail to be analyzed can be chosen afterward and for each sub-tree separately. An optional data-augmentation-based extension allows DeepECT to ignore prior-known invariances of the dataset, such as affine transformations in image data. We evaluate and show the advantages of DeepECT in extensive experiments.","container-title":"2019 IEEE International Conference on Data Mining (ICDM)","DOI":"10.1109/ICDM.2019.00157","event-title":"2019 IEEE International Conference on Data Mining (ICDM)","note":"ISSN: 2374-8486","page":"1258-1263","source":"IEEE Xplore","title":"Deep Embedded Cluster Tree","URL":"https://ieeexplore.ieee.org/abstract/document/8970987","author":[{"family":"Mautz","given":"Dominik"},{"family":"Plant","given":"Claudia"},{"family":"Böhm","given":"Christian"}],"accessed":{"date-parts":[["2025",2,10]]},"issued":{"date-parts":[["2019",11]]}}},{"id":1124,"uris":["http://zotero.org/users/8619560/items/JRYMNFCC"],"itemData":{"id":1124,"type":"article-journal","abstract":"The idea of combining the high representational power of deep learning techniques with clustering methods has gained much attention in recent years. Optimizing a clustering objective and the dataset representation simultaneously has been shown to be advantageous over separately optimizing them. So far, however, all proposed methods have been using a flat clustering strategy, with the actual number of clusters known a priori. In this paper, we propose the Deep Embedded Cluster Tree (DeepECT), the first divisive hierarchical embedded clustering method. The cluster tree does not need to know the actual number of clusters during optimization. Instead, the level of detail to be analyzed can be chosen afterward and for each sub-tree separately. An optional data-augmentation-based extension allows DeepECT to ignore prior-known invariances of the dataset, such as affine transformations in image data. We evaluate and show the advantages of DeepECT in extensive experiments.","container-title":"Data Science and Engineering","DOI":"10.1007/s41019-020-00134-0","ISSN":"2364-1541","issue":"4","journalAbbreviation":"Data Sci. Eng.","language":"en","page":"419-432","source":"Springer Link","title":"DeepECT: The Deep Embedded Cluster Tree","title-short":"DeepECT","volume":"5","author":[{"family":"Mautz","given":"Dominik"},{"family":"Plant","given":"Claudia"},{"family":"Böhm","given":"Christian"}],"issued":{"date-parts":[["2020",12,1]]}}}],"schema":"https://github.com/citation-style-language/schema/raw/master/csl-citation.json"} </w:instrText>
      </w:r>
      <w:r w:rsidR="00323BB1" w:rsidRPr="00823579">
        <w:fldChar w:fldCharType="separate"/>
      </w:r>
      <w:r w:rsidR="00624044" w:rsidRPr="00823579">
        <w:t>(27–34)</w:t>
      </w:r>
      <w:r w:rsidR="00323BB1" w:rsidRPr="00823579">
        <w:fldChar w:fldCharType="end"/>
      </w:r>
      <w:r w:rsidRPr="00823579">
        <w:t xml:space="preserve">, showing a satisfactory performance in clustering high dimensional datasets; thus, proving their potential for </w:t>
      </w:r>
      <w:r w:rsidR="00EF02C2" w:rsidRPr="00823579">
        <w:t xml:space="preserve">complex tasks such as spike sorting. </w:t>
      </w:r>
      <w:r w:rsidR="00B65C59" w:rsidRPr="00823579">
        <w:t xml:space="preserve">The deep clustering algorithms analyzed here have their code provided by the authors. </w:t>
      </w:r>
      <w:r w:rsidR="00A942E2" w:rsidRPr="00823579">
        <w:t xml:space="preserve">For consistency of the results, we have used the implementations of these algorithms from clustpy </w:t>
      </w:r>
      <w:r w:rsidR="00A942E2" w:rsidRPr="00823579">
        <w:fldChar w:fldCharType="begin"/>
      </w:r>
      <w:r w:rsidR="00D7059D" w:rsidRPr="00823579">
        <w:instrText xml:space="preserve"> ADDIN ZOTERO_ITEM CSL_CITATION {"citationID":"7NZrGlck","properties":{"formattedCitation":"(59)","plainCitation":"(59)","noteIndex":0},"citationItems":[{"id":1126,"uris":["http://zotero.org/users/8619560/items/398XPSRM"],"itemData":{"id":1126,"type":"paper-conference","abstract":"Deep clustering algorithms have gained popularity as they are able to cluster complex large-scale data, like images. Yet these powerful algorithms require many decisions w.r.t. architecture, learning rate and other hyperparameters, making it difficult to compare different methods. A comprehensive empirical evaluation of novel clustering methods, however, plays an important role in both scientific and practical applications, as it reveals their individual strengths and weaknesses. Therefore, we introduce ClustPy, a unified framework for benchmarking deep clustering algorithms, and perform a comparison of several fundamental deep clustering methods and some recently introduced ones. We compare these methods on multiple well known image data sets using different evaluation metrics, perform a sensitivity analysis w.r.t. important hyperparameters and perform ablation studies, e.g., for different autoencoder architectures and image augmentation. To our knowledge this is the first in depth benchmarking of deep clustering algorithms in a unified setting.","container-title":"2023 IEEE International Conference on Data Mining Workshops (ICDMW)","DOI":"10.1109/ICDMW60847.2023.00087","event-title":"2023 IEEE International Conference on Data Mining Workshops (ICDMW)","note":"ISSN: 2375-9259","page":"625-632","source":"IEEE Xplore","title":"Benchmarking Deep Clustering Algorithms With ClustPy","URL":"https://ieeexplore.ieee.org/document/10411702","author":[{"family":"Leiber","given":"Collin"},{"family":"Miklautz","given":"Lukas"},{"family":"Plant","given":"Claudia"},{"family":"Böhm","given":"Christian"}],"accessed":{"date-parts":[["2025",2,10]]},"issued":{"date-parts":[["2023",12]]}}}],"schema":"https://github.com/citation-style-language/schema/raw/master/csl-citation.json"} </w:instrText>
      </w:r>
      <w:r w:rsidR="00A942E2" w:rsidRPr="00823579">
        <w:fldChar w:fldCharType="separate"/>
      </w:r>
      <w:r w:rsidR="00D7059D" w:rsidRPr="00823579">
        <w:t>(59)</w:t>
      </w:r>
      <w:r w:rsidR="00A942E2" w:rsidRPr="00823579">
        <w:fldChar w:fldCharType="end"/>
      </w:r>
      <w:r w:rsidR="00A942E2" w:rsidRPr="00823579">
        <w:t xml:space="preserve">, with some modifications to improve performance. </w:t>
      </w:r>
    </w:p>
    <w:p w14:paraId="1732E5DA" w14:textId="00C9C23F" w:rsidR="000F5AF6" w:rsidRPr="00823579" w:rsidRDefault="000F5AF6" w:rsidP="000F5AF6">
      <w:r w:rsidRPr="00823579">
        <w:br/>
        <w:t xml:space="preserve">ACeDeC </w:t>
      </w:r>
      <w:r w:rsidRPr="00823579">
        <w:fldChar w:fldCharType="begin"/>
      </w:r>
      <w:r w:rsidR="00624044" w:rsidRPr="00823579">
        <w:instrText xml:space="preserve"> ADDIN ZOTERO_ITEM CSL_CITATION {"citationID":"bb4Av6Ai","properties":{"formattedCitation":"(31)","plainCitation":"(31)","noteIndex":0},"citationItems":[{"id":1093,"uris":["http://zotero.org/users/8619560/items/D8HHZQXT"],"itemData":{"id":1093,"type":"paper-conference","abstract":"Electronic proceedings of IJCAI 2021","DOI":"10.24963/ijcai.2021/389","event-title":"Twenty-Ninth International Joint Conference on Artificial Intelligence","language":"en","note":"ISSN: 1045-0823","page":"2826-2832","source":"www.ijcai.org","title":"Details (Don't) Matter: Isolating Cluster Information in Deep Embedded Spaces","title-short":"Details (Don't) Matter","URL":"https://www.ijcai.org/proceedings/2021/389","volume":"3","author":[{"family":"Miklautz","given":"Lukas"},{"family":"Bauer","given":"Lena G. M."},{"family":"Mautz","given":"Dominik"},{"family":"Tschiatschek","given":"Sebastian"},{"family":"Böhm","given":"Christian"},{"family":"Plant","given":"Claudia"}],"accessed":{"date-parts":[["2025",2,10]]},"issued":{"date-parts":[["2021",8,9]]}}}],"schema":"https://github.com/citation-style-language/schema/raw/master/csl-citation.json"} </w:instrText>
      </w:r>
      <w:r w:rsidRPr="00823579">
        <w:fldChar w:fldCharType="separate"/>
      </w:r>
      <w:r w:rsidR="00624044" w:rsidRPr="00823579">
        <w:t>(31)</w:t>
      </w:r>
      <w:r w:rsidRPr="00823579">
        <w:fldChar w:fldCharType="end"/>
      </w:r>
      <w:r w:rsidR="002734B3" w:rsidRPr="00823579">
        <w:t>, introduced in</w:t>
      </w:r>
      <w:r w:rsidRPr="00823579">
        <w:t xml:space="preserve"> 2021</w:t>
      </w:r>
      <w:r w:rsidR="00F74AE0" w:rsidRPr="00823579">
        <w:t>, is a deep clustering approach that separates the latent representation into distinct spaces: a clustering space for cluster-specific information and a shared space for general data variation. ACeDeC measures the importance of each dimension within these spaces. Additionally, the loss function used accounts for the cluster information by minimizing distances to centroids, the shared information by modelling the distance to the mean of the embedded data and for the reconstruction of the autoencoder. By separating the embedded space and using a reformulated loss function, ACeDeC enables the learning of detailed reconstructions and cluster-specific abstractions and it</w:t>
      </w:r>
      <w:r w:rsidR="00852F22" w:rsidRPr="00823579">
        <w:t xml:space="preserve"> improves clustering performance</w:t>
      </w:r>
      <w:r w:rsidR="00F74AE0" w:rsidRPr="00823579">
        <w:t>. Experiments on various datasets demonstrate ACeDeC's superior performance compared to existing methods</w:t>
      </w:r>
      <w:r w:rsidR="00E552AA" w:rsidRPr="00823579">
        <w:t xml:space="preserve">, even DCN </w:t>
      </w:r>
      <w:r w:rsidR="00176C5F" w:rsidRPr="00823579">
        <w:fldChar w:fldCharType="begin"/>
      </w:r>
      <w:r w:rsidR="00624044" w:rsidRPr="00823579">
        <w:instrText xml:space="preserve"> ADDIN ZOTERO_ITEM CSL_CITATION {"citationID":"dAwKzs0n","properties":{"formattedCitation":"(35)","plainCitation":"(35)","noteIndex":0},"citationItems":[{"id":1097,"uris":["http://zotero.org/users/8619560/items/P2SNZFY5"],"itemData":{"id":1097,"type":"paper-conference","abstract":"Most learning approaches treat dimensionality reduction (DR) and clustering separately (i.e., sequentially), but recent research has shown that optimizing the two tasks jointly can substantially improve the performance of both. The premise behind the latter genre is that the data samples are obtained via linear transformation of latent representations that are easy to cluster; but in practice, the transformation from the latent space to the data can be more complicated. In this work, we assume that this transformation is an unknown and possibly nonlinear function. To recover the 'clustering-friendly' latent representations and to better cluster the data, we propose a joint DR and K-means clustering approach in which DR is accomplished via learning a deep neural network (DNN). The motivation is to keep the advantages of jointly optimizing the two tasks, while exploiting the deep neural network's ability to approximate any nonlinear function. This way, the proposed approach can work well for a broad class of generative models. Towards this end, we carefully design the DNN structure and the associated joint optimization criterion, and propose an effective and scalable algorithm to handle the formulated optimization problem. Experiments using different real datasets are employed to showcase the effectiveness of the proposed approach.","collection-title":"ICML'17","container-title":"Proceedings of the 34th International Conference on Machine Learning - Volume 70","event-place":"Sydney, NSW, Australia","page":"3861–3870","publisher":"JMLR.org","publisher-place":"Sydney, NSW, Australia","source":"ACM Digital Library","title":"Towards K-means-friendly spaces: simultaneous deep learning and clustering","title-short":"Towards K-means-friendly spaces","author":[{"family":"Yang","given":"Bo"},{"family":"Fu","given":"Xiao"},{"family":"Sidiropoulos","given":"Nicholas D."},{"family":"Hong","given":"Mingyi"}],"accessed":{"date-parts":[["2025",2,9]]},"issued":{"date-parts":[["2017",8,6]]}}}],"schema":"https://github.com/citation-style-language/schema/raw/master/csl-citation.json"} </w:instrText>
      </w:r>
      <w:r w:rsidR="00176C5F" w:rsidRPr="00823579">
        <w:fldChar w:fldCharType="separate"/>
      </w:r>
      <w:r w:rsidR="00624044" w:rsidRPr="00823579">
        <w:t>(35)</w:t>
      </w:r>
      <w:r w:rsidR="00176C5F" w:rsidRPr="00823579">
        <w:fldChar w:fldCharType="end"/>
      </w:r>
      <w:r w:rsidR="00176C5F" w:rsidRPr="00823579">
        <w:t xml:space="preserve"> </w:t>
      </w:r>
      <w:r w:rsidR="00E552AA" w:rsidRPr="00823579">
        <w:t>another deep clustering approach</w:t>
      </w:r>
      <w:r w:rsidR="00F74AE0" w:rsidRPr="00823579">
        <w:t>.</w:t>
      </w:r>
    </w:p>
    <w:p w14:paraId="1B0AA81E" w14:textId="6FDE8393" w:rsidR="000F5AF6" w:rsidRPr="00823579" w:rsidRDefault="000F5AF6" w:rsidP="000F5AF6">
      <w:r w:rsidRPr="00823579">
        <w:t xml:space="preserve">AEC </w:t>
      </w:r>
      <w:r w:rsidRPr="00823579">
        <w:fldChar w:fldCharType="begin"/>
      </w:r>
      <w:r w:rsidR="00624044" w:rsidRPr="00823579">
        <w:instrText xml:space="preserve"> ADDIN ZOTERO_ITEM CSL_CITATION {"citationID":"Rr3GIZmc","properties":{"formattedCitation":"(32)","plainCitation":"(32)","noteIndex":0},"citationItems":[{"id":1095,"uris":["http://zotero.org/users/8619560/items/KZUFDN7C"],"itemData":{"id":1095,"type":"paper-conference","abstract":"Linear or non-linear data transformations are widely used processing techniques in clustering. Usually, they are beneficial to enhancing data representation. However, if data have a complex structure, these techniques would be unsatisfying for clustering. In this paper, based on the auto-encoder network, which can learn a highly non-linear mapping function, we propose a new clustering method. Via simultaneously considering data reconstruction and compactness, our method can obtain stable and effective clustering. Experiments on three databases show that the proposed clustering model achieves excellent performance in terms of both accuracy and normalized mutual information.","container-title":"Progress in Pattern Recognition, Image Analysis, Computer Vision, and Applications","DOI":"10.1007/978-3-642-41822-8_15","event-place":"Berlin, Heidelberg","ISBN":"978-3-642-41822-8","language":"en","page":"117-124","publisher":"Springer","publisher-place":"Berlin, Heidelberg","source":"Springer Link","title":"Auto-encoder Based Data Clustering","author":[{"family":"Song","given":"Chunfeng"},{"family":"Liu","given":"Feng"},{"family":"Huang","given":"Yongzhen"},{"family":"Wang","given":"Liang"},{"family":"Tan","given":"Tieniu"}],"editor":[{"family":"Ruiz-Shulcloper","given":"José"},{"family":"Sanniti di Baja","given":"Gabriella"}],"issued":{"date-parts":[["2013"]]}}}],"schema":"https://github.com/citation-style-language/schema/raw/master/csl-citation.json"} </w:instrText>
      </w:r>
      <w:r w:rsidRPr="00823579">
        <w:fldChar w:fldCharType="separate"/>
      </w:r>
      <w:r w:rsidR="00624044" w:rsidRPr="00823579">
        <w:t>(32)</w:t>
      </w:r>
      <w:r w:rsidRPr="00823579">
        <w:fldChar w:fldCharType="end"/>
      </w:r>
      <w:r w:rsidR="002734B3" w:rsidRPr="00823579">
        <w:t>, introduced in</w:t>
      </w:r>
      <w:r w:rsidRPr="00823579">
        <w:t xml:space="preserve"> 2013</w:t>
      </w:r>
      <w:r w:rsidR="00180CD3" w:rsidRPr="00823579">
        <w:t xml:space="preserve">, is a deep clustering approach that proposes </w:t>
      </w:r>
      <w:r w:rsidR="00BA72E5" w:rsidRPr="00823579">
        <w:t>using auto</w:t>
      </w:r>
      <w:r w:rsidR="00180CD3" w:rsidRPr="00823579">
        <w:t>encoders</w:t>
      </w:r>
      <w:r w:rsidR="00BA72E5" w:rsidRPr="00823579">
        <w:t xml:space="preserve"> for</w:t>
      </w:r>
      <w:r w:rsidR="00180CD3" w:rsidRPr="00823579">
        <w:t xml:space="preserve"> mapping data to a more suitable space. This method incorporates both data reconstruction and </w:t>
      </w:r>
      <w:r w:rsidR="00C64F40" w:rsidRPr="00823579">
        <w:t xml:space="preserve">cluster </w:t>
      </w:r>
      <w:r w:rsidR="00180CD3" w:rsidRPr="00823579">
        <w:t>compactness</w:t>
      </w:r>
      <w:r w:rsidR="00C64F40" w:rsidRPr="00823579">
        <w:t xml:space="preserve"> through its proposed loss function</w:t>
      </w:r>
      <w:r w:rsidR="00180CD3" w:rsidRPr="00823579">
        <w:t xml:space="preserve">, leading to more stable and effective clustering. The model iteratively refines data representation and cluster centres, achieving superior performance compared to conventional approaches like K-means. Experiments on benchmark datasets demonstrate the improved accuracy and normalised mutual information of this auto-encoder-based clustering technique. </w:t>
      </w:r>
    </w:p>
    <w:p w14:paraId="0CFEDC08" w14:textId="1A3A97D0" w:rsidR="000F5AF6" w:rsidRPr="00823579" w:rsidRDefault="000F5AF6" w:rsidP="000F5AF6">
      <w:r w:rsidRPr="00823579">
        <w:lastRenderedPageBreak/>
        <w:t xml:space="preserve">DCN </w:t>
      </w:r>
      <w:r w:rsidRPr="00823579">
        <w:fldChar w:fldCharType="begin"/>
      </w:r>
      <w:r w:rsidR="00624044" w:rsidRPr="00823579">
        <w:instrText xml:space="preserve"> ADDIN ZOTERO_ITEM CSL_CITATION {"citationID":"LRFj5FPN","properties":{"formattedCitation":"(35)","plainCitation":"(35)","noteIndex":0},"citationItems":[{"id":1097,"uris":["http://zotero.org/users/8619560/items/P2SNZFY5"],"itemData":{"id":1097,"type":"paper-conference","abstract":"Most learning approaches treat dimensionality reduction (DR) and clustering separately (i.e., sequentially), but recent research has shown that optimizing the two tasks jointly can substantially improve the performance of both. The premise behind the latter genre is that the data samples are obtained via linear transformation of latent representations that are easy to cluster; but in practice, the transformation from the latent space to the data can be more complicated. In this work, we assume that this transformation is an unknown and possibly nonlinear function. To recover the 'clustering-friendly' latent representations and to better cluster the data, we propose a joint DR and K-means clustering approach in which DR is accomplished via learning a deep neural network (DNN). The motivation is to keep the advantages of jointly optimizing the two tasks, while exploiting the deep neural network's ability to approximate any nonlinear function. This way, the proposed approach can work well for a broad class of generative models. Towards this end, we carefully design the DNN structure and the associated joint optimization criterion, and propose an effective and scalable algorithm to handle the formulated optimization problem. Experiments using different real datasets are employed to showcase the effectiveness of the proposed approach.","collection-title":"ICML'17","container-title":"Proceedings of the 34th International Conference on Machine Learning - Volume 70","event-place":"Sydney, NSW, Australia","page":"3861–3870","publisher":"JMLR.org","publisher-place":"Sydney, NSW, Australia","source":"ACM Digital Library","title":"Towards K-means-friendly spaces: simultaneous deep learning and clustering","title-short":"Towards K-means-friendly spaces","author":[{"family":"Yang","given":"Bo"},{"family":"Fu","given":"Xiao"},{"family":"Sidiropoulos","given":"Nicholas D."},{"family":"Hong","given":"Mingyi"}],"accessed":{"date-parts":[["2025",2,9]]},"issued":{"date-parts":[["2017",8,6]]}}}],"schema":"https://github.com/citation-style-language/schema/raw/master/csl-citation.json"} </w:instrText>
      </w:r>
      <w:r w:rsidRPr="00823579">
        <w:fldChar w:fldCharType="separate"/>
      </w:r>
      <w:r w:rsidR="00624044" w:rsidRPr="00823579">
        <w:t>(35)</w:t>
      </w:r>
      <w:r w:rsidRPr="00823579">
        <w:fldChar w:fldCharType="end"/>
      </w:r>
      <w:r w:rsidR="002734B3" w:rsidRPr="00823579">
        <w:t xml:space="preserve">, introduced in </w:t>
      </w:r>
      <w:r w:rsidRPr="00823579">
        <w:t>2017</w:t>
      </w:r>
      <w:r w:rsidR="00C64F40" w:rsidRPr="00823579">
        <w:t xml:space="preserve">, </w:t>
      </w:r>
      <w:r w:rsidR="00B84BF0" w:rsidRPr="00823579">
        <w:t xml:space="preserve">proposes the use of deep neural networks (DNNs) for dimensionality reduction and K-means for the clustering of high-dimensional data. This method learns a 'clustering-friendly' latent space by simultaneously optimising data reconstruction, dimensionality reduction, and cluster structure. DCN uses an </w:t>
      </w:r>
      <w:r w:rsidR="00BA72E5" w:rsidRPr="00823579">
        <w:t>autoencoder</w:t>
      </w:r>
      <w:r w:rsidR="00B84BF0" w:rsidRPr="00823579">
        <w:t xml:space="preserve"> network structure </w:t>
      </w:r>
      <w:r w:rsidR="00E552AA" w:rsidRPr="00823579">
        <w:t xml:space="preserve">(with a step of greedy layer-wise pre-training </w:t>
      </w:r>
      <w:r w:rsidR="00E552AA" w:rsidRPr="00823579">
        <w:fldChar w:fldCharType="begin"/>
      </w:r>
      <w:r w:rsidR="00D7059D" w:rsidRPr="00823579">
        <w:instrText xml:space="preserve"> ADDIN ZOTERO_ITEM CSL_CITATION {"citationID":"syhBYt5z","properties":{"formattedCitation":"(60)","plainCitation":"(60)","noteIndex":0},"citationItems":[{"id":1121,"uris":["http://zotero.org/users/8619560/items/ZTNWQH6L"],"itemData":{"id":1121,"type":"book","abstract":"Complexity theory of circuits strongly suggests that deep architectures can be much more efficient (sometimes exponentially) than shallow architectures, in terms of computational elements required to represent some functions. Deep multi-layer neural networks have many levels of non-linearities allowing them to compactly represent highly non-linear and highly-varying functions. However, until recently it was not clear how to train such deep networks, since gradient-based optimization starting from random initialization appears to often get stuck in poor solutions. Hinton et al. recently introduced a greedy layer-wise unsupervised learning algorithm for Deep Belief Networks (DBN), a generative model with many layers of hidden causal variables. In the context of the above optimization problem, we study this algorithm empirically and explore variants to better understand its success and extend it to cases where the inputs are continuous or where the structure of the input distribution is not revealing enough about the variable to be predicted in a supervised task. Our experiments also confirm the hypothesis that the greedy layer-wise unsupervised training strategy mostly helps the optimization, by initializing weights in a region near a good local minimum, giving rise to internal distributed representations that are high-level abstractions of the input, bringing better generalization.","note":"journalAbbreviation: Advances in Neural Information Processing Systems\ncontainer-title: Advances in Neural Information Processing Systems","source":"ResearchGate","title":"Greedy layer-wise training of deep networks","volume":"19","author":[{"family":"Bengio","given":"Y."},{"family":"Lamblin","given":"Pascal"},{"family":"Popovici","given":"Dan"},{"family":"Larochelle","given":"Hugo"},{"family":"Montreal","given":"U."}],"issued":{"date-parts":[["2007",1,1]]}}}],"schema":"https://github.com/citation-style-language/schema/raw/master/csl-citation.json"} </w:instrText>
      </w:r>
      <w:r w:rsidR="00E552AA" w:rsidRPr="00823579">
        <w:fldChar w:fldCharType="separate"/>
      </w:r>
      <w:r w:rsidR="00D7059D" w:rsidRPr="00823579">
        <w:t>(60)</w:t>
      </w:r>
      <w:r w:rsidR="00E552AA" w:rsidRPr="00823579">
        <w:fldChar w:fldCharType="end"/>
      </w:r>
      <w:r w:rsidR="00E552AA" w:rsidRPr="00823579">
        <w:t xml:space="preserve">) </w:t>
      </w:r>
      <w:r w:rsidR="00B84BF0" w:rsidRPr="00823579">
        <w:t xml:space="preserve">with a K-means clustering objective at the bottleneck layer to avoid trivial solutions, and an alternating stochastic gradient algorithm for optimisation. Experiments on synthetic and real-world datasets demonstrate the effectiveness of DCN in improving clustering performance compared to state-of-the-art methods, particularly in </w:t>
      </w:r>
      <w:r w:rsidR="00176C5F" w:rsidRPr="00823579">
        <w:t>cases with unbalanced clusters.</w:t>
      </w:r>
      <w:r w:rsidR="00C67199" w:rsidRPr="00823579">
        <w:t xml:space="preserve"> It was shown to outperform other deep clustering approaches, such as DEC </w:t>
      </w:r>
      <w:r w:rsidR="00C67199" w:rsidRPr="00823579">
        <w:fldChar w:fldCharType="begin"/>
      </w:r>
      <w:r w:rsidR="00D7059D" w:rsidRPr="00823579">
        <w:instrText xml:space="preserve"> ADDIN ZOTERO_ITEM CSL_CITATION {"citationID":"S8qBP060","properties":{"formattedCitation":"(61)","plainCitation":"(61)","noteIndex":0},"citationItems":[{"id":1102,"uris":["http://zotero.org/users/8619560/items/IGCHGL7N"],"itemData":{"id":1102,"type":"paper-conference","abstract":"Clustering is central to many data-driven application domains and has been studied extensively in terms of distance functions and grouping algorithms. Relatively little work has focused on learning representations for clustering. In this paper, we propose Deep Embedded Clustering (DEC), a method that simultaneously learns feature representations and cluster assignments using deep neural networks. DEC learns a mapping from the data space to a lower-dimensional feature space in which it iteratively optimizes a clustering objective. Our experimental evaluations on image and text corpora show significant improvement over state-of-the-art methods.","collection-title":"ICML'16","container-title":"Proceedings of the 33rd International Conference on International Conference on Machine Learning - Volume 48","event-place":"New York, NY, USA","page":"478–487","publisher":"JMLR.org","publisher-place":"New York, NY, USA","source":"ACM Digital Library","title":"Unsupervised deep embedding for clustering analysis","author":[{"family":"Xie","given":"Junyuan"},{"family":"Girshick","given":"Ross"},{"family":"Farhadi","given":"Ali"}],"accessed":{"date-parts":[["2025",2,9]]},"issued":{"date-parts":[["2016",6,19]]}}}],"schema":"https://github.com/citation-style-language/schema/raw/master/csl-citation.json"} </w:instrText>
      </w:r>
      <w:r w:rsidR="00C67199" w:rsidRPr="00823579">
        <w:fldChar w:fldCharType="separate"/>
      </w:r>
      <w:r w:rsidR="00D7059D" w:rsidRPr="00823579">
        <w:t>(61)</w:t>
      </w:r>
      <w:r w:rsidR="00C67199" w:rsidRPr="00823579">
        <w:fldChar w:fldCharType="end"/>
      </w:r>
      <w:r w:rsidR="00C67199" w:rsidRPr="00823579">
        <w:t xml:space="preserve"> and simpler approaches that used an autoencoder to reduce dimensionality and a clustering algorithm such as K-Means.</w:t>
      </w:r>
    </w:p>
    <w:p w14:paraId="1FDDEF28" w14:textId="0E1551AE" w:rsidR="00B84BF0" w:rsidRPr="00823579" w:rsidRDefault="000F5AF6" w:rsidP="00B84BF0">
      <w:r w:rsidRPr="00823579">
        <w:t xml:space="preserve">DDC </w:t>
      </w:r>
      <w:r w:rsidRPr="00823579">
        <w:fldChar w:fldCharType="begin"/>
      </w:r>
      <w:r w:rsidR="00624044" w:rsidRPr="00823579">
        <w:instrText xml:space="preserve"> ADDIN ZOTERO_ITEM CSL_CITATION {"citationID":"1hespaJb","properties":{"formattedCitation":"(38)","plainCitation":"(38)","noteIndex":0},"citationItems":[{"id":1099,"uris":["http://zotero.org/users/8619560/items/DAQQUDD7"],"itemData":{"id":1099,"type":"article-journal","abstract":"Recently, deep clustering, which is able to perform feature learning that favors clustering tasks via deep neural networks, has achieved remarkable performance in image clustering applications. However, the existing deep clustering algorithms generally need the number of clusters in advance, which is usually unknown in real-world tasks. In addition, the initial cluster centers in the learned feature space are generated by k-means. This only works well on spherical clusters and probably leads to unstable clustering results. In this paper, we propose a two-stage deep density-based image clustering (DDC) framework to address these issues. The first stage is to train a deep convolutional autoencoder (CAE) to extract low-dimensional feature representations from high-dimensional image data, and then apply t-SNE to further reduce the data to a 2-dimensional space favoring density-based clustering algorithms. In the second stage, we propose a novel density-based clustering technique for the 2-dimensional embedded data to automatically recognize an appropriate number of clusters with arbitrary shapes. Concretely, a number of local clusters are generated to capture the local structures of clusters, and then are merged via their density relationship to form the final clustering result. Experiments demonstrate that the proposed DDC achieves comparable or even better clustering performance than state-of-the-art deep clustering methods, even though the number of clusters is not given.","container-title":"Knowledge-Based Systems","DOI":"10.1016/j.knosys.2020.105841","ISSN":"0950-7051","journalAbbreviation":"Knowledge-Based Systems","page":"105841","source":"ScienceDirect","title":"Deep density-based image clustering","volume":"197","author":[{"family":"Ren","given":"Yazhou"},{"family":"Wang","given":"Ni"},{"family":"Li","given":"Mingxia"},{"family":"Xu","given":"Zenglin"}],"issued":{"date-parts":[["2020",6,7]]}}}],"schema":"https://github.com/citation-style-language/schema/raw/master/csl-citation.json"} </w:instrText>
      </w:r>
      <w:r w:rsidRPr="00823579">
        <w:fldChar w:fldCharType="separate"/>
      </w:r>
      <w:r w:rsidR="00624044" w:rsidRPr="00823579">
        <w:t>(38)</w:t>
      </w:r>
      <w:r w:rsidRPr="00823579">
        <w:fldChar w:fldCharType="end"/>
      </w:r>
      <w:r w:rsidR="002734B3" w:rsidRPr="00823579">
        <w:t>, introduced in</w:t>
      </w:r>
      <w:r w:rsidRPr="00823579">
        <w:t xml:space="preserve"> 2020</w:t>
      </w:r>
      <w:r w:rsidR="00B84BF0" w:rsidRPr="00823579">
        <w:t xml:space="preserve">, </w:t>
      </w:r>
      <w:r w:rsidR="00176C5F" w:rsidRPr="00823579">
        <w:t xml:space="preserve">employs a two-stage approach: first, it uses a deep convolutional autoencoder to learn low-dimensional feature representations, and then applies a new density-based clustering technique. </w:t>
      </w:r>
      <w:r w:rsidR="00BA72E5" w:rsidRPr="00823579">
        <w:t xml:space="preserve">DDC uses a deep autoencoder to learn deep feature representations of data. It adopts t-SNE to further reduce the learned features to a 2-dimensional space while preserving the pairwise similarity of data instances. It develops a novel density-based clustering method that considers both the local structures of clusters and the importance of instances to generate the final clustering results. </w:t>
      </w:r>
      <w:r w:rsidR="00176C5F" w:rsidRPr="00823579">
        <w:t xml:space="preserve">This method addresses limitations in existing deep clustering algorithms, specifically the need for a pre-defined number of clusters and instability with non-spherical cluster shapes. Experiments demonstrate that DDC achieves state-of-the-art performance, even when the number of clusters is unknown, making it a robust solution for various image clustering tasks. Moreover, DDC was shown to outperform other deep clustering methods, specifically DEC </w:t>
      </w:r>
      <w:r w:rsidR="00176C5F" w:rsidRPr="00823579">
        <w:fldChar w:fldCharType="begin"/>
      </w:r>
      <w:r w:rsidR="00D7059D" w:rsidRPr="00823579">
        <w:instrText xml:space="preserve"> ADDIN ZOTERO_ITEM CSL_CITATION {"citationID":"a7MsDhBA","properties":{"formattedCitation":"(61)","plainCitation":"(61)","noteIndex":0},"citationItems":[{"id":1102,"uris":["http://zotero.org/users/8619560/items/IGCHGL7N"],"itemData":{"id":1102,"type":"paper-conference","abstract":"Clustering is central to many data-driven application domains and has been studied extensively in terms of distance functions and grouping algorithms. Relatively little work has focused on learning representations for clustering. In this paper, we propose Deep Embedded Clustering (DEC), a method that simultaneously learns feature representations and cluster assignments using deep neural networks. DEC learns a mapping from the data space to a lower-dimensional feature space in which it iteratively optimizes a clustering objective. Our experimental evaluations on image and text corpora show significant improvement over state-of-the-art methods.","collection-title":"ICML'16","container-title":"Proceedings of the 33rd International Conference on International Conference on Machine Learning - Volume 48","event-place":"New York, NY, USA","page":"478–487","publisher":"JMLR.org","publisher-place":"New York, NY, USA","source":"ACM Digital Library","title":"Unsupervised deep embedding for clustering analysis","author":[{"family":"Xie","given":"Junyuan"},{"family":"Girshick","given":"Ross"},{"family":"Farhadi","given":"Ali"}],"accessed":{"date-parts":[["2025",2,9]]},"issued":{"date-parts":[["2016",6,19]]}}}],"schema":"https://github.com/citation-style-language/schema/raw/master/csl-citation.json"} </w:instrText>
      </w:r>
      <w:r w:rsidR="00176C5F" w:rsidRPr="00823579">
        <w:fldChar w:fldCharType="separate"/>
      </w:r>
      <w:r w:rsidR="00D7059D" w:rsidRPr="00823579">
        <w:t>(61)</w:t>
      </w:r>
      <w:r w:rsidR="00176C5F" w:rsidRPr="00823579">
        <w:fldChar w:fldCharType="end"/>
      </w:r>
      <w:r w:rsidR="00176C5F" w:rsidRPr="00823579">
        <w:t xml:space="preserve">, IDEC </w:t>
      </w:r>
      <w:r w:rsidR="00176C5F" w:rsidRPr="00823579">
        <w:fldChar w:fldCharType="begin"/>
      </w:r>
      <w:r w:rsidR="00624044" w:rsidRPr="00823579">
        <w:instrText xml:space="preserve"> ADDIN ZOTERO_ITEM CSL_CITATION {"citationID":"p4pjYY6r","properties":{"formattedCitation":"(28)","plainCitation":"(28)","noteIndex":0},"citationItems":[{"id":1112,"uris":["http://zotero.org/users/8619560/items/AYWS9G8L"],"itemData":{"id":1112,"type":"article-journal","abstract":"Electronic proceedings of IJCAI 2017","page":"1753-1759","source":"www.ijcai.org","title":"Improved Deep Embedded Clustering with Local Structure Preservation","author":[{"family":"Guo","given":"Xifeng"},{"family":"Gao","given":"Long"},{"family":"Liu","given":"Xinwang"},{"family":"Yin","given":"Jianping"}],"issued":{"date-parts":[["2017"]]}}}],"schema":"https://github.com/citation-style-language/schema/raw/master/csl-citation.json"} </w:instrText>
      </w:r>
      <w:r w:rsidR="00176C5F" w:rsidRPr="00823579">
        <w:fldChar w:fldCharType="separate"/>
      </w:r>
      <w:r w:rsidR="00624044" w:rsidRPr="00823579">
        <w:t>(28)</w:t>
      </w:r>
      <w:r w:rsidR="00176C5F" w:rsidRPr="00823579">
        <w:fldChar w:fldCharType="end"/>
      </w:r>
      <w:r w:rsidR="00176C5F" w:rsidRPr="00823579">
        <w:t xml:space="preserve">, DKM </w:t>
      </w:r>
      <w:r w:rsidR="00176C5F" w:rsidRPr="00823579">
        <w:fldChar w:fldCharType="begin"/>
      </w:r>
      <w:r w:rsidR="00624044" w:rsidRPr="00823579">
        <w:instrText xml:space="preserve"> ADDIN ZOTERO_ITEM CSL_CITATION {"citationID":"eWJTf0n2","properties":{"formattedCitation":"(27)","plainCitation":"(27)","noteIndex":0},"citationItems":[{"id":1109,"uris":["http://zotero.org/users/8619560/items/H3K3C6P4"],"itemData":{"id":1109,"type":"article-journal","abstract":"We study in this paper the problem of jointly clustering and learning representations. As several previous studies have shown, learning representations that are both faithful to the data to be clustered and adapted to the clustering algorithm can lead to better clustering performance, all the more so that the two tasks are performed jointly. We propose here such an approach for k-Means clustering based on a continuous reparametrization of the objective function that leads to a truly joint solution. The behavior of our approach is illustrated on various datasets showing its efficacy in learning representations for objects while clustering them.","container-title":"Pattern Recognition Letters","DOI":"10.1016/j.patrec.2020.07.028","ISSN":"0167-8655","journalAbbreviation":"Pattern Recognition Letters","page":"185-192","source":"ScienceDirect","title":"Deep &lt;i&gt;k&lt;/i&gt;-Means: Jointly clustering with &lt;i&gt;k&lt;/i&gt;-Means and learning representations","title-short":"Deep &lt;i&gt;k&lt;/i&gt;-Means","volume":"138","author":[{"family":"Moradi Fard","given":"Maziar"},{"family":"Thonet","given":"Thibaut"},{"family":"Gaussier","given":"Eric"}],"issued":{"date-parts":[["2020",10,1]]}}}],"schema":"https://github.com/citation-style-language/schema/raw/master/csl-citation.json"} </w:instrText>
      </w:r>
      <w:r w:rsidR="00176C5F" w:rsidRPr="00823579">
        <w:fldChar w:fldCharType="separate"/>
      </w:r>
      <w:r w:rsidR="00624044" w:rsidRPr="00823579">
        <w:t>(27)</w:t>
      </w:r>
      <w:r w:rsidR="00176C5F" w:rsidRPr="00823579">
        <w:fldChar w:fldCharType="end"/>
      </w:r>
      <w:r w:rsidR="00176C5F" w:rsidRPr="00823579">
        <w:t xml:space="preserve"> and VaDE </w:t>
      </w:r>
      <w:r w:rsidR="00176C5F" w:rsidRPr="00823579">
        <w:fldChar w:fldCharType="begin"/>
      </w:r>
      <w:r w:rsidR="00D7059D" w:rsidRPr="00823579">
        <w:instrText xml:space="preserve"> ADDIN ZOTERO_ITEM CSL_CITATION {"citationID":"JO3LefHO","properties":{"formattedCitation":"(62)","plainCitation":"(62)","noteIndex":0},"citationItems":[{"id":1117,"uris":["http://zotero.org/users/8619560/items/Q7BX3ISW"],"itemData":{"id":1117,"type":"article-journal","abstract":"Electronic proceedings of IJCAI 2017","page":"1965-1972","source":"www.ijcai.org","title":"Variational Deep Embedding: An Unsupervised and Generative Approach to Clustering","title-short":"Variational Deep Embedding","author":[{"family":"Jiang","given":"Zhuxi"},{"family":"Zheng","given":"Yin"},{"family":"Tan","given":"Huachun"},{"family":"Tang","given":"Bangsheng"},{"family":"Zhou","given":"Hanning"}],"issued":{"date-parts":[["2017"]]}}}],"schema":"https://github.com/citation-style-language/schema/raw/master/csl-citation.json"} </w:instrText>
      </w:r>
      <w:r w:rsidR="00176C5F" w:rsidRPr="00823579">
        <w:fldChar w:fldCharType="separate"/>
      </w:r>
      <w:r w:rsidR="00D7059D" w:rsidRPr="00823579">
        <w:t>(62)</w:t>
      </w:r>
      <w:r w:rsidR="00176C5F" w:rsidRPr="00823579">
        <w:fldChar w:fldCharType="end"/>
      </w:r>
      <w:r w:rsidR="00176C5F" w:rsidRPr="00823579">
        <w:t xml:space="preserve">. </w:t>
      </w:r>
    </w:p>
    <w:p w14:paraId="7366EFB8" w14:textId="4A158B6A" w:rsidR="000F5AF6" w:rsidRPr="00823579" w:rsidRDefault="000F5AF6" w:rsidP="000F5AF6">
      <w:r w:rsidRPr="00823579">
        <w:t xml:space="preserve">DEC </w:t>
      </w:r>
      <w:r w:rsidR="00DC4759" w:rsidRPr="00823579">
        <w:fldChar w:fldCharType="begin"/>
      </w:r>
      <w:r w:rsidR="00D7059D" w:rsidRPr="00823579">
        <w:instrText xml:space="preserve"> ADDIN ZOTERO_ITEM CSL_CITATION {"citationID":"MYw6G30r","properties":{"formattedCitation":"(61)","plainCitation":"(61)","noteIndex":0},"citationItems":[{"id":1102,"uris":["http://zotero.org/users/8619560/items/IGCHGL7N"],"itemData":{"id":1102,"type":"paper-conference","abstract":"Clustering is central to many data-driven application domains and has been studied extensively in terms of distance functions and grouping algorithms. Relatively little work has focused on learning representations for clustering. In this paper, we propose Deep Embedded Clustering (DEC), a method that simultaneously learns feature representations and cluster assignments using deep neural networks. DEC learns a mapping from the data space to a lower-dimensional feature space in which it iteratively optimizes a clustering objective. Our experimental evaluations on image and text corpora show significant improvement over state-of-the-art methods.","collection-title":"ICML'16","container-title":"Proceedings of the 33rd International Conference on International Conference on Machine Learning - Volume 48","event-place":"New York, NY, USA","page":"478–487","publisher":"JMLR.org","publisher-place":"New York, NY, USA","source":"ACM Digital Library","title":"Unsupervised deep embedding for clustering analysis","author":[{"family":"Xie","given":"Junyuan"},{"family":"Girshick","given":"Ross"},{"family":"Farhadi","given":"Ali"}],"accessed":{"date-parts":[["2025",2,9]]},"issued":{"date-parts":[["2016",6,19]]}}}],"schema":"https://github.com/citation-style-language/schema/raw/master/csl-citation.json"} </w:instrText>
      </w:r>
      <w:r w:rsidR="00DC4759" w:rsidRPr="00823579">
        <w:fldChar w:fldCharType="separate"/>
      </w:r>
      <w:r w:rsidR="00D7059D" w:rsidRPr="00823579">
        <w:t>(61)</w:t>
      </w:r>
      <w:r w:rsidR="00DC4759" w:rsidRPr="00823579">
        <w:fldChar w:fldCharType="end"/>
      </w:r>
      <w:r w:rsidR="002734B3" w:rsidRPr="00823579">
        <w:t>, introduced in</w:t>
      </w:r>
      <w:r w:rsidR="00DC4759" w:rsidRPr="00823579">
        <w:t xml:space="preserve"> 2016</w:t>
      </w:r>
      <w:r w:rsidR="000E49B2" w:rsidRPr="00823579">
        <w:t xml:space="preserve">, proposes the use of </w:t>
      </w:r>
      <w:r w:rsidR="00176C5F" w:rsidRPr="00823579">
        <w:t>DNNs, specifically an autoencoder,</w:t>
      </w:r>
      <w:r w:rsidR="000E49B2" w:rsidRPr="00823579">
        <w:t xml:space="preserve"> to simultaneously learn feature representations and cluster assignments. It iteratively refines clusters by optimising a clustering objective in a lower-dimensional space. This process involves computing soft assignments and minimising Kullback-Leibler divergence using an auxiliary target distribution to map the autoencoder’</w:t>
      </w:r>
      <w:r w:rsidR="00FC49A7" w:rsidRPr="00823579">
        <w:t>s embeddings</w:t>
      </w:r>
      <w:r w:rsidR="000E49B2" w:rsidRPr="00823579">
        <w:t xml:space="preserve"> to cluster centroids.</w:t>
      </w:r>
      <w:r w:rsidR="00D21D5B" w:rsidRPr="00823579">
        <w:t xml:space="preserve"> DEC applies a greedy layer-wise pre-training </w:t>
      </w:r>
      <w:r w:rsidR="00D21D5B" w:rsidRPr="00823579">
        <w:fldChar w:fldCharType="begin"/>
      </w:r>
      <w:r w:rsidR="00D7059D" w:rsidRPr="00823579">
        <w:instrText xml:space="preserve"> ADDIN ZOTERO_ITEM CSL_CITATION {"citationID":"WdZp8A5R","properties":{"formattedCitation":"(60)","plainCitation":"(60)","noteIndex":0},"citationItems":[{"id":1121,"uris":["http://zotero.org/users/8619560/items/ZTNWQH6L"],"itemData":{"id":1121,"type":"book","abstract":"Complexity theory of circuits strongly suggests that deep architectures can be much more efficient (sometimes exponentially) than shallow architectures, in terms of computational elements required to represent some functions. Deep multi-layer neural networks have many levels of non-linearities allowing them to compactly represent highly non-linear and highly-varying functions. However, until recently it was not clear how to train such deep networks, since gradient-based optimization starting from random initialization appears to often get stuck in poor solutions. Hinton et al. recently introduced a greedy layer-wise unsupervised learning algorithm for Deep Belief Networks (DBN), a generative model with many layers of hidden causal variables. In the context of the above optimization problem, we study this algorithm empirically and explore variants to better understand its success and extend it to cases where the inputs are continuous or where the structure of the input distribution is not revealing enough about the variable to be predicted in a supervised task. Our experiments also confirm the hypothesis that the greedy layer-wise unsupervised training strategy mostly helps the optimization, by initializing weights in a region near a good local minimum, giving rise to internal distributed representations that are high-level abstractions of the input, bringing better generalization.","note":"journalAbbreviation: Advances in Neural Information Processing Systems\ncontainer-title: Advances in Neural Information Processing Systems","source":"ResearchGate","title":"Greedy layer-wise training of deep networks","volume":"19","author":[{"family":"Bengio","given":"Y."},{"family":"Lamblin","given":"Pascal"},{"family":"Popovici","given":"Dan"},{"family":"Larochelle","given":"Hugo"},{"family":"Montreal","given":"U."}],"issued":{"date-parts":[["2007",1,1]]}}}],"schema":"https://github.com/citation-style-language/schema/raw/master/csl-citation.json"} </w:instrText>
      </w:r>
      <w:r w:rsidR="00D21D5B" w:rsidRPr="00823579">
        <w:fldChar w:fldCharType="separate"/>
      </w:r>
      <w:r w:rsidR="00D7059D" w:rsidRPr="00823579">
        <w:t>(60)</w:t>
      </w:r>
      <w:r w:rsidR="00D21D5B" w:rsidRPr="00823579">
        <w:fldChar w:fldCharType="end"/>
      </w:r>
      <w:r w:rsidR="00D21D5B" w:rsidRPr="00823579">
        <w:t xml:space="preserve"> on the autoencoder starting with weights initialized from a normal distribution.</w:t>
      </w:r>
      <w:r w:rsidR="000E49B2" w:rsidRPr="00823579">
        <w:t xml:space="preserve"> The authors demonstrate significant improvements over existing clustering methods on image and text datasets. Furthermore, DEC exhibits robustness to hyperparameter variations, making it practical for real-world applications. The algorithm's linear complexity enables it to scale effectively to large datasets.</w:t>
      </w:r>
    </w:p>
    <w:p w14:paraId="2847CDCB" w14:textId="68260D3F" w:rsidR="00DC4759" w:rsidRPr="00823579" w:rsidRDefault="00DC4759" w:rsidP="000F5AF6">
      <w:r w:rsidRPr="00823579">
        <w:t xml:space="preserve">DeepECT </w:t>
      </w:r>
      <w:r w:rsidRPr="00823579">
        <w:fldChar w:fldCharType="begin"/>
      </w:r>
      <w:r w:rsidR="00624044" w:rsidRPr="00823579">
        <w:instrText xml:space="preserve"> ADDIN ZOTERO_ITEM CSL_CITATION {"citationID":"R2SvmlVc","properties":{"formattedCitation":"(33,34)","plainCitation":"(33,34)","noteIndex":0},"citationItems":[{"id":1103,"uris":["http://zotero.org/users/8619560/items/7DXKAK5I"],"itemData":{"id":1103,"type":"paper-conference","abstract":"The idea of combining the high representational power of deep learning techniques with clustering methods has gained much interest in recent years. Optimizing representation and clustering simultaneously has been shown to have an advantage over optimizing them separately. However, so far all proposed methods have been using a flat clustering strategy, with the true number of clusters known a priori. In this paper, we propose the Deep Embedded Cluster Tree (DeepECT), the first divisive hierarchical embedded clustering method. The cluster tree does not need to know the true number of clusters during optimization. Instead, the level of detail to be analyzed can be chosen afterward and for each sub-tree separately. An optional data-augmentation-based extension allows DeepECT to ignore prior-known invariances of the dataset, such as affine transformations in image data. We evaluate and show the advantages of DeepECT in extensive experiments.","container-title":"2019 IEEE International Conference on Data Mining (ICDM)","DOI":"10.1109/ICDM.2019.00157","event-title":"2019 IEEE International Conference on Data Mining (ICDM)","note":"ISSN: 2374-8486","page":"1258-1263","source":"IEEE Xplore","title":"Deep Embedded Cluster Tree","URL":"https://ieeexplore.ieee.org/abstract/document/8970987","author":[{"family":"Mautz","given":"Dominik"},{"family":"Plant","given":"Claudia"},{"family":"Böhm","given":"Christian"}],"accessed":{"date-parts":[["2025",2,10]]},"issued":{"date-parts":[["2019",11]]}}},{"id":1124,"uris":["http://zotero.org/users/8619560/items/JRYMNFCC"],"itemData":{"id":1124,"type":"article-journal","abstract":"The idea of combining the high representational power of deep learning techniques with clustering methods has gained much attention in recent years. Optimizing a clustering objective and the dataset representation simultaneously has been shown to be advantageous over separately optimizing them. So far, however, all proposed methods have been using a flat clustering strategy, with the actual number of clusters known a priori. In this paper, we propose the Deep Embedded Cluster Tree (DeepECT), the first divisive hierarchical embedded clustering method. The cluster tree does not need to know the actual number of clusters during optimization. Instead, the level of detail to be analyzed can be chosen afterward and for each sub-tree separately. An optional data-augmentation-based extension allows DeepECT to ignore prior-known invariances of the dataset, such as affine transformations in image data. We evaluate and show the advantages of DeepECT in extensive experiments.","container-title":"Data Science and Engineering","DOI":"10.1007/s41019-020-00134-0","ISSN":"2364-1541","issue":"4","journalAbbreviation":"Data Sci. Eng.","language":"en","page":"419-432","source":"Springer Link","title":"DeepECT: The Deep Embedded Cluster Tree","title-short":"DeepECT","volume":"5","author":[{"family":"Mautz","given":"Dominik"},{"family":"Plant","given":"Claudia"},{"family":"Böhm","given":"Christian"}],"issued":{"date-parts":[["2020",12,1]]}}}],"schema":"https://github.com/citation-style-language/schema/raw/master/csl-citation.json"} </w:instrText>
      </w:r>
      <w:r w:rsidRPr="00823579">
        <w:fldChar w:fldCharType="separate"/>
      </w:r>
      <w:r w:rsidR="00624044" w:rsidRPr="00823579">
        <w:t>(33,34)</w:t>
      </w:r>
      <w:r w:rsidRPr="00823579">
        <w:fldChar w:fldCharType="end"/>
      </w:r>
      <w:r w:rsidR="002734B3" w:rsidRPr="00823579">
        <w:t>, introduced in</w:t>
      </w:r>
      <w:r w:rsidRPr="00823579">
        <w:t xml:space="preserve"> 2019</w:t>
      </w:r>
      <w:r w:rsidR="009F0F15" w:rsidRPr="00823579">
        <w:t xml:space="preserve">, is a deep hierarchical clustering approach that combines the strengths of deep learning and traditional clustering methods. </w:t>
      </w:r>
      <w:r w:rsidR="00337AEE" w:rsidRPr="00823579">
        <w:t xml:space="preserve">It uses a generic feedforward autoencoder with a clustering layer that builds a cluster tree (without needing the number of clusters specified beforehand) in an embedded space, and both the embedding and the tree are trained simultaneously. DeepECT uses a projection-based optimisation strategy that enhances cluster boundaries and preserves orthogonal structural information through a compression loss that penalises the distance between data points and their assigned node centres. It also includes an extension that utilises augmentation methods to ignore known invariances within the data. </w:t>
      </w:r>
      <w:r w:rsidR="009F0F15" w:rsidRPr="00823579">
        <w:lastRenderedPageBreak/>
        <w:t xml:space="preserve">Experimental results demonstrate that DeepECT excels in creating high-quality cluster trees and performs competitively with flat clustering methods. It was shown to outperform other deep clustering approaches, such as IDEC </w:t>
      </w:r>
      <w:r w:rsidR="009F0F15" w:rsidRPr="00823579">
        <w:fldChar w:fldCharType="begin"/>
      </w:r>
      <w:r w:rsidR="00624044" w:rsidRPr="00823579">
        <w:instrText xml:space="preserve"> ADDIN ZOTERO_ITEM CSL_CITATION {"citationID":"nXpFMd1A","properties":{"formattedCitation":"(28)","plainCitation":"(28)","noteIndex":0},"citationItems":[{"id":1112,"uris":["http://zotero.org/users/8619560/items/AYWS9G8L"],"itemData":{"id":1112,"type":"article-journal","abstract":"Electronic proceedings of IJCAI 2017","page":"1753-1759","source":"www.ijcai.org","title":"Improved Deep Embedded Clustering with Local Structure Preservation","author":[{"family":"Guo","given":"Xifeng"},{"family":"Gao","given":"Long"},{"family":"Liu","given":"Xinwang"},{"family":"Yin","given":"Jianping"}],"issued":{"date-parts":[["2017"]]}}}],"schema":"https://github.com/citation-style-language/schema/raw/master/csl-citation.json"} </w:instrText>
      </w:r>
      <w:r w:rsidR="009F0F15" w:rsidRPr="00823579">
        <w:fldChar w:fldCharType="separate"/>
      </w:r>
      <w:r w:rsidR="00624044" w:rsidRPr="00823579">
        <w:t>(28)</w:t>
      </w:r>
      <w:r w:rsidR="009F0F15" w:rsidRPr="00823579">
        <w:fldChar w:fldCharType="end"/>
      </w:r>
      <w:r w:rsidR="009F0F15" w:rsidRPr="00823579">
        <w:t xml:space="preserve"> and simpler approaches that used an autoencoder to reduce dimensionality and a clustering algorithm such as K-Means. </w:t>
      </w:r>
    </w:p>
    <w:p w14:paraId="540414DB" w14:textId="316F0249" w:rsidR="00DC4759" w:rsidRPr="00823579" w:rsidRDefault="00DC4759" w:rsidP="000F5AF6">
      <w:r w:rsidRPr="00823579">
        <w:t xml:space="preserve">DipDECK </w:t>
      </w:r>
      <w:r w:rsidRPr="00823579">
        <w:fldChar w:fldCharType="begin"/>
      </w:r>
      <w:r w:rsidR="00624044" w:rsidRPr="00823579">
        <w:instrText xml:space="preserve"> ADDIN ZOTERO_ITEM CSL_CITATION {"citationID":"7yKSbigE","properties":{"formattedCitation":"(30)","plainCitation":"(30)","noteIndex":0},"citationItems":[{"id":1105,"uris":["http://zotero.org/users/8619560/items/R2EIHAF8"],"itemData":{"id":1105,"type":"paper-conference","abstract":"The combination of clustering with Deep Learning has gained much attention in recent years. Unsupervised neural networks like autoencoders can autonomously learn the essential structures in a data set. This idea can be combined with clustering objectives to learn relevant features automatically. Unfortunately, they are often based on a k-means framework, from which they inherit various assumptions, like spherical-shaped clusters. Another assumption, also found in approaches outside the k-means-family, is knowing the number of clusters a-priori. In this paper, we present the novel clustering algorithm DipDECK, which can estimate the number of clusters simultaneously to improving a Deep Learning-based clustering objective. Additionally, we can cluster complex data sets without assuming only spherically shaped clusters. Our algorithm works by heavily overestimating the number of clusters in the embedded space of an autoencoder and, based on Hartigan's Dip-test - a statistical test for unimodality - analyses the resulting micro-clusters to determine which to merge. We show in extensive experiments the various benefits of our method: (1) we achieve competitive results while learning the clustering-friendly representation and number of clusters simultaneously; (2) our method is robust regarding parameters, stable in performance, and allows for more flexibility in the cluster shape; (3) we outperform relevant competitors in the estimation of the number of clusters.","collection-title":"KDD '21","container-title":"Proceedings of the 27th ACM SIGKDD Conference on Knowledge Discovery &amp; Data Mining","DOI":"10.1145/3447548.3467316","event-place":"New York, NY, USA","ISBN":"978-1-4503-8332-5","page":"903–913","publisher":"Association for Computing Machinery","publisher-place":"New York, NY, USA","source":"ACM Digital Library","title":"Dip-based Deep Embedded Clustering with k-Estimation","URL":"https://dl.acm.org/doi/10.1145/3447548.3467316","author":[{"family":"Leiber","given":"Collin"},{"family":"Bauer","given":"Lena G. M."},{"family":"Schelling","given":"Benjamin"},{"family":"Böhm","given":"Christian"},{"family":"Plant","given":"Claudia"}],"accessed":{"date-parts":[["2025",2,9]]},"issued":{"date-parts":[["2021",8,14]]}}}],"schema":"https://github.com/citation-style-language/schema/raw/master/csl-citation.json"} </w:instrText>
      </w:r>
      <w:r w:rsidRPr="00823579">
        <w:fldChar w:fldCharType="separate"/>
      </w:r>
      <w:r w:rsidR="00624044" w:rsidRPr="00823579">
        <w:t>(30)</w:t>
      </w:r>
      <w:r w:rsidRPr="00823579">
        <w:fldChar w:fldCharType="end"/>
      </w:r>
      <w:r w:rsidR="002734B3" w:rsidRPr="00823579">
        <w:t>, introduced in</w:t>
      </w:r>
      <w:r w:rsidRPr="00823579">
        <w:t xml:space="preserve"> 2021</w:t>
      </w:r>
      <w:r w:rsidR="002E5F0E" w:rsidRPr="00823579">
        <w:t xml:space="preserve">, is a deep clustering approach that simultaneously learns data representations and estimates the number of clusters present. DipDECK integrates a cluster number estimation within the deep learning process, addressing limitations in scalability and reliance on pre-defined cluster numbers. The algorithm uses an autoencoder to embed data, overestimates the initial cluster count, and then applies Hartigan's Dip-test to merge structurally similar clusters. Experiments demonstrate that DipDECK achieves competitive clustering results, accurately estimates cluster numbers, and exhibits robustness across various datasets and parameter settings. Moreover, it was compared with other deep clustering methods and shown to outperform them, specifically, DEC </w:t>
      </w:r>
      <w:r w:rsidR="002E5F0E" w:rsidRPr="00823579">
        <w:fldChar w:fldCharType="begin"/>
      </w:r>
      <w:r w:rsidR="00D7059D" w:rsidRPr="00823579">
        <w:instrText xml:space="preserve"> ADDIN ZOTERO_ITEM CSL_CITATION {"citationID":"TtTk0j0v","properties":{"formattedCitation":"(61)","plainCitation":"(61)","noteIndex":0},"citationItems":[{"id":1102,"uris":["http://zotero.org/users/8619560/items/IGCHGL7N"],"itemData":{"id":1102,"type":"paper-conference","abstract":"Clustering is central to many data-driven application domains and has been studied extensively in terms of distance functions and grouping algorithms. Relatively little work has focused on learning representations for clustering. In this paper, we propose Deep Embedded Clustering (DEC), a method that simultaneously learns feature representations and cluster assignments using deep neural networks. DEC learns a mapping from the data space to a lower-dimensional feature space in which it iteratively optimizes a clustering objective. Our experimental evaluations on image and text corpora show significant improvement over state-of-the-art methods.","collection-title":"ICML'16","container-title":"Proceedings of the 33rd International Conference on International Conference on Machine Learning - Volume 48","event-place":"New York, NY, USA","page":"478–487","publisher":"JMLR.org","publisher-place":"New York, NY, USA","source":"ACM Digital Library","title":"Unsupervised deep embedding for clustering analysis","author":[{"family":"Xie","given":"Junyuan"},{"family":"Girshick","given":"Ross"},{"family":"Farhadi","given":"Ali"}],"accessed":{"date-parts":[["2025",2,9]]},"issued":{"date-parts":[["2016",6,19]]}}}],"schema":"https://github.com/citation-style-language/schema/raw/master/csl-citation.json"} </w:instrText>
      </w:r>
      <w:r w:rsidR="002E5F0E" w:rsidRPr="00823579">
        <w:fldChar w:fldCharType="separate"/>
      </w:r>
      <w:r w:rsidR="00D7059D" w:rsidRPr="00823579">
        <w:t>(61)</w:t>
      </w:r>
      <w:r w:rsidR="002E5F0E" w:rsidRPr="00823579">
        <w:fldChar w:fldCharType="end"/>
      </w:r>
      <w:r w:rsidR="002E5F0E" w:rsidRPr="00823579">
        <w:t xml:space="preserve">, IDEC </w:t>
      </w:r>
      <w:r w:rsidR="002E5F0E" w:rsidRPr="00823579">
        <w:fldChar w:fldCharType="begin"/>
      </w:r>
      <w:r w:rsidR="00624044" w:rsidRPr="00823579">
        <w:instrText xml:space="preserve"> ADDIN ZOTERO_ITEM CSL_CITATION {"citationID":"SmC3PLAn","properties":{"formattedCitation":"(28)","plainCitation":"(28)","noteIndex":0},"citationItems":[{"id":1112,"uris":["http://zotero.org/users/8619560/items/AYWS9G8L"],"itemData":{"id":1112,"type":"article-journal","abstract":"Electronic proceedings of IJCAI 2017","page":"1753-1759","source":"www.ijcai.org","title":"Improved Deep Embedded Clustering with Local Structure Preservation","author":[{"family":"Guo","given":"Xifeng"},{"family":"Gao","given":"Long"},{"family":"Liu","given":"Xinwang"},{"family":"Yin","given":"Jianping"}],"issued":{"date-parts":[["2017"]]}}}],"schema":"https://github.com/citation-style-language/schema/raw/master/csl-citation.json"} </w:instrText>
      </w:r>
      <w:r w:rsidR="002E5F0E" w:rsidRPr="00823579">
        <w:fldChar w:fldCharType="separate"/>
      </w:r>
      <w:r w:rsidR="00624044" w:rsidRPr="00823579">
        <w:t>(28)</w:t>
      </w:r>
      <w:r w:rsidR="002E5F0E" w:rsidRPr="00823579">
        <w:fldChar w:fldCharType="end"/>
      </w:r>
      <w:r w:rsidR="002E5F0E" w:rsidRPr="00823579">
        <w:t xml:space="preserve">, DCN </w:t>
      </w:r>
      <w:r w:rsidR="002E5F0E" w:rsidRPr="00823579">
        <w:fldChar w:fldCharType="begin"/>
      </w:r>
      <w:r w:rsidR="00624044" w:rsidRPr="00823579">
        <w:instrText xml:space="preserve"> ADDIN ZOTERO_ITEM CSL_CITATION {"citationID":"oWMoDEXx","properties":{"formattedCitation":"(35)","plainCitation":"(35)","noteIndex":0},"citationItems":[{"id":1097,"uris":["http://zotero.org/users/8619560/items/P2SNZFY5"],"itemData":{"id":1097,"type":"paper-conference","abstract":"Most learning approaches treat dimensionality reduction (DR) and clustering separately (i.e., sequentially), but recent research has shown that optimizing the two tasks jointly can substantially improve the performance of both. The premise behind the latter genre is that the data samples are obtained via linear transformation of latent representations that are easy to cluster; but in practice, the transformation from the latent space to the data can be more complicated. In this work, we assume that this transformation is an unknown and possibly nonlinear function. To recover the 'clustering-friendly' latent representations and to better cluster the data, we propose a joint DR and K-means clustering approach in which DR is accomplished via learning a deep neural network (DNN). The motivation is to keep the advantages of jointly optimizing the two tasks, while exploiting the deep neural network's ability to approximate any nonlinear function. This way, the proposed approach can work well for a broad class of generative models. Towards this end, we carefully design the DNN structure and the associated joint optimization criterion, and propose an effective and scalable algorithm to handle the formulated optimization problem. Experiments using different real datasets are employed to showcase the effectiveness of the proposed approach.","collection-title":"ICML'17","container-title":"Proceedings of the 34th International Conference on Machine Learning - Volume 70","event-place":"Sydney, NSW, Australia","page":"3861–3870","publisher":"JMLR.org","publisher-place":"Sydney, NSW, Australia","source":"ACM Digital Library","title":"Towards K-means-friendly spaces: simultaneous deep learning and clustering","title-short":"Towards K-means-friendly spaces","author":[{"family":"Yang","given":"Bo"},{"family":"Fu","given":"Xiao"},{"family":"Sidiropoulos","given":"Nicholas D."},{"family":"Hong","given":"Mingyi"}],"accessed":{"date-parts":[["2025",2,9]]},"issued":{"date-parts":[["2017",8,6]]}}}],"schema":"https://github.com/citation-style-language/schema/raw/master/csl-citation.json"} </w:instrText>
      </w:r>
      <w:r w:rsidR="002E5F0E" w:rsidRPr="00823579">
        <w:fldChar w:fldCharType="separate"/>
      </w:r>
      <w:r w:rsidR="00624044" w:rsidRPr="00823579">
        <w:t>(35)</w:t>
      </w:r>
      <w:r w:rsidR="002E5F0E" w:rsidRPr="00823579">
        <w:fldChar w:fldCharType="end"/>
      </w:r>
      <w:r w:rsidR="002E5F0E" w:rsidRPr="00823579">
        <w:t xml:space="preserve"> and VaDE </w:t>
      </w:r>
      <w:r w:rsidR="002E5F0E" w:rsidRPr="00823579">
        <w:fldChar w:fldCharType="begin"/>
      </w:r>
      <w:r w:rsidR="00D7059D" w:rsidRPr="00823579">
        <w:instrText xml:space="preserve"> ADDIN ZOTERO_ITEM CSL_CITATION {"citationID":"wLrt4F3z","properties":{"formattedCitation":"(62)","plainCitation":"(62)","noteIndex":0},"citationItems":[{"id":1117,"uris":["http://zotero.org/users/8619560/items/Q7BX3ISW"],"itemData":{"id":1117,"type":"article-journal","abstract":"Electronic proceedings of IJCAI 2017","page":"1965-1972","source":"www.ijcai.org","title":"Variational Deep Embedding: An Unsupervised and Generative Approach to Clustering","title-short":"Variational Deep Embedding","author":[{"family":"Jiang","given":"Zhuxi"},{"family":"Zheng","given":"Yin"},{"family":"Tan","given":"Huachun"},{"family":"Tang","given":"Bangsheng"},{"family":"Zhou","given":"Hanning"}],"issued":{"date-parts":[["2017"]]}}}],"schema":"https://github.com/citation-style-language/schema/raw/master/csl-citation.json"} </w:instrText>
      </w:r>
      <w:r w:rsidR="002E5F0E" w:rsidRPr="00823579">
        <w:fldChar w:fldCharType="separate"/>
      </w:r>
      <w:r w:rsidR="00D7059D" w:rsidRPr="00823579">
        <w:t>(62)</w:t>
      </w:r>
      <w:r w:rsidR="002E5F0E" w:rsidRPr="00823579">
        <w:fldChar w:fldCharType="end"/>
      </w:r>
      <w:r w:rsidR="002E5F0E" w:rsidRPr="00823579">
        <w:t xml:space="preserve"> on 7 out of 8 datasets.</w:t>
      </w:r>
    </w:p>
    <w:p w14:paraId="2E59FD6C" w14:textId="0266C38B" w:rsidR="00066AAB" w:rsidRPr="00823579" w:rsidRDefault="00DC4759" w:rsidP="000F5AF6">
      <w:r w:rsidRPr="00823579">
        <w:t xml:space="preserve">DipEncoder </w:t>
      </w:r>
      <w:r w:rsidRPr="00823579">
        <w:fldChar w:fldCharType="begin"/>
      </w:r>
      <w:r w:rsidR="00624044" w:rsidRPr="00823579">
        <w:instrText xml:space="preserve"> ADDIN ZOTERO_ITEM CSL_CITATION {"citationID":"hRiYl2Uc","properties":{"formattedCitation":"(29)","plainCitation":"(29)","noteIndex":0},"citationItems":[{"id":1107,"uris":["http://zotero.org/users/8619560/items/QPXJH996"],"itemData":{"id":1107,"type":"paper-conference","abstract":"Hartigan's Dip-test of unimodality gained increasing interest in unsupervised learning over the past few years. It is free from complex parameterization and does not require a distribution assumed a priori. A useful property is that the resulting Dip-values can be derived to find a projection axis that identifies multimodal structures in the data set. In this paper, we show how to apply the gradient not only with respect to the projection axis but also with respect to the data to improve the cluster structure. By tightly coupling the Dip-test with an autoencoder, we obtain an embedding that clearly separates all clusters in the data set. This method, called DipEncoder, is the basis of a novel deep clustering algorithm. Extensive experiments show that the DipEncoder is highly competitive to state-of-the-art methods.","collection-title":"KDD '22","container-title":"Proceedings of the 28th ACM SIGKDD Conference on Knowledge Discovery and Data Mining","DOI":"10.1145/3534678.3539407","event-place":"New York, NY, USA","ISBN":"978-1-4503-9385-0","page":"846–856","publisher":"Association for Computing Machinery","publisher-place":"New York, NY, USA","source":"ACM Digital Library","title":"The DipEncoder: Enforcing Multimodality in Autoencoders","title-short":"The DipEncoder","URL":"https://dl.acm.org/doi/10.1145/3534678.3539407","author":[{"family":"Leiber","given":"Collin"},{"family":"Bauer","given":"Lena G. M."},{"family":"Neumayr","given":"Michael"},{"family":"Plant","given":"Claudia"},{"family":"Böhm","given":"Christian"}],"accessed":{"date-parts":[["2025",2,9]]},"issued":{"date-parts":[["2022",8,14]]}}}],"schema":"https://github.com/citation-style-language/schema/raw/master/csl-citation.json"} </w:instrText>
      </w:r>
      <w:r w:rsidRPr="00823579">
        <w:fldChar w:fldCharType="separate"/>
      </w:r>
      <w:r w:rsidR="00624044" w:rsidRPr="00823579">
        <w:t>(29)</w:t>
      </w:r>
      <w:r w:rsidRPr="00823579">
        <w:fldChar w:fldCharType="end"/>
      </w:r>
      <w:r w:rsidR="002734B3" w:rsidRPr="00823579">
        <w:t>, introduced in</w:t>
      </w:r>
      <w:r w:rsidRPr="00823579">
        <w:t xml:space="preserve"> 2022</w:t>
      </w:r>
      <w:r w:rsidR="00066AAB" w:rsidRPr="00823579">
        <w:t xml:space="preserve">, is a deep clustering algorithm that leverages Hartigan's Dip-test to enforce multimodality in autoencoders. This approach combines an autoencoder with the Dip-test, enabling the creation of embeddings that clearly separate clusters within a dataset. The DipEncoder uses gradients of the Dip-value with respect to both the projection axis and the data itself to improve cluster separation. </w:t>
      </w:r>
      <w:r w:rsidR="00D64805" w:rsidRPr="00823579">
        <w:t xml:space="preserve">It uses two loss terms, one to minimize the modality of within separate clusters and another to maximize modality between combinations of clusters. </w:t>
      </w:r>
      <w:r w:rsidR="00066AAB" w:rsidRPr="00823579">
        <w:t xml:space="preserve">The algorithm updates cluster labels using the Dip-test and requires only the number of clusters as a parameter, offering a parameter-free method for deep clustering. By maximizing multimodality between clusters while ensuring unimodality within individual clusters, the DipEncoder achieves competitive performance compared to state-of-the-art deep clustering methods, specifically, DEC </w:t>
      </w:r>
      <w:r w:rsidR="00066AAB" w:rsidRPr="00823579">
        <w:fldChar w:fldCharType="begin"/>
      </w:r>
      <w:r w:rsidR="00D7059D" w:rsidRPr="00823579">
        <w:instrText xml:space="preserve"> ADDIN ZOTERO_ITEM CSL_CITATION {"citationID":"M6bCXuXB","properties":{"formattedCitation":"(61)","plainCitation":"(61)","noteIndex":0},"citationItems":[{"id":1102,"uris":["http://zotero.org/users/8619560/items/IGCHGL7N"],"itemData":{"id":1102,"type":"paper-conference","abstract":"Clustering is central to many data-driven application domains and has been studied extensively in terms of distance functions and grouping algorithms. Relatively little work has focused on learning representations for clustering. In this paper, we propose Deep Embedded Clustering (DEC), a method that simultaneously learns feature representations and cluster assignments using deep neural networks. DEC learns a mapping from the data space to a lower-dimensional feature space in which it iteratively optimizes a clustering objective. Our experimental evaluations on image and text corpora show significant improvement over state-of-the-art methods.","collection-title":"ICML'16","container-title":"Proceedings of the 33rd International Conference on International Conference on Machine Learning - Volume 48","event-place":"New York, NY, USA","page":"478–487","publisher":"JMLR.org","publisher-place":"New York, NY, USA","source":"ACM Digital Library","title":"Unsupervised deep embedding for clustering analysis","author":[{"family":"Xie","given":"Junyuan"},{"family":"Girshick","given":"Ross"},{"family":"Farhadi","given":"Ali"}],"accessed":{"date-parts":[["2025",2,9]]},"issued":{"date-parts":[["2016",6,19]]}}}],"schema":"https://github.com/citation-style-language/schema/raw/master/csl-citation.json"} </w:instrText>
      </w:r>
      <w:r w:rsidR="00066AAB" w:rsidRPr="00823579">
        <w:fldChar w:fldCharType="separate"/>
      </w:r>
      <w:r w:rsidR="00D7059D" w:rsidRPr="00823579">
        <w:t>(61)</w:t>
      </w:r>
      <w:r w:rsidR="00066AAB" w:rsidRPr="00823579">
        <w:fldChar w:fldCharType="end"/>
      </w:r>
      <w:r w:rsidR="00066AAB" w:rsidRPr="00823579">
        <w:t xml:space="preserve">, IDEC </w:t>
      </w:r>
      <w:r w:rsidR="00066AAB" w:rsidRPr="00823579">
        <w:fldChar w:fldCharType="begin"/>
      </w:r>
      <w:r w:rsidR="00624044" w:rsidRPr="00823579">
        <w:instrText xml:space="preserve"> ADDIN ZOTERO_ITEM CSL_CITATION {"citationID":"FJvsH0eI","properties":{"formattedCitation":"(28)","plainCitation":"(28)","noteIndex":0},"citationItems":[{"id":1112,"uris":["http://zotero.org/users/8619560/items/AYWS9G8L"],"itemData":{"id":1112,"type":"article-journal","abstract":"Electronic proceedings of IJCAI 2017","page":"1753-1759","source":"www.ijcai.org","title":"Improved Deep Embedded Clustering with Local Structure Preservation","author":[{"family":"Guo","given":"Xifeng"},{"family":"Gao","given":"Long"},{"family":"Liu","given":"Xinwang"},{"family":"Yin","given":"Jianping"}],"issued":{"date-parts":[["2017"]]}}}],"schema":"https://github.com/citation-style-language/schema/raw/master/csl-citation.json"} </w:instrText>
      </w:r>
      <w:r w:rsidR="00066AAB" w:rsidRPr="00823579">
        <w:fldChar w:fldCharType="separate"/>
      </w:r>
      <w:r w:rsidR="00624044" w:rsidRPr="00823579">
        <w:t>(28)</w:t>
      </w:r>
      <w:r w:rsidR="00066AAB" w:rsidRPr="00823579">
        <w:fldChar w:fldCharType="end"/>
      </w:r>
      <w:r w:rsidR="00066AAB" w:rsidRPr="00823579">
        <w:t xml:space="preserve">, DCN </w:t>
      </w:r>
      <w:r w:rsidR="00066AAB" w:rsidRPr="00823579">
        <w:fldChar w:fldCharType="begin"/>
      </w:r>
      <w:r w:rsidR="00624044" w:rsidRPr="00823579">
        <w:instrText xml:space="preserve"> ADDIN ZOTERO_ITEM CSL_CITATION {"citationID":"7md4Hsg3","properties":{"formattedCitation":"(35)","plainCitation":"(35)","noteIndex":0},"citationItems":[{"id":1097,"uris":["http://zotero.org/users/8619560/items/P2SNZFY5"],"itemData":{"id":1097,"type":"paper-conference","abstract":"Most learning approaches treat dimensionality reduction (DR) and clustering separately (i.e., sequentially), but recent research has shown that optimizing the two tasks jointly can substantially improve the performance of both. The premise behind the latter genre is that the data samples are obtained via linear transformation of latent representations that are easy to cluster; but in practice, the transformation from the latent space to the data can be more complicated. In this work, we assume that this transformation is an unknown and possibly nonlinear function. To recover the 'clustering-friendly' latent representations and to better cluster the data, we propose a joint DR and K-means clustering approach in which DR is accomplished via learning a deep neural network (DNN). The motivation is to keep the advantages of jointly optimizing the two tasks, while exploiting the deep neural network's ability to approximate any nonlinear function. This way, the proposed approach can work well for a broad class of generative models. Towards this end, we carefully design the DNN structure and the associated joint optimization criterion, and propose an effective and scalable algorithm to handle the formulated optimization problem. Experiments using different real datasets are employed to showcase the effectiveness of the proposed approach.","collection-title":"ICML'17","container-title":"Proceedings of the 34th International Conference on Machine Learning - Volume 70","event-place":"Sydney, NSW, Australia","page":"3861–3870","publisher":"JMLR.org","publisher-place":"Sydney, NSW, Australia","source":"ACM Digital Library","title":"Towards K-means-friendly spaces: simultaneous deep learning and clustering","title-short":"Towards K-means-friendly spaces","author":[{"family":"Yang","given":"Bo"},{"family":"Fu","given":"Xiao"},{"family":"Sidiropoulos","given":"Nicholas D."},{"family":"Hong","given":"Mingyi"}],"accessed":{"date-parts":[["2025",2,9]]},"issued":{"date-parts":[["2017",8,6]]}}}],"schema":"https://github.com/citation-style-language/schema/raw/master/csl-citation.json"} </w:instrText>
      </w:r>
      <w:r w:rsidR="00066AAB" w:rsidRPr="00823579">
        <w:fldChar w:fldCharType="separate"/>
      </w:r>
      <w:r w:rsidR="00624044" w:rsidRPr="00823579">
        <w:t>(35)</w:t>
      </w:r>
      <w:r w:rsidR="00066AAB" w:rsidRPr="00823579">
        <w:fldChar w:fldCharType="end"/>
      </w:r>
      <w:r w:rsidR="00066AAB" w:rsidRPr="00823579">
        <w:t xml:space="preserve"> and DipDECK </w:t>
      </w:r>
      <w:r w:rsidR="00066AAB" w:rsidRPr="00823579">
        <w:fldChar w:fldCharType="begin"/>
      </w:r>
      <w:r w:rsidR="00624044" w:rsidRPr="00823579">
        <w:instrText xml:space="preserve"> ADDIN ZOTERO_ITEM CSL_CITATION {"citationID":"wXkJdBM9","properties":{"formattedCitation":"(30)","plainCitation":"(30)","noteIndex":0},"citationItems":[{"id":1105,"uris":["http://zotero.org/users/8619560/items/R2EIHAF8"],"itemData":{"id":1105,"type":"paper-conference","abstract":"The combination of clustering with Deep Learning has gained much attention in recent years. Unsupervised neural networks like autoencoders can autonomously learn the essential structures in a data set. This idea can be combined with clustering objectives to learn relevant features automatically. Unfortunately, they are often based on a k-means framework, from which they inherit various assumptions, like spherical-shaped clusters. Another assumption, also found in approaches outside the k-means-family, is knowing the number of clusters a-priori. In this paper, we present the novel clustering algorithm DipDECK, which can estimate the number of clusters simultaneously to improving a Deep Learning-based clustering objective. Additionally, we can cluster complex data sets without assuming only spherically shaped clusters. Our algorithm works by heavily overestimating the number of clusters in the embedded space of an autoencoder and, based on Hartigan's Dip-test - a statistical test for unimodality - analyses the resulting micro-clusters to determine which to merge. We show in extensive experiments the various benefits of our method: (1) we achieve competitive results while learning the clustering-friendly representation and number of clusters simultaneously; (2) our method is robust regarding parameters, stable in performance, and allows for more flexibility in the cluster shape; (3) we outperform relevant competitors in the estimation of the number of clusters.","collection-title":"KDD '21","container-title":"Proceedings of the 27th ACM SIGKDD Conference on Knowledge Discovery &amp; Data Mining","DOI":"10.1145/3447548.3467316","event-place":"New York, NY, USA","ISBN":"978-1-4503-8332-5","page":"903–913","publisher":"Association for Computing Machinery","publisher-place":"New York, NY, USA","source":"ACM Digital Library","title":"Dip-based Deep Embedded Clustering with k-Estimation","URL":"https://dl.acm.org/doi/10.1145/3447548.3467316","author":[{"family":"Leiber","given":"Collin"},{"family":"Bauer","given":"Lena G. M."},{"family":"Schelling","given":"Benjamin"},{"family":"Böhm","given":"Christian"},{"family":"Plant","given":"Claudia"}],"accessed":{"date-parts":[["2025",2,9]]},"issued":{"date-parts":[["2021",8,14]]}}}],"schema":"https://github.com/citation-style-language/schema/raw/master/csl-citation.json"} </w:instrText>
      </w:r>
      <w:r w:rsidR="00066AAB" w:rsidRPr="00823579">
        <w:fldChar w:fldCharType="separate"/>
      </w:r>
      <w:r w:rsidR="00624044" w:rsidRPr="00823579">
        <w:t>(30)</w:t>
      </w:r>
      <w:r w:rsidR="00066AAB" w:rsidRPr="00823579">
        <w:fldChar w:fldCharType="end"/>
      </w:r>
      <w:r w:rsidR="00066AAB" w:rsidRPr="00823579">
        <w:t xml:space="preserve"> on 6 out of 10 various datasets, including image, numerical, and text data.  </w:t>
      </w:r>
    </w:p>
    <w:p w14:paraId="67122F12" w14:textId="2733A6CB" w:rsidR="003C4410" w:rsidRPr="00823579" w:rsidRDefault="00DC4759" w:rsidP="000F5AF6">
      <w:r w:rsidRPr="00823579">
        <w:t xml:space="preserve">DKM </w:t>
      </w:r>
      <w:r w:rsidRPr="00823579">
        <w:fldChar w:fldCharType="begin"/>
      </w:r>
      <w:r w:rsidR="00624044" w:rsidRPr="00823579">
        <w:instrText xml:space="preserve"> ADDIN ZOTERO_ITEM CSL_CITATION {"citationID":"iDjIGNV0","properties":{"formattedCitation":"(27)","plainCitation":"(27)","noteIndex":0},"citationItems":[{"id":1109,"uris":["http://zotero.org/users/8619560/items/H3K3C6P4"],"itemData":{"id":1109,"type":"article-journal","abstract":"We study in this paper the problem of jointly clustering and learning representations. As several previous studies have shown, learning representations that are both faithful to the data to be clustered and adapted to the clustering algorithm can lead to better clustering performance, all the more so that the two tasks are performed jointly. We propose here such an approach for k-Means clustering based on a continuous reparametrization of the objective function that leads to a truly joint solution. The behavior of our approach is illustrated on various datasets showing its efficacy in learning representations for objects while clustering them.","container-title":"Pattern Recognition Letters","DOI":"10.1016/j.patrec.2020.07.028","ISSN":"0167-8655","journalAbbreviation":"Pattern Recognition Letters","page":"185-192","source":"ScienceDirect","title":"Deep &lt;i&gt;k&lt;/i&gt;-Means: Jointly clustering with &lt;i&gt;k&lt;/i&gt;-Means and learning representations","title-short":"Deep &lt;i&gt;k&lt;/i&gt;-Means","volume":"138","author":[{"family":"Moradi Fard","given":"Maziar"},{"family":"Thonet","given":"Thibaut"},{"family":"Gaussier","given":"Eric"}],"issued":{"date-parts":[["2020",10,1]]}}}],"schema":"https://github.com/citation-style-language/schema/raw/master/csl-citation.json"} </w:instrText>
      </w:r>
      <w:r w:rsidRPr="00823579">
        <w:fldChar w:fldCharType="separate"/>
      </w:r>
      <w:r w:rsidR="00624044" w:rsidRPr="00823579">
        <w:t>(27)</w:t>
      </w:r>
      <w:r w:rsidRPr="00823579">
        <w:fldChar w:fldCharType="end"/>
      </w:r>
      <w:r w:rsidR="002734B3" w:rsidRPr="00823579">
        <w:t>, introduced in</w:t>
      </w:r>
      <w:r w:rsidRPr="00823579">
        <w:t xml:space="preserve"> 2020</w:t>
      </w:r>
      <w:r w:rsidR="00D64805" w:rsidRPr="00823579">
        <w:t xml:space="preserve">, is a deep clustering algorithm that jointly learns data representations and performs K-Means clustering. It uses joint optimization through stochastic gradient descent to learn autoencoder-based representations and it uses a differentiable parametrized softmax instead of argmin for K-Means. It uses a greedy layer-wise pre-training </w:t>
      </w:r>
      <w:r w:rsidR="00D64805" w:rsidRPr="00823579">
        <w:fldChar w:fldCharType="begin"/>
      </w:r>
      <w:r w:rsidR="00D7059D" w:rsidRPr="00823579">
        <w:instrText xml:space="preserve"> ADDIN ZOTERO_ITEM CSL_CITATION {"citationID":"TR1Vo6RR","properties":{"formattedCitation":"(60)","plainCitation":"(60)","noteIndex":0},"citationItems":[{"id":1121,"uris":["http://zotero.org/users/8619560/items/ZTNWQH6L"],"itemData":{"id":1121,"type":"book","abstract":"Complexity theory of circuits strongly suggests that deep architectures can be much more efficient (sometimes exponentially) than shallow architectures, in terms of computational elements required to represent some functions. Deep multi-layer neural networks have many levels of non-linearities allowing them to compactly represent highly non-linear and highly-varying functions. However, until recently it was not clear how to train such deep networks, since gradient-based optimization starting from random initialization appears to often get stuck in poor solutions. Hinton et al. recently introduced a greedy layer-wise unsupervised learning algorithm for Deep Belief Networks (DBN), a generative model with many layers of hidden causal variables. In the context of the above optimization problem, we study this algorithm empirically and explore variants to better understand its success and extend it to cases where the inputs are continuous or where the structure of the input distribution is not revealing enough about the variable to be predicted in a supervised task. Our experiments also confirm the hypothesis that the greedy layer-wise unsupervised training strategy mostly helps the optimization, by initializing weights in a region near a good local minimum, giving rise to internal distributed representations that are high-level abstractions of the input, bringing better generalization.","note":"journalAbbreviation: Advances in Neural Information Processing Systems\ncontainer-title: Advances in Neural Information Processing Systems","source":"ResearchGate","title":"Greedy layer-wise training of deep networks","volume":"19","author":[{"family":"Bengio","given":"Y."},{"family":"Lamblin","given":"Pascal"},{"family":"Popovici","given":"Dan"},{"family":"Larochelle","given":"Hugo"},{"family":"Montreal","given":"U."}],"issued":{"date-parts":[["2007",1,1]]}}}],"schema":"https://github.com/citation-style-language/schema/raw/master/csl-citation.json"} </w:instrText>
      </w:r>
      <w:r w:rsidR="00D64805" w:rsidRPr="00823579">
        <w:fldChar w:fldCharType="separate"/>
      </w:r>
      <w:r w:rsidR="00D7059D" w:rsidRPr="00823579">
        <w:t>(60)</w:t>
      </w:r>
      <w:r w:rsidR="00D64805" w:rsidRPr="00823579">
        <w:fldChar w:fldCharType="end"/>
      </w:r>
      <w:r w:rsidR="00D64805" w:rsidRPr="00823579">
        <w:t xml:space="preserve"> for the autoencoder</w:t>
      </w:r>
      <w:r w:rsidR="003C4410" w:rsidRPr="00823579">
        <w:t xml:space="preserve"> in one variant and an annealing approach for a second variant</w:t>
      </w:r>
      <w:r w:rsidR="00D64805" w:rsidRPr="00823579">
        <w:t xml:space="preserve">. </w:t>
      </w:r>
      <w:r w:rsidR="003C4410" w:rsidRPr="00823579">
        <w:t xml:space="preserve">DKM uses a continuous reparametrisation of the objective function. </w:t>
      </w:r>
      <w:r w:rsidR="00D64805" w:rsidRPr="00823579">
        <w:t xml:space="preserve">Experiments on image and text datasets demonstrate DKM's superior clustering performance compared to </w:t>
      </w:r>
      <w:r w:rsidR="003C4410" w:rsidRPr="00823579">
        <w:t xml:space="preserve">other </w:t>
      </w:r>
      <w:r w:rsidR="00D64805" w:rsidRPr="00823579">
        <w:t xml:space="preserve">deep clustering models </w:t>
      </w:r>
      <w:r w:rsidR="003C4410" w:rsidRPr="00823579">
        <w:t>such as</w:t>
      </w:r>
      <w:r w:rsidR="00D64805" w:rsidRPr="00823579">
        <w:t xml:space="preserve"> DCN </w:t>
      </w:r>
      <w:r w:rsidR="003C4410" w:rsidRPr="00823579">
        <w:fldChar w:fldCharType="begin"/>
      </w:r>
      <w:r w:rsidR="00624044" w:rsidRPr="00823579">
        <w:instrText xml:space="preserve"> ADDIN ZOTERO_ITEM CSL_CITATION {"citationID":"B6RhoBRV","properties":{"formattedCitation":"(35)","plainCitation":"(35)","noteIndex":0},"citationItems":[{"id":1097,"uris":["http://zotero.org/users/8619560/items/P2SNZFY5"],"itemData":{"id":1097,"type":"paper-conference","abstract":"Most learning approaches treat dimensionality reduction (DR) and clustering separately (i.e., sequentially), but recent research has shown that optimizing the two tasks jointly can substantially improve the performance of both. The premise behind the latter genre is that the data samples are obtained via linear transformation of latent representations that are easy to cluster; but in practice, the transformation from the latent space to the data can be more complicated. In this work, we assume that this transformation is an unknown and possibly nonlinear function. To recover the 'clustering-friendly' latent representations and to better cluster the data, we propose a joint DR and K-means clustering approach in which DR is accomplished via learning a deep neural network (DNN). The motivation is to keep the advantages of jointly optimizing the two tasks, while exploiting the deep neural network's ability to approximate any nonlinear function. This way, the proposed approach can work well for a broad class of generative models. Towards this end, we carefully design the DNN structure and the associated joint optimization criterion, and propose an effective and scalable algorithm to handle the formulated optimization problem. Experiments using different real datasets are employed to showcase the effectiveness of the proposed approach.","collection-title":"ICML'17","container-title":"Proceedings of the 34th International Conference on Machine Learning - Volume 70","event-place":"Sydney, NSW, Australia","page":"3861–3870","publisher":"JMLR.org","publisher-place":"Sydney, NSW, Australia","source":"ACM Digital Library","title":"Towards K-means-friendly spaces: simultaneous deep learning and clustering","title-short":"Towards K-means-friendly spaces","author":[{"family":"Yang","given":"Bo"},{"family":"Fu","given":"Xiao"},{"family":"Sidiropoulos","given":"Nicholas D."},{"family":"Hong","given":"Mingyi"}],"accessed":{"date-parts":[["2025",2,9]]},"issued":{"date-parts":[["2017",8,6]]}}}],"schema":"https://github.com/citation-style-language/schema/raw/master/csl-citation.json"} </w:instrText>
      </w:r>
      <w:r w:rsidR="003C4410" w:rsidRPr="00823579">
        <w:fldChar w:fldCharType="separate"/>
      </w:r>
      <w:r w:rsidR="00624044" w:rsidRPr="00823579">
        <w:t>(35)</w:t>
      </w:r>
      <w:r w:rsidR="003C4410" w:rsidRPr="00823579">
        <w:fldChar w:fldCharType="end"/>
      </w:r>
      <w:r w:rsidR="003C4410" w:rsidRPr="00823579">
        <w:t xml:space="preserve"> </w:t>
      </w:r>
      <w:r w:rsidR="00D64805" w:rsidRPr="00823579">
        <w:t>and IDEC</w:t>
      </w:r>
      <w:r w:rsidR="003C4410" w:rsidRPr="00823579">
        <w:t xml:space="preserve"> </w:t>
      </w:r>
      <w:r w:rsidR="003C4410" w:rsidRPr="00823579">
        <w:fldChar w:fldCharType="begin"/>
      </w:r>
      <w:r w:rsidR="00624044" w:rsidRPr="00823579">
        <w:instrText xml:space="preserve"> ADDIN ZOTERO_ITEM CSL_CITATION {"citationID":"6GzYWeuZ","properties":{"formattedCitation":"(28)","plainCitation":"(28)","noteIndex":0},"citationItems":[{"id":1112,"uris":["http://zotero.org/users/8619560/items/AYWS9G8L"],"itemData":{"id":1112,"type":"article-journal","abstract":"Electronic proceedings of IJCAI 2017","page":"1753-1759","source":"www.ijcai.org","title":"Improved Deep Embedded Clustering with Local Structure Preservation","author":[{"family":"Guo","given":"Xifeng"},{"family":"Gao","given":"Long"},{"family":"Liu","given":"Xinwang"},{"family":"Yin","given":"Jianping"}],"issued":{"date-parts":[["2017"]]}}}],"schema":"https://github.com/citation-style-language/schema/raw/master/csl-citation.json"} </w:instrText>
      </w:r>
      <w:r w:rsidR="003C4410" w:rsidRPr="00823579">
        <w:fldChar w:fldCharType="separate"/>
      </w:r>
      <w:r w:rsidR="00624044" w:rsidRPr="00823579">
        <w:t>(28)</w:t>
      </w:r>
      <w:r w:rsidR="003C4410" w:rsidRPr="00823579">
        <w:fldChar w:fldCharType="end"/>
      </w:r>
      <w:r w:rsidR="00D64805" w:rsidRPr="00823579">
        <w:t xml:space="preserve">. </w:t>
      </w:r>
      <w:r w:rsidR="003C4410" w:rsidRPr="00823579">
        <w:t>The pretrained variant obtained a slightly higher and more stable performance when compared with the annealing variant.</w:t>
      </w:r>
    </w:p>
    <w:p w14:paraId="34660182" w14:textId="11E5F86B" w:rsidR="000102BB" w:rsidRPr="00823579" w:rsidRDefault="00DC4759" w:rsidP="000F5AF6">
      <w:r w:rsidRPr="00823579">
        <w:t xml:space="preserve">IDEC </w:t>
      </w:r>
      <w:r w:rsidRPr="00823579">
        <w:fldChar w:fldCharType="begin"/>
      </w:r>
      <w:r w:rsidR="00624044" w:rsidRPr="00823579">
        <w:instrText xml:space="preserve"> ADDIN ZOTERO_ITEM CSL_CITATION {"citationID":"IbM5FEby","properties":{"formattedCitation":"(28)","plainCitation":"(28)","noteIndex":0},"citationItems":[{"id":1112,"uris":["http://zotero.org/users/8619560/items/AYWS9G8L"],"itemData":{"id":1112,"type":"article-journal","abstract":"Electronic proceedings of IJCAI 2017","page":"1753-1759","source":"www.ijcai.org","title":"Improved Deep Embedded Clustering with Local Structure Preservation","author":[{"family":"Guo","given":"Xifeng"},{"family":"Gao","given":"Long"},{"family":"Liu","given":"Xinwang"},{"family":"Yin","given":"Jianping"}],"issued":{"date-parts":[["2017"]]}}}],"schema":"https://github.com/citation-style-language/schema/raw/master/csl-citation.json"} </w:instrText>
      </w:r>
      <w:r w:rsidRPr="00823579">
        <w:fldChar w:fldCharType="separate"/>
      </w:r>
      <w:r w:rsidR="00624044" w:rsidRPr="00823579">
        <w:t>(28)</w:t>
      </w:r>
      <w:r w:rsidRPr="00823579">
        <w:fldChar w:fldCharType="end"/>
      </w:r>
      <w:r w:rsidR="002734B3" w:rsidRPr="00823579">
        <w:t>, introduced in</w:t>
      </w:r>
      <w:r w:rsidRPr="00823579">
        <w:t xml:space="preserve"> 2017</w:t>
      </w:r>
      <w:r w:rsidR="00E7013C" w:rsidRPr="00823579">
        <w:t xml:space="preserve">, is a deep clustering approach that seeks to simultaneously cluster data and learn meaningful feature representations by integrating an autoencoder with a clustering loss function. This combination allows the algorithm to scatter data points while preserving the local structure of the data. </w:t>
      </w:r>
      <w:r w:rsidR="000102BB" w:rsidRPr="00823579">
        <w:t>It is stated</w:t>
      </w:r>
      <w:r w:rsidR="00E7013C" w:rsidRPr="00823579">
        <w:t xml:space="preserve"> that preserving this structure is vital for effective deep clustering</w:t>
      </w:r>
      <w:r w:rsidR="00E829C9" w:rsidRPr="00823579">
        <w:t xml:space="preserve"> as clustering losses can sometimes corrupt the feature space, leading to non-representative and meaningless feature</w:t>
      </w:r>
      <w:r w:rsidR="00E7013C" w:rsidRPr="00823579">
        <w:t xml:space="preserve">. </w:t>
      </w:r>
      <w:r w:rsidR="00E829C9" w:rsidRPr="00823579">
        <w:t xml:space="preserve">IDEC uses an under-complete autoencoder. IDEC uses a </w:t>
      </w:r>
      <w:r w:rsidR="00E829C9" w:rsidRPr="00823579">
        <w:lastRenderedPageBreak/>
        <w:t xml:space="preserve">stacked denoising autoencoder (with a step of greedy layer-wise pre-training </w:t>
      </w:r>
      <w:r w:rsidR="00E829C9" w:rsidRPr="00823579">
        <w:fldChar w:fldCharType="begin"/>
      </w:r>
      <w:r w:rsidR="00D7059D" w:rsidRPr="00823579">
        <w:instrText xml:space="preserve"> ADDIN ZOTERO_ITEM CSL_CITATION {"citationID":"z7c482zS","properties":{"formattedCitation":"(60)","plainCitation":"(60)","noteIndex":0},"citationItems":[{"id":1121,"uris":["http://zotero.org/users/8619560/items/ZTNWQH6L"],"itemData":{"id":1121,"type":"book","abstract":"Complexity theory of circuits strongly suggests that deep architectures can be much more efficient (sometimes exponentially) than shallow architectures, in terms of computational elements required to represent some functions. Deep multi-layer neural networks have many levels of non-linearities allowing them to compactly represent highly non-linear and highly-varying functions. However, until recently it was not clear how to train such deep networks, since gradient-based optimization starting from random initialization appears to often get stuck in poor solutions. Hinton et al. recently introduced a greedy layer-wise unsupervised learning algorithm for Deep Belief Networks (DBN), a generative model with many layers of hidden causal variables. In the context of the above optimization problem, we study this algorithm empirically and explore variants to better understand its success and extend it to cases where the inputs are continuous or where the structure of the input distribution is not revealing enough about the variable to be predicted in a supervised task. Our experiments also confirm the hypothesis that the greedy layer-wise unsupervised training strategy mostly helps the optimization, by initializing weights in a region near a good local minimum, giving rise to internal distributed representations that are high-level abstractions of the input, bringing better generalization.","note":"journalAbbreviation: Advances in Neural Information Processing Systems\ncontainer-title: Advances in Neural Information Processing Systems","source":"ResearchGate","title":"Greedy layer-wise training of deep networks","volume":"19","author":[{"family":"Bengio","given":"Y."},{"family":"Lamblin","given":"Pascal"},{"family":"Popovici","given":"Dan"},{"family":"Larochelle","given":"Hugo"},{"family":"Montreal","given":"U."}],"issued":{"date-parts":[["2007",1,1]]}}}],"schema":"https://github.com/citation-style-language/schema/raw/master/csl-citation.json"} </w:instrText>
      </w:r>
      <w:r w:rsidR="00E829C9" w:rsidRPr="00823579">
        <w:fldChar w:fldCharType="separate"/>
      </w:r>
      <w:r w:rsidR="00D7059D" w:rsidRPr="00823579">
        <w:t>(60)</w:t>
      </w:r>
      <w:r w:rsidR="00E829C9" w:rsidRPr="00823579">
        <w:fldChar w:fldCharType="end"/>
      </w:r>
      <w:r w:rsidR="00E829C9" w:rsidRPr="00823579">
        <w:t xml:space="preserve">), followed by an under-complete </w:t>
      </w:r>
      <w:r w:rsidR="00B65C59" w:rsidRPr="00823579">
        <w:t xml:space="preserve">(the latent code is of lower size than the input) </w:t>
      </w:r>
      <w:r w:rsidR="00E829C9" w:rsidRPr="00823579">
        <w:t>autoencoder</w:t>
      </w:r>
      <w:r w:rsidR="00B65C59" w:rsidRPr="00823579">
        <w:t xml:space="preserve"> </w:t>
      </w:r>
      <w:r w:rsidR="00E829C9" w:rsidRPr="00823579">
        <w:t>after initialization to preserve the local structure of the data generating distribution. This constrains the manipulation of the feature space while using a clustering loss to scatter data points</w:t>
      </w:r>
      <w:r w:rsidR="00E7013C" w:rsidRPr="00823579">
        <w:t xml:space="preserve">. </w:t>
      </w:r>
      <w:r w:rsidR="000102BB" w:rsidRPr="00823579">
        <w:t xml:space="preserve">Moreover, IDEC has been shown to outperform its precursor DEC </w:t>
      </w:r>
      <w:r w:rsidR="000102BB" w:rsidRPr="00823579">
        <w:fldChar w:fldCharType="begin"/>
      </w:r>
      <w:r w:rsidR="00D7059D" w:rsidRPr="00823579">
        <w:instrText xml:space="preserve"> ADDIN ZOTERO_ITEM CSL_CITATION {"citationID":"gvSSmqP0","properties":{"formattedCitation":"(61)","plainCitation":"(61)","noteIndex":0},"citationItems":[{"id":1102,"uris":["http://zotero.org/users/8619560/items/IGCHGL7N"],"itemData":{"id":1102,"type":"paper-conference","abstract":"Clustering is central to many data-driven application domains and has been studied extensively in terms of distance functions and grouping algorithms. Relatively little work has focused on learning representations for clustering. In this paper, we propose Deep Embedded Clustering (DEC), a method that simultaneously learns feature representations and cluster assignments using deep neural networks. DEC learns a mapping from the data space to a lower-dimensional feature space in which it iteratively optimizes a clustering objective. Our experimental evaluations on image and text corpora show significant improvement over state-of-the-art methods.","collection-title":"ICML'16","container-title":"Proceedings of the 33rd International Conference on International Conference on Machine Learning - Volume 48","event-place":"New York, NY, USA","page":"478–487","publisher":"JMLR.org","publisher-place":"New York, NY, USA","source":"ACM Digital Library","title":"Unsupervised deep embedding for clustering analysis","author":[{"family":"Xie","given":"Junyuan"},{"family":"Girshick","given":"Ross"},{"family":"Farhadi","given":"Ali"}],"accessed":{"date-parts":[["2025",2,9]]},"issued":{"date-parts":[["2016",6,19]]}}}],"schema":"https://github.com/citation-style-language/schema/raw/master/csl-citation.json"} </w:instrText>
      </w:r>
      <w:r w:rsidR="000102BB" w:rsidRPr="00823579">
        <w:fldChar w:fldCharType="separate"/>
      </w:r>
      <w:r w:rsidR="00D7059D" w:rsidRPr="00823579">
        <w:t>(61)</w:t>
      </w:r>
      <w:r w:rsidR="000102BB" w:rsidRPr="00823579">
        <w:fldChar w:fldCharType="end"/>
      </w:r>
      <w:r w:rsidR="000102BB" w:rsidRPr="00823579">
        <w:t xml:space="preserve"> and simpler approaches that used an autoencoder to reduce dimensionality and a clustering algorithm such as K-Means</w:t>
      </w:r>
      <w:r w:rsidR="00A65DE1" w:rsidRPr="00823579">
        <w:t>.</w:t>
      </w:r>
    </w:p>
    <w:p w14:paraId="7A30DBE5" w14:textId="4B698F70" w:rsidR="00DC4759" w:rsidRPr="00823579" w:rsidRDefault="00DC4759" w:rsidP="000F5AF6">
      <w:r w:rsidRPr="00823579">
        <w:t xml:space="preserve">N2D </w:t>
      </w:r>
      <w:r w:rsidRPr="00823579">
        <w:fldChar w:fldCharType="begin"/>
      </w:r>
      <w:r w:rsidR="00D7059D" w:rsidRPr="00823579">
        <w:instrText xml:space="preserve"> ADDIN ZOTERO_ITEM CSL_CITATION {"citationID":"1CbYNgvh","properties":{"formattedCitation":"(63)","plainCitation":"(63)","noteIndex":0},"citationItems":[{"id":1114,"uris":["http://zotero.org/users/8619560/items/7SJ88PLN"],"itemData":{"id":1114,"type":"paper-conference","abstract":"Deep clustering has increasingly been demonstrating superiority over conventional shallow clustering algorithms. Deep clustering algorithms usually combine representation learning with deep neural networks to achieve this performance, typically optimizing a clustering and non-clustering loss. In such cases, an autoencoder is typically connected with a clustering network, and the final clustering is jointly learned by both the autoencoder and clustering network. Instead, we propose to learn an autoencoded embedding and then search this further for the underlying manifold. For simplicity, we then cluster this with a shallow clustering algorithm, rather than a deeper network. We study a number of local and global manifold learning methods on both the raw data and autoencoded embedding, concluding that UMAP in our framework is able to find the best clusterable manifold of the embedding. This suggests that local manifold learning on an autoencoded embedding is effective for discovering higher quality clusters. We quantitatively show across a range of image and time-series datasets that our method has competitive performance against the latest deep clustering algorithms, including outperforming current state-of-the-art on several. We postulate that these results show a promising research direction for deep clustering. The code can be found at https://github.com/rymc/n2d.","container-title":"2020 25th International Conference on Pattern Recognition (ICPR)","DOI":"10.1109/ICPR48806.2021.9413131","event-title":"2020 25th International Conference on Pattern Recognition (ICPR)","note":"ISSN: 1051-4651","page":"5145-5152","source":"IEEE Xplore","title":"N2D: (Not Too) Deep Clustering via Clustering the Local Manifold of an Autoencoded Embedding","title-short":"N2D","URL":"https://ieeexplore.ieee.org/document/9413131","author":[{"family":"McConville","given":"Ryan"},{"family":"Santos-Rodríguez","given":"Raúl"},{"family":"Piechocki","given":"Robert J"},{"family":"Craddock","given":"Ian"}],"accessed":{"date-parts":[["2025",2,10]]},"issued":{"date-parts":[["2021",1]]}}}],"schema":"https://github.com/citation-style-language/schema/raw/master/csl-citation.json"} </w:instrText>
      </w:r>
      <w:r w:rsidRPr="00823579">
        <w:fldChar w:fldCharType="separate"/>
      </w:r>
      <w:r w:rsidR="00D7059D" w:rsidRPr="00823579">
        <w:t>(63)</w:t>
      </w:r>
      <w:r w:rsidRPr="00823579">
        <w:fldChar w:fldCharType="end"/>
      </w:r>
      <w:r w:rsidR="002734B3" w:rsidRPr="00823579">
        <w:t>, introduced in</w:t>
      </w:r>
      <w:r w:rsidRPr="00823579">
        <w:t xml:space="preserve"> 2021</w:t>
      </w:r>
      <w:r w:rsidR="00A3786A" w:rsidRPr="00823579">
        <w:t xml:space="preserve">, is </w:t>
      </w:r>
      <w:r w:rsidR="00F74AE0" w:rsidRPr="00823579">
        <w:t xml:space="preserve">a </w:t>
      </w:r>
      <w:r w:rsidR="00A3786A" w:rsidRPr="00823579">
        <w:t xml:space="preserve">deep clustering approach that simplifies existing methods by replacing a deep clustering network with manifold learning. N2D uses an autoencoder to create an initial data representation, then employs manifold learning techniques, especially UMAP, to uncover a more cluster-friendly structure. This manifold learning step focuses on preserving local distances while retaining global structure, improving cluster quality. The resulting embedding is then clustered using a shallow algorithm, achieving competitive, and sometimes superior, performance on image and time-series datasets. Experiments demonstrate N2D's efficiency and effectiveness compared to traditional and state-of-the-art deep clustering methods. </w:t>
      </w:r>
    </w:p>
    <w:p w14:paraId="056CDFCB" w14:textId="0256F95F" w:rsidR="00DC4759" w:rsidRPr="00823579" w:rsidRDefault="00DC4759" w:rsidP="000F5AF6">
      <w:r w:rsidRPr="00823579">
        <w:t xml:space="preserve">VaDE </w:t>
      </w:r>
      <w:r w:rsidRPr="00823579">
        <w:fldChar w:fldCharType="begin"/>
      </w:r>
      <w:r w:rsidR="00D7059D" w:rsidRPr="00823579">
        <w:instrText xml:space="preserve"> ADDIN ZOTERO_ITEM CSL_CITATION {"citationID":"5iZROCdE","properties":{"formattedCitation":"(62)","plainCitation":"(62)","noteIndex":0},"citationItems":[{"id":1117,"uris":["http://zotero.org/users/8619560/items/Q7BX3ISW"],"itemData":{"id":1117,"type":"article-journal","abstract":"Electronic proceedings of IJCAI 2017","page":"1965-1972","source":"www.ijcai.org","title":"Variational Deep Embedding: An Unsupervised and Generative Approach to Clustering","title-short":"Variational Deep Embedding","author":[{"family":"Jiang","given":"Zhuxi"},{"family":"Zheng","given":"Yin"},{"family":"Tan","given":"Huachun"},{"family":"Tang","given":"Bangsheng"},{"family":"Zhou","given":"Hanning"}],"issued":{"date-parts":[["2017"]]}}}],"schema":"https://github.com/citation-style-language/schema/raw/master/csl-citation.json"} </w:instrText>
      </w:r>
      <w:r w:rsidRPr="00823579">
        <w:fldChar w:fldCharType="separate"/>
      </w:r>
      <w:r w:rsidR="00D7059D" w:rsidRPr="00823579">
        <w:t>(62)</w:t>
      </w:r>
      <w:r w:rsidRPr="00823579">
        <w:fldChar w:fldCharType="end"/>
      </w:r>
      <w:r w:rsidR="00A3786A" w:rsidRPr="00823579">
        <w:t xml:space="preserve"> or Variational Deep Embedding</w:t>
      </w:r>
      <w:r w:rsidR="002734B3" w:rsidRPr="00823579">
        <w:t>, introduced in</w:t>
      </w:r>
      <w:r w:rsidRPr="00823579">
        <w:t xml:space="preserve"> 2017</w:t>
      </w:r>
      <w:r w:rsidR="002734B3" w:rsidRPr="00823579">
        <w:t>,</w:t>
      </w:r>
      <w:r w:rsidR="00A3786A" w:rsidRPr="00823579">
        <w:t xml:space="preserve"> is an unsupervised, generative clustering approach that uses variational autoencoders (VAE). It models data generation by combining a Gaussian Mixture Model (GMM) with a deep neural network (DNN), where the GMM selects a cluster to produce a latent embedding and the DNN decodes this into an observable output. An encoder network is used to infer latent embeddings from observables to maximise the evidence lower bound (ELBO). The method aims to learn suitable representations for clustering tasks and generate realistic samples without supervised training. The experiments presented demonstrate VaDE's ability to outperform state-of-the-art methods on benchmark datasets.</w:t>
      </w:r>
    </w:p>
    <w:p w14:paraId="0CE990F4" w14:textId="6D16A0F5" w:rsidR="000F5AF6" w:rsidRPr="00823579" w:rsidRDefault="00CD0B72" w:rsidP="00FF30DF">
      <w:r w:rsidRPr="00823579">
        <w:t xml:space="preserve">AutoClustering </w:t>
      </w:r>
      <w:r w:rsidRPr="00823579">
        <w:fldChar w:fldCharType="begin"/>
      </w:r>
      <w:r w:rsidR="00624044" w:rsidRPr="00823579">
        <w:instrText xml:space="preserve"> ADDIN ZOTERO_ITEM CSL_CITATION {"citationID":"1fTHvuO0","properties":{"formattedCitation":"(36)","plainCitation":"(36)","noteIndex":0},"citationItems":[{"id":1178,"uris":["http://zotero.org/users/8619560/items/KQ9FQUVY"],"itemData":{"id":1178,"type":"paper-conference","abstract":"Since a clustering process can be regarded as a map of data to cluster labels, it should be natural to employ a deep learning technique, especially a feed-forward neural network, to realize the clustering method. In this study, we discussed a novel clustering method realized only by a feed-forward neural network. Unlike self-organizing maps and growing neural gas networks, the proposed method is compatible with deep learning neural networks. The proposed method has three parts: a map of records to clusters (encoder), a map of clusters to their exemplars (decoder), and a loss function to measure positional closeness between the records and the exemplars. In order to accelerate clustering performance, we proposed an improved activation function at the encoder, which migrates a soft-max function to a max function continuously. Though most of the clustering methods require the number of clusters in advance, the proposed method naturally provides the number of clusters as the number of unique one-hot vectors obtained as a result. We also discussed the existence of local minima of the loss function and their relationship to clusters.","container-title":"2018 IEEE International Conference on Data Mining Workshops (ICDMW)","DOI":"10.1109/ICDMW.2018.00102","event-title":"2018 IEEE International Conference on Data Mining Workshops (ICDMW)","note":"ISSN: 2375-9259","page":"659-666","source":"IEEE Xplore","title":"AutoClustering: A Feed-Forward Neural Network Based Clustering Algorithm","title-short":"AutoClustering","URL":"https://ieeexplore.ieee.org/document/8637379","author":[{"family":"Kimura","given":"Masaomi"}],"accessed":{"date-parts":[["2025",5,2]]},"issued":{"date-parts":[["2018",11]]}}}],"schema":"https://github.com/citation-style-language/schema/raw/master/csl-citation.json"} </w:instrText>
      </w:r>
      <w:r w:rsidRPr="00823579">
        <w:fldChar w:fldCharType="separate"/>
      </w:r>
      <w:r w:rsidR="00624044" w:rsidRPr="00823579">
        <w:t>(36)</w:t>
      </w:r>
      <w:r w:rsidRPr="00823579">
        <w:fldChar w:fldCharType="end"/>
      </w:r>
      <w:r w:rsidR="002734B3" w:rsidRPr="00823579">
        <w:t>,</w:t>
      </w:r>
      <w:r w:rsidRPr="00823579">
        <w:t xml:space="preserve"> introduced in 2018</w:t>
      </w:r>
      <w:r w:rsidR="002734B3" w:rsidRPr="00823579">
        <w:t>,</w:t>
      </w:r>
      <w:r w:rsidRPr="00823579">
        <w:t xml:space="preserve"> a clustering algorithm based on feed-forward neural networks (FFNN), offering an alternative to methods like Self-Organising Maps (SOM). This approach employs an encoder-decoder structure and a loss function to map data records to clusters and their exemplars</w:t>
      </w:r>
      <w:r w:rsidR="00701E9E" w:rsidRPr="00823579">
        <w:t xml:space="preserve"> through distance. The proposed approach of exemplars is conceptually similar to K-means’ cluster centroids</w:t>
      </w:r>
      <w:r w:rsidRPr="00823579">
        <w:t>. This work introduces an improved activation function, facilitating a smooth transition</w:t>
      </w:r>
      <w:r w:rsidR="00701E9E" w:rsidRPr="00823579">
        <w:t xml:space="preserve"> from soft-max to max functions</w:t>
      </w:r>
      <w:r w:rsidRPr="00823579">
        <w:t xml:space="preserve">. Experimental results, assessed via homogeneity and completeness metrics, demonstrate the algorithm's effectiveness, especially with blob-shaped datasets, although stability issues related to local minima are noted. Comparisons with Gaussian mixture models, k-means models, and affinity propagation </w:t>
      </w:r>
      <w:r w:rsidR="00701E9E" w:rsidRPr="00823579">
        <w:t>show</w:t>
      </w:r>
      <w:r w:rsidRPr="00823579">
        <w:t xml:space="preserve"> AutoClustering's performance. </w:t>
      </w:r>
    </w:p>
    <w:p w14:paraId="4159E159" w14:textId="77777777" w:rsidR="0029094F" w:rsidRPr="00823579" w:rsidRDefault="0029094F" w:rsidP="00FF30DF"/>
    <w:p w14:paraId="49D34E81" w14:textId="43B965A4" w:rsidR="00CD451B" w:rsidRPr="00823579" w:rsidRDefault="00CD451B" w:rsidP="0029094F">
      <w:pPr>
        <w:pStyle w:val="Heading2"/>
        <w:rPr>
          <w:rFonts w:cs="Times New Roman"/>
        </w:rPr>
      </w:pPr>
      <w:r w:rsidRPr="00823579">
        <w:rPr>
          <w:rStyle w:val="Heading2Char"/>
          <w:rFonts w:cs="Times New Roman"/>
        </w:rPr>
        <w:t xml:space="preserve">Performance metrics </w:t>
      </w:r>
    </w:p>
    <w:p w14:paraId="04AD9276" w14:textId="33E0D09E" w:rsidR="007B71E0" w:rsidRPr="00823579" w:rsidRDefault="007B71E0" w:rsidP="00CD451B">
      <w:pPr>
        <w:spacing w:after="0"/>
      </w:pPr>
      <w:r w:rsidRPr="00823579">
        <w:t xml:space="preserve">A metric has to be chosen to assess the performance of these algorithms in analyses and one of the most commonly used metrics is accuracy. Although it has seen use in evaluating spike sorting techniques </w:t>
      </w:r>
      <w:r w:rsidRPr="00823579">
        <w:fldChar w:fldCharType="begin"/>
      </w:r>
      <w:r w:rsidRPr="00823579">
        <w:instrText xml:space="preserve"> ADDIN ZOTERO_ITEM CSL_CITATION {"citationID":"a7hNnsDl","properties":{"formattedCitation":"(26,42)","plainCitation":"(26,42)","noteIndex":0},"citationItems":[{"id":432,"uris":["http://zotero.org/users/8619560/items/GIRGP9C7"],"itemData":{"id":432,"type":"article-journal","abstract":"Spike sorting—the process of separating spikes from different neurons—is often the first and most critical step in the neural data analysis pipeline. Spike-sorting techniques isolate a single neuron’s activity from background electrical noise based on the shapes of the waveforms obtained from extracellular recordings. Despite several advancements in this area, an important remaining challenge in neuroscience is online spike sorting, which has the potential to significantly advance basic neuroscience research and the clinical setting by providing the means to produce real-time perturbations of neurons via closed-loop control. Current approaches to online spike sorting are not fully automated, are computationally expensive and are often outperformed by offline approaches. In this paper, we present a novel algorithm for fast and robust online classification of single neuron activity. This algorithm is based on a deep contractive autoencoder (CAE) architecture. CAEs are neural networks that can learn a latent state representation of their inputs. The main advantage of CAE-based approaches is that they are less sensitive to noise (i.e., small perturbations in their inputs). We therefore reasoned that they can form the basis for robust online spike sorting algorithms. Overall, our deep CAE-based online spike sorting algorithm achieves over 90% accuracy in sorting unseen spike waveforms, outperforming existing models and maintaining a performance close to the offline case. In the offline scenario, our method substantially outperforms the existing models, providing an average improvement of 40% in accuracy over different datasets.","container-title":"Neural Networks","DOI":"10.1016/j.neunet.2022.08.001","ISSN":"0893-6080","journalAbbreviation":"Neural Networks","language":"en","source":"ScienceDirect","title":"Online spike sorting via deep contractive autoencoder","URL":"https://www.sciencedirect.com/science/article/pii/S089360802200301X","author":[{"family":"Radmanesh","given":"Mohammadreza"},{"family":"Rezaei","given":"Ahmad Asgharian"},{"family":"Jalili","given":"Mahdi"},{"family":"Hashemi","given":"Alireza"},{"family":"Goudarzi","given":"Morteza Moazami"}],"accessed":{"date-parts":[["2022",8,11]]},"issued":{"date-parts":[["2022",8,5]]}}},{"id":301,"uris":["http://zotero.org/users/8619560/items/3VYVY4MA"],"itemData":{"id":301,"type":"article-journal","abstract":"Spike sorting refers to the technique of detecting signals generated by single neurons from multi-neuron recordings and is a valuable tool for analyzing the relationships between individual neuronal activity patterns and specific behaviors. Since the precision of spike sorting affects all subsequent analyses, sorting accuracy is critical. Many semi-automatic to fully-automatic spike sorting algorithms have been developed. However, due to unsatisfactory classification accuracy, manual sorting is preferred by investigators despite the intensive time and labor costs. Thus, there still is a strong need for fully automatic spike sorting methods with high accuracy. Various machine learning algorithms have been developed for feature extraction but have yet to show sufficient accuracy for spike sorting. Here we describe a deep learning-based method for extracting features from spike signals using an ensemble of auto-encoders, each with a distinct architecture for distinguishing signals at different levels of resolution. By utilizing ensemble of auto-encoder ensemble, where shallow networks better represent overall signal structure and deep networks better represent signal details, extraction of high-dimensional representative features for improved spike sorting performance is achieved. The model was evaluated on publicly available simulated datasets and single-channel and 4-channel tetrode in vivo datasets. Our model not only classified single-channel spikes with varying degrees of feature similarities and signal to noise levels with higher accuracy, but also more precisely determined the number of source neurons compared to other machine learning methods. The model also demonstrated greater overall accuracy for spike sorting 4-channel tetrode recordings compared to single-channel recordings.","container-title":"Neural Networks","DOI":"10.1016/j.neunet.2020.11.009","ISSN":"0893-6080","journalAbbreviation":"Neural Networks","language":"en","page":"131-142","source":"ScienceDirect","title":"Deep-learned spike representations and sorting via an ensemble of auto-encoders","volume":"134","author":[{"family":"Eom","given":"Junsik"},{"family":"Park","given":"In Yong"},{"family":"Kim","given":"Sewon"},{"family":"Jang","given":"Hanbyol"},{"family":"Park","given":"Sanggeon"},{"family":"Huh","given":"Yeowool"},{"family":"Hwang","given":"Dosik"}],"issued":{"date-parts":[["2021",2,1]]}}}],"schema":"https://github.com/citation-style-language/schema/raw/master/csl-citation.json"} </w:instrText>
      </w:r>
      <w:r w:rsidRPr="00823579">
        <w:fldChar w:fldCharType="separate"/>
      </w:r>
      <w:r w:rsidRPr="00823579">
        <w:t>(26,42)</w:t>
      </w:r>
      <w:r w:rsidRPr="00823579">
        <w:fldChar w:fldCharType="end"/>
      </w:r>
      <w:r w:rsidRPr="00823579">
        <w:t xml:space="preserve">, spike sorting is an inherently unsupervised task rendering accuracy unsuitable. Moreover, due to the different firing rates of neurons, spike sorting is inherently applied to imbalanced clusters and it has been thoroughly demonstrated that accuracy is not a suitable metric for such data </w:t>
      </w:r>
      <w:r w:rsidRPr="00823579">
        <w:fldChar w:fldCharType="begin"/>
      </w:r>
      <w:r w:rsidRPr="00823579">
        <w:instrText xml:space="preserve"> ADDIN ZOTERO_ITEM CSL_CITATION {"citationID":"oVpxwTJb","properties":{"formattedCitation":"(64\\uc0\\u8211{}67)","plainCitation":"(64–67)","noteIndex":0},"citationItems":[{"id":288,"uris":["http://zotero.org/users/8619560/items/HGDLC2EV"],"itemData":{"id":288,"type":"article-journal","abstract":"Rare objects are often of great interest and great value. Until recently, however, rarity has not received much attention in the context of data mining. Now, as increasingly complex real-world problems are addressed, rarity, and the related problem of imbalanced data, are taking center stage. This article discusses the role that rare classes and rare cases play in data mining. The problems that can result from these two forms of rarity are described in detail, as are methods for addressing these problems. These descriptions utilize examples from existing research, so that this article provides a good survey of the literature on rarity in data mining. This article also demonstrates that rare classes and rare cases are very similar phenomena—both forms of rarity are shown to cause similar problems during data mining and benefit from the same remediation methods.","container-title":"ACM SIGKDD Explorations Newsletter","DOI":"10.1145/1007730.1007734","ISSN":"1931-0145, 1931-0153","issue":"1","journalAbbreviation":"SIGKDD Explor. Newsl.","language":"en","page":"7-19","source":"DOI.org (Crossref)","title":"Mining with rarity: a unifying framework","title-short":"Mining with rarity","volume":"6","author":[{"family":"Weiss","given":"Gary M."}],"issued":{"date-parts":[["2004",6]]}}},{"id":293,"uris":["http://zotero.org/users/8619560/items/SWISHNZP"],"itemData":{"id":293,"type":"article-journal","abstract":"In the era of a large number of tools and applications that constantly produce massive amounts of data, their processing and proper classification is becoming both increasingly hard and important. This task is hindered by changing the distribution of data over time, called the concept drift, and the emergence of a problem of disproportion between classes-such as in the detection of network attacks or fraud detection problems. In the following work, we propose methods to modify existing stream processing solutions-Accuracy Weighted Ensemble (AWE) and Accuracy Updated Ensemble (AUE), which have demonstrated their effectiveness in adapting to time-varying class distribution. The introduced changes are aimed at increasing their quality on binary classification of imbalanced data. The proposed modifications contain the inclusion of aggregate metrics, such as F1-score, G-mean and balanced accuracy score in calculation of the member classifiers weights, which affects their composition and final prediction. Moreover, the impact of data sampling on the algorithm's effectiveness was also checked. Complex experiments were conducted to define the most promising modification type, as well as to compare proposed methods with existing solutions. Experimental evaluation shows an improvement in the quality of classification compared to the underlying algorithms and other solutions for processing imbalanced data streams.","container-title":"Entropy (Basel, Switzerland)","DOI":"10.3390/e22080849","ISSN":"1099-4300","issue":"8","journalAbbreviation":"Entropy (Basel)","language":"eng","note":"PMID: 33286620\nPMCID: PMC7517449","page":"E849","source":"PubMed","title":"Application of Imbalanced Data Classification Quality Metrics as Weighting Methods of the Ensemble Data Stream Classification Algorithms","volume":"22","author":[{"family":"Wegier","given":"Weronika"},{"family":"Ksieniewicz","given":"Pawel"}],"issued":{"date-parts":[["2020",7,31]]}}},{"id":291,"uris":["http://zotero.org/users/8619560/items/EC4FBK4Z"],"itemData":{"id":291,"type":"article-journal","abstract":"Classification of data with imbalanced class distribution has encountered a significant drawback of the performance attainable by most standard classifier learning algorithms which assume a relatively balanced class distribution and equal misclassification costs. This paper provides a review of the classification of imbalanced data regarding: the application domains; the nature of the problem; the learning difficulties with standard classifier learning algorithms; the learning objectives and evaluation measures; the reported research solutions; and the class imbalance problem in the presence of multiple classes.","container-title":"International Journal of Pattern Recognition and Artificial Intelligence","DOI":"10.1142/S0218001409007326","ISSN":"0218-0014","issue":"04","journalAbbreviation":"Int. J. Patt. Recogn. Artif. Intell.","note":"publisher: World Scientific Publishing Co.","page":"687-719","source":"worldscientific.com (Atypon)","title":"Classification of imbalanced data: a review","title-short":"Classification of imbalanced data","volume":"23","author":[{"family":"Sun","given":"Yanmin"},{"family":"Wong","given":"Andrew K. C."},{"family":"Kamel","given":"Mohamed S."}],"issued":{"date-parts":[["2009",6]]}}},{"id":292,"uris":["http://zotero.org/users/8619560/items/EX2MGLB8"],"itemData":{"id":292,"type":"paper-conference","abstract":"Classification of rare events has many important data mining applications. Boosting is a promising meta-technique that improves the classification performance of any weak classifier. So far, no systematic study has been conducted to evaluate how boosting performs for the task of mining rare classes. The authors evaluate three existing categories of boosting algorithms from the single viewpoint of how they update the example weights in each iteration, and discuss their possible effect on recall and precision of the rare class. We propose enhanced algorithms in two of the categories, and justify their choice of weight updating parameters theoretically. Using some specially designed synthetic datasets, we compare the capability of all the algorithms from the rare class perspective. The results support our qualitative analysis, and also indicate that our enhancements bring an extra capability for achieving better balance between recall and precision in mining rare classes.","container-title":"Proceedings 2001 IEEE International Conference on Data Mining","DOI":"10.1109/ICDM.2001.989527","event-title":"Proceedings 2001 IEEE International Conference on Data Mining","page":"257-264","source":"IEEE Xplore","title":"Evaluating boosting algorithms to classify rare classes: comparison and improvements","title-short":"Evaluating boosting algorithms to classify rare classes","author":[{"family":"Joshi","given":"M.V."},{"family":"Kumar","given":"V."},{"family":"Agarwal","given":"R.C."}],"issued":{"date-parts":[["2001",11]]}}}],"schema":"https://github.com/citation-style-language/schema/raw/master/csl-citation.json"} </w:instrText>
      </w:r>
      <w:r w:rsidRPr="00823579">
        <w:fldChar w:fldCharType="separate"/>
      </w:r>
      <w:r w:rsidRPr="00823579">
        <w:t>(64–67)</w:t>
      </w:r>
      <w:r w:rsidRPr="00823579">
        <w:fldChar w:fldCharType="end"/>
      </w:r>
      <w:r w:rsidRPr="00823579">
        <w:t xml:space="preserve">. </w:t>
      </w:r>
    </w:p>
    <w:p w14:paraId="213CA50A" w14:textId="77777777" w:rsidR="007B71E0" w:rsidRPr="00823579" w:rsidRDefault="007B71E0" w:rsidP="00CD451B">
      <w:pPr>
        <w:spacing w:after="0"/>
      </w:pPr>
    </w:p>
    <w:p w14:paraId="0C6E8BDC" w14:textId="15053F10" w:rsidR="001E79F6" w:rsidRPr="00823579" w:rsidRDefault="001E79F6" w:rsidP="00CD451B">
      <w:pPr>
        <w:spacing w:after="0"/>
      </w:pPr>
      <w:r w:rsidRPr="00823579">
        <w:t xml:space="preserve">Rather than relying on a single metric, we opted to use several metrics to capture the performance of these methods from a variety of angles helping us avoid evaluation bias. A method demonstrating high scores across all 6 performance metrics indicates a robust ability for clustering. </w:t>
      </w:r>
      <w:r w:rsidR="007B71E0" w:rsidRPr="00823579">
        <w:t xml:space="preserve">This group of metrics allows us to evaluate the performance beyond the single concept of matching between true and predicted labels, through the use of internal metrics the separation and shape of the predicted clusters can be assessed. </w:t>
      </w:r>
    </w:p>
    <w:p w14:paraId="7AF06B31" w14:textId="77777777" w:rsidR="008C3AAB" w:rsidRPr="00823579" w:rsidRDefault="008C3AAB" w:rsidP="00CD451B">
      <w:pPr>
        <w:spacing w:after="0"/>
      </w:pPr>
    </w:p>
    <w:p w14:paraId="6274099E" w14:textId="4C99393F" w:rsidR="00692C12" w:rsidRPr="00823579" w:rsidRDefault="00CD451B" w:rsidP="00CD451B">
      <w:pPr>
        <w:spacing w:after="0"/>
      </w:pPr>
      <w:r w:rsidRPr="00823579">
        <w:t xml:space="preserve">Six metrics were </w:t>
      </w:r>
      <w:r w:rsidR="008C3AAB" w:rsidRPr="00823579">
        <w:t>employed for the evaluation of performance</w:t>
      </w:r>
      <w:r w:rsidRPr="00823579">
        <w:t xml:space="preserve">: Adjusted Rand Index (ARI), Adjusted Mutual Information (AMI), V-Measure (VM), Calinski-Harabasz Score (CHS), Davies-Bouldin Score (DBS), and Silhouette Score (SS). </w:t>
      </w:r>
      <w:r w:rsidR="009E5541" w:rsidRPr="00823579">
        <w:t xml:space="preserve">Each of these methods is shortly described in Table 1 along with an interpretation of its internal workings, range and type. As clustering follows feature extraction in spike sorting, internal metrics </w:t>
      </w:r>
      <w:r w:rsidR="009E5541" w:rsidRPr="00823579">
        <w:fldChar w:fldCharType="begin"/>
      </w:r>
      <w:r w:rsidR="007B71E0" w:rsidRPr="00823579">
        <w:instrText xml:space="preserve"> ADDIN ZOTERO_ITEM CSL_CITATION {"citationID":"Nq1KqvQZ","properties":{"formattedCitation":"(68)","plainCitation":"(68)","noteIndex":0},"citationItems":[{"id":427,"uris":["http://zotero.org/users/8619560/items/DT9RVGF2"],"itemData":{"id":427,"type":"article-journal","abstract":"One of fundamental challenges of clustering is how to evaluate results, without auxiliary information. A common approach for evaluation of clustering results is to use validity indexes. Clustering validity approaches can use three criteria: External criteria (evaluate the result with respect to a pre-specified structure), internal criteria (evaluate the result with respect a information intrinsic to the data alone). Consequently, different types of indexes are used to solve different types of problems and indexes selection depends on the kind of available information. That is why in this paper we show a comparison between external and internal indexes. Results obtained in this study indicate that internal indexes are more accurate in group determining in a given clustering structure. Six internal indexes were used in this study: BIC, CH, DB, SIL, NIVA and DUNN and four external indexes (F-measure, NMIMeasure, Entropy, Purity). The clusters that were used were obtained through clustering algorithms K-means and Bissecting-Kmeans.","issue":"1","language":"en","page":"8","source":"Zotero","title":"Internal versus External cluster validation indexes","volume":"5","author":[{"family":"Rendón","given":"Eréndira"},{"family":"Abundez","given":"Itzel"},{"family":"Arizmendi","given":"Alejandra"},{"family":"Quiroz","given":"Elvia M"}],"issued":{"date-parts":[["2011"]]}}}],"schema":"https://github.com/citation-style-language/schema/raw/master/csl-citation.json"} </w:instrText>
      </w:r>
      <w:r w:rsidR="009E5541" w:rsidRPr="00823579">
        <w:fldChar w:fldCharType="separate"/>
      </w:r>
      <w:r w:rsidR="007B71E0" w:rsidRPr="00823579">
        <w:t>(68)</w:t>
      </w:r>
      <w:r w:rsidR="009E5541" w:rsidRPr="00823579">
        <w:fldChar w:fldCharType="end"/>
      </w:r>
      <w:r w:rsidR="009E5541" w:rsidRPr="00823579">
        <w:t xml:space="preserve"> also reflect the separability imparted by the feature extraction algorithm as they evaluate the compactness and separation of the clusters in a given space</w:t>
      </w:r>
      <w:r w:rsidR="0088784D" w:rsidRPr="00823579">
        <w:t xml:space="preserve"> without requiring ground truth labels</w:t>
      </w:r>
      <w:r w:rsidR="009E5541" w:rsidRPr="00823579">
        <w:t xml:space="preserve">. Conversely, external metrics evaluate the </w:t>
      </w:r>
      <w:r w:rsidR="0088784D" w:rsidRPr="00823579">
        <w:t>correspondence</w:t>
      </w:r>
      <w:r w:rsidR="009E5541" w:rsidRPr="00823579">
        <w:t xml:space="preserve"> </w:t>
      </w:r>
      <w:r w:rsidR="0088784D" w:rsidRPr="00823579">
        <w:t xml:space="preserve">between the true labels and the predicted labels. </w:t>
      </w:r>
    </w:p>
    <w:p w14:paraId="4BB928E4" w14:textId="215BFDE1" w:rsidR="00CD451B" w:rsidRPr="00823579" w:rsidRDefault="00CD451B" w:rsidP="00CD451B"/>
    <w:p w14:paraId="19629F07" w14:textId="7B1FD433" w:rsidR="00CD451B" w:rsidRPr="00823579" w:rsidRDefault="00CD451B" w:rsidP="00CD451B">
      <w:bookmarkStart w:id="1" w:name="_Hlk197258335"/>
      <w:r w:rsidRPr="00823579">
        <w:rPr>
          <w:b/>
          <w:bCs/>
        </w:rPr>
        <w:t>Table</w:t>
      </w:r>
      <w:r w:rsidR="005E21F9" w:rsidRPr="00823579">
        <w:rPr>
          <w:b/>
          <w:bCs/>
        </w:rPr>
        <w:t xml:space="preserve"> </w:t>
      </w:r>
      <w:r w:rsidRPr="00823579">
        <w:rPr>
          <w:b/>
          <w:bCs/>
        </w:rPr>
        <w:t>1</w:t>
      </w:r>
      <w:r w:rsidR="007A796B" w:rsidRPr="00823579">
        <w:t xml:space="preserve"> – A short description of each performance evaluation metric, specifying its type and range. </w:t>
      </w:r>
    </w:p>
    <w:tbl>
      <w:tblPr>
        <w:tblStyle w:val="PlainTable1"/>
        <w:tblW w:w="9445" w:type="dxa"/>
        <w:tblLayout w:type="fixed"/>
        <w:tblLook w:val="04A0" w:firstRow="1" w:lastRow="0" w:firstColumn="1" w:lastColumn="0" w:noHBand="0" w:noVBand="1"/>
      </w:tblPr>
      <w:tblGrid>
        <w:gridCol w:w="985"/>
        <w:gridCol w:w="1260"/>
        <w:gridCol w:w="5040"/>
        <w:gridCol w:w="2160"/>
      </w:tblGrid>
      <w:tr w:rsidR="00CD451B" w:rsidRPr="00823579" w14:paraId="6A8A9F52" w14:textId="77777777" w:rsidTr="00073A78">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85" w:type="dxa"/>
            <w:tcBorders>
              <w:bottom w:val="single" w:sz="4" w:space="0" w:color="auto"/>
            </w:tcBorders>
            <w:noWrap/>
            <w:hideMark/>
          </w:tcPr>
          <w:p w14:paraId="777B8E1B" w14:textId="77777777" w:rsidR="00CD451B" w:rsidRPr="00823579" w:rsidRDefault="00CD451B" w:rsidP="00073A78">
            <w:pPr>
              <w:spacing w:line="360" w:lineRule="auto"/>
              <w:jc w:val="center"/>
              <w:rPr>
                <w:b w:val="0"/>
                <w:bCs w:val="0"/>
                <w:sz w:val="24"/>
                <w:szCs w:val="24"/>
              </w:rPr>
            </w:pPr>
            <w:bookmarkStart w:id="2" w:name="_Hlk197258347"/>
            <w:bookmarkEnd w:id="1"/>
            <w:r w:rsidRPr="00823579">
              <w:rPr>
                <w:sz w:val="24"/>
                <w:szCs w:val="24"/>
              </w:rPr>
              <w:t>Name</w:t>
            </w:r>
          </w:p>
        </w:tc>
        <w:tc>
          <w:tcPr>
            <w:tcW w:w="1260" w:type="dxa"/>
            <w:tcBorders>
              <w:bottom w:val="single" w:sz="4" w:space="0" w:color="auto"/>
            </w:tcBorders>
            <w:noWrap/>
            <w:hideMark/>
          </w:tcPr>
          <w:p w14:paraId="5A079559" w14:textId="77777777" w:rsidR="00CD451B" w:rsidRPr="00823579" w:rsidRDefault="00CD451B" w:rsidP="00073A78">
            <w:pPr>
              <w:spacing w:line="360" w:lineRule="auto"/>
              <w:jc w:val="center"/>
              <w:cnfStyle w:val="100000000000" w:firstRow="1" w:lastRow="0" w:firstColumn="0" w:lastColumn="0" w:oddVBand="0" w:evenVBand="0" w:oddHBand="0" w:evenHBand="0" w:firstRowFirstColumn="0" w:firstRowLastColumn="0" w:lastRowFirstColumn="0" w:lastRowLastColumn="0"/>
            </w:pPr>
            <w:r w:rsidRPr="00823579">
              <w:t>Type</w:t>
            </w:r>
          </w:p>
        </w:tc>
        <w:tc>
          <w:tcPr>
            <w:tcW w:w="5040" w:type="dxa"/>
            <w:tcBorders>
              <w:bottom w:val="single" w:sz="4" w:space="0" w:color="auto"/>
            </w:tcBorders>
            <w:noWrap/>
            <w:hideMark/>
          </w:tcPr>
          <w:p w14:paraId="6FF954C4" w14:textId="77777777" w:rsidR="00CD451B" w:rsidRPr="00823579" w:rsidRDefault="00CD451B" w:rsidP="00073A78">
            <w:pPr>
              <w:spacing w:line="360" w:lineRule="auto"/>
              <w:jc w:val="center"/>
              <w:cnfStyle w:val="100000000000" w:firstRow="1" w:lastRow="0" w:firstColumn="0" w:lastColumn="0" w:oddVBand="0" w:evenVBand="0" w:oddHBand="0" w:evenHBand="0" w:firstRowFirstColumn="0" w:firstRowLastColumn="0" w:lastRowFirstColumn="0" w:lastRowLastColumn="0"/>
            </w:pPr>
            <w:r w:rsidRPr="00823579">
              <w:t>Description</w:t>
            </w:r>
          </w:p>
        </w:tc>
        <w:tc>
          <w:tcPr>
            <w:tcW w:w="2160" w:type="dxa"/>
            <w:tcBorders>
              <w:bottom w:val="single" w:sz="4" w:space="0" w:color="auto"/>
            </w:tcBorders>
            <w:noWrap/>
            <w:hideMark/>
          </w:tcPr>
          <w:p w14:paraId="4B35D073" w14:textId="77777777" w:rsidR="00CD451B" w:rsidRPr="00823579" w:rsidRDefault="00CD451B" w:rsidP="00073A78">
            <w:pPr>
              <w:spacing w:line="360" w:lineRule="auto"/>
              <w:jc w:val="center"/>
              <w:cnfStyle w:val="100000000000" w:firstRow="1" w:lastRow="0" w:firstColumn="0" w:lastColumn="0" w:oddVBand="0" w:evenVBand="0" w:oddHBand="0" w:evenHBand="0" w:firstRowFirstColumn="0" w:firstRowLastColumn="0" w:lastRowFirstColumn="0" w:lastRowLastColumn="0"/>
            </w:pPr>
            <w:r w:rsidRPr="00823579">
              <w:t>Range [worst, best]</w:t>
            </w:r>
          </w:p>
        </w:tc>
      </w:tr>
      <w:tr w:rsidR="00CD451B" w:rsidRPr="00823579" w14:paraId="3F2D5C23" w14:textId="77777777" w:rsidTr="00073A7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dxa"/>
            <w:tcBorders>
              <w:top w:val="single" w:sz="4" w:space="0" w:color="auto"/>
              <w:left w:val="single" w:sz="4" w:space="0" w:color="auto"/>
            </w:tcBorders>
            <w:noWrap/>
            <w:hideMark/>
          </w:tcPr>
          <w:p w14:paraId="630EFAEF" w14:textId="77777777" w:rsidR="00CD451B" w:rsidRPr="00823579" w:rsidRDefault="00CD451B" w:rsidP="00073A78">
            <w:pPr>
              <w:spacing w:line="360" w:lineRule="auto"/>
              <w:jc w:val="center"/>
              <w:rPr>
                <w:b w:val="0"/>
                <w:bCs w:val="0"/>
              </w:rPr>
            </w:pPr>
            <w:r w:rsidRPr="00823579">
              <w:rPr>
                <w:b w:val="0"/>
                <w:bCs w:val="0"/>
              </w:rPr>
              <w:t>ARI</w:t>
            </w:r>
          </w:p>
        </w:tc>
        <w:tc>
          <w:tcPr>
            <w:tcW w:w="1260" w:type="dxa"/>
            <w:tcBorders>
              <w:top w:val="single" w:sz="4" w:space="0" w:color="auto"/>
            </w:tcBorders>
            <w:noWrap/>
          </w:tcPr>
          <w:p w14:paraId="50BD7D1D" w14:textId="77777777" w:rsidR="00CD451B" w:rsidRPr="00823579" w:rsidRDefault="00CD451B" w:rsidP="00073A78">
            <w:pPr>
              <w:spacing w:line="360" w:lineRule="auto"/>
              <w:jc w:val="center"/>
              <w:cnfStyle w:val="000000100000" w:firstRow="0" w:lastRow="0" w:firstColumn="0" w:lastColumn="0" w:oddVBand="0" w:evenVBand="0" w:oddHBand="1" w:evenHBand="0" w:firstRowFirstColumn="0" w:firstRowLastColumn="0" w:lastRowFirstColumn="0" w:lastRowLastColumn="0"/>
            </w:pPr>
            <w:r w:rsidRPr="00823579">
              <w:t>External</w:t>
            </w:r>
          </w:p>
        </w:tc>
        <w:tc>
          <w:tcPr>
            <w:tcW w:w="5040" w:type="dxa"/>
            <w:tcBorders>
              <w:top w:val="single" w:sz="4" w:space="0" w:color="auto"/>
            </w:tcBorders>
            <w:noWrap/>
          </w:tcPr>
          <w:p w14:paraId="107596A8" w14:textId="6DF0984F" w:rsidR="00CD451B" w:rsidRPr="00823579" w:rsidRDefault="00C5724F" w:rsidP="00073A78">
            <w:pPr>
              <w:spacing w:line="360" w:lineRule="auto"/>
              <w:jc w:val="center"/>
              <w:cnfStyle w:val="000000100000" w:firstRow="0" w:lastRow="0" w:firstColumn="0" w:lastColumn="0" w:oddVBand="0" w:evenVBand="0" w:oddHBand="1" w:evenHBand="0" w:firstRowFirstColumn="0" w:firstRowLastColumn="0" w:lastRowFirstColumn="0" w:lastRowLastColumn="0"/>
            </w:pPr>
            <w:r w:rsidRPr="00823579">
              <w:rPr>
                <w:lang w:val="en-GB"/>
              </w:rPr>
              <w:t>Agreement between true and predicted labels using mutual information using a pairwise comparison, with an added normalization to account for random assignments.</w:t>
            </w:r>
          </w:p>
        </w:tc>
        <w:tc>
          <w:tcPr>
            <w:tcW w:w="2160" w:type="dxa"/>
            <w:tcBorders>
              <w:top w:val="single" w:sz="4" w:space="0" w:color="auto"/>
            </w:tcBorders>
            <w:noWrap/>
            <w:hideMark/>
          </w:tcPr>
          <w:p w14:paraId="0A216BB3" w14:textId="77777777" w:rsidR="00CD451B" w:rsidRPr="00823579" w:rsidRDefault="00CD451B" w:rsidP="00073A78">
            <w:pPr>
              <w:spacing w:line="360" w:lineRule="auto"/>
              <w:jc w:val="center"/>
              <w:cnfStyle w:val="000000100000" w:firstRow="0" w:lastRow="0" w:firstColumn="0" w:lastColumn="0" w:oddVBand="0" w:evenVBand="0" w:oddHBand="1" w:evenHBand="0" w:firstRowFirstColumn="0" w:firstRowLastColumn="0" w:lastRowFirstColumn="0" w:lastRowLastColumn="0"/>
            </w:pPr>
            <w:r w:rsidRPr="00823579">
              <w:t>[-1, 1]</w:t>
            </w:r>
          </w:p>
        </w:tc>
      </w:tr>
      <w:tr w:rsidR="00CD451B" w:rsidRPr="00823579" w14:paraId="15ACFE21" w14:textId="77777777" w:rsidTr="00073A78">
        <w:trPr>
          <w:trHeight w:val="300"/>
        </w:trPr>
        <w:tc>
          <w:tcPr>
            <w:cnfStyle w:val="001000000000" w:firstRow="0" w:lastRow="0" w:firstColumn="1" w:lastColumn="0" w:oddVBand="0" w:evenVBand="0" w:oddHBand="0" w:evenHBand="0" w:firstRowFirstColumn="0" w:firstRowLastColumn="0" w:lastRowFirstColumn="0" w:lastRowLastColumn="0"/>
            <w:tcW w:w="985" w:type="dxa"/>
            <w:tcBorders>
              <w:left w:val="single" w:sz="4" w:space="0" w:color="auto"/>
              <w:bottom w:val="single" w:sz="4" w:space="0" w:color="auto"/>
            </w:tcBorders>
            <w:noWrap/>
            <w:hideMark/>
          </w:tcPr>
          <w:p w14:paraId="4A3487B3" w14:textId="77777777" w:rsidR="00CD451B" w:rsidRPr="00823579" w:rsidRDefault="00CD451B" w:rsidP="00073A78">
            <w:pPr>
              <w:spacing w:line="360" w:lineRule="auto"/>
              <w:jc w:val="center"/>
              <w:rPr>
                <w:b w:val="0"/>
                <w:bCs w:val="0"/>
              </w:rPr>
            </w:pPr>
            <w:r w:rsidRPr="00823579">
              <w:rPr>
                <w:b w:val="0"/>
                <w:bCs w:val="0"/>
              </w:rPr>
              <w:t>AMI</w:t>
            </w:r>
          </w:p>
        </w:tc>
        <w:tc>
          <w:tcPr>
            <w:tcW w:w="1260" w:type="dxa"/>
            <w:tcBorders>
              <w:bottom w:val="single" w:sz="4" w:space="0" w:color="auto"/>
            </w:tcBorders>
            <w:noWrap/>
          </w:tcPr>
          <w:p w14:paraId="5C46C7D3" w14:textId="77777777" w:rsidR="00CD451B" w:rsidRPr="00823579" w:rsidRDefault="00CD451B" w:rsidP="00073A78">
            <w:pPr>
              <w:spacing w:line="360" w:lineRule="auto"/>
              <w:jc w:val="center"/>
              <w:cnfStyle w:val="000000000000" w:firstRow="0" w:lastRow="0" w:firstColumn="0" w:lastColumn="0" w:oddVBand="0" w:evenVBand="0" w:oddHBand="0" w:evenHBand="0" w:firstRowFirstColumn="0" w:firstRowLastColumn="0" w:lastRowFirstColumn="0" w:lastRowLastColumn="0"/>
            </w:pPr>
            <w:r w:rsidRPr="00823579">
              <w:t>External</w:t>
            </w:r>
          </w:p>
        </w:tc>
        <w:tc>
          <w:tcPr>
            <w:tcW w:w="5040" w:type="dxa"/>
            <w:tcBorders>
              <w:bottom w:val="single" w:sz="4" w:space="0" w:color="auto"/>
            </w:tcBorders>
            <w:noWrap/>
          </w:tcPr>
          <w:p w14:paraId="226CD5C7" w14:textId="74E876BA" w:rsidR="00CD451B" w:rsidRPr="00823579" w:rsidRDefault="00070021" w:rsidP="00576088">
            <w:pPr>
              <w:spacing w:line="360" w:lineRule="auto"/>
              <w:jc w:val="center"/>
              <w:cnfStyle w:val="000000000000" w:firstRow="0" w:lastRow="0" w:firstColumn="0" w:lastColumn="0" w:oddVBand="0" w:evenVBand="0" w:oddHBand="0" w:evenHBand="0" w:firstRowFirstColumn="0" w:firstRowLastColumn="0" w:lastRowFirstColumn="0" w:lastRowLastColumn="0"/>
              <w:rPr>
                <w:lang w:val="en-GB"/>
              </w:rPr>
            </w:pPr>
            <w:r w:rsidRPr="00823579">
              <w:rPr>
                <w:lang w:val="en-GB"/>
              </w:rPr>
              <w:t>A</w:t>
            </w:r>
            <w:r w:rsidR="00576088" w:rsidRPr="00823579">
              <w:rPr>
                <w:lang w:val="en-GB"/>
              </w:rPr>
              <w:t xml:space="preserve">greement between true and predicted labels using mutual information, with </w:t>
            </w:r>
            <w:r w:rsidR="00B95C1E" w:rsidRPr="00823579">
              <w:rPr>
                <w:lang w:val="en-GB"/>
              </w:rPr>
              <w:t xml:space="preserve">an added </w:t>
            </w:r>
            <w:r w:rsidR="00576088" w:rsidRPr="00823579">
              <w:rPr>
                <w:lang w:val="en-GB"/>
              </w:rPr>
              <w:t>normalization to account for random assignments.</w:t>
            </w:r>
          </w:p>
        </w:tc>
        <w:tc>
          <w:tcPr>
            <w:tcW w:w="2160" w:type="dxa"/>
            <w:tcBorders>
              <w:bottom w:val="single" w:sz="4" w:space="0" w:color="auto"/>
            </w:tcBorders>
            <w:noWrap/>
            <w:hideMark/>
          </w:tcPr>
          <w:p w14:paraId="4451EAE4" w14:textId="77777777" w:rsidR="00CD451B" w:rsidRPr="00823579" w:rsidRDefault="00CD451B" w:rsidP="00073A78">
            <w:pPr>
              <w:spacing w:line="360" w:lineRule="auto"/>
              <w:jc w:val="center"/>
              <w:cnfStyle w:val="000000000000" w:firstRow="0" w:lastRow="0" w:firstColumn="0" w:lastColumn="0" w:oddVBand="0" w:evenVBand="0" w:oddHBand="0" w:evenHBand="0" w:firstRowFirstColumn="0" w:firstRowLastColumn="0" w:lastRowFirstColumn="0" w:lastRowLastColumn="0"/>
            </w:pPr>
            <w:r w:rsidRPr="00823579">
              <w:t>[0, 1]</w:t>
            </w:r>
          </w:p>
        </w:tc>
      </w:tr>
      <w:tr w:rsidR="00CD451B" w:rsidRPr="00823579" w14:paraId="3520EA0E" w14:textId="77777777" w:rsidTr="00073A7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dxa"/>
            <w:tcBorders>
              <w:top w:val="single" w:sz="4" w:space="0" w:color="auto"/>
              <w:left w:val="single" w:sz="4" w:space="0" w:color="auto"/>
            </w:tcBorders>
            <w:noWrap/>
            <w:hideMark/>
          </w:tcPr>
          <w:p w14:paraId="289DEE8A" w14:textId="77777777" w:rsidR="00CD451B" w:rsidRPr="00823579" w:rsidRDefault="00CD451B" w:rsidP="00073A78">
            <w:pPr>
              <w:spacing w:line="360" w:lineRule="auto"/>
              <w:jc w:val="center"/>
              <w:rPr>
                <w:b w:val="0"/>
                <w:bCs w:val="0"/>
              </w:rPr>
            </w:pPr>
            <w:r w:rsidRPr="00823579">
              <w:rPr>
                <w:b w:val="0"/>
                <w:bCs w:val="0"/>
              </w:rPr>
              <w:t>Purity</w:t>
            </w:r>
          </w:p>
        </w:tc>
        <w:tc>
          <w:tcPr>
            <w:tcW w:w="1260" w:type="dxa"/>
            <w:tcBorders>
              <w:top w:val="single" w:sz="4" w:space="0" w:color="auto"/>
            </w:tcBorders>
            <w:noWrap/>
          </w:tcPr>
          <w:p w14:paraId="4DD4E099" w14:textId="77777777" w:rsidR="00CD451B" w:rsidRPr="00823579" w:rsidRDefault="00CD451B" w:rsidP="00073A78">
            <w:pPr>
              <w:spacing w:line="360" w:lineRule="auto"/>
              <w:jc w:val="center"/>
              <w:cnfStyle w:val="000000100000" w:firstRow="0" w:lastRow="0" w:firstColumn="0" w:lastColumn="0" w:oddVBand="0" w:evenVBand="0" w:oddHBand="1" w:evenHBand="0" w:firstRowFirstColumn="0" w:firstRowLastColumn="0" w:lastRowFirstColumn="0" w:lastRowLastColumn="0"/>
            </w:pPr>
            <w:r w:rsidRPr="00823579">
              <w:t>External</w:t>
            </w:r>
          </w:p>
        </w:tc>
        <w:tc>
          <w:tcPr>
            <w:tcW w:w="5040" w:type="dxa"/>
            <w:tcBorders>
              <w:top w:val="single" w:sz="4" w:space="0" w:color="auto"/>
            </w:tcBorders>
            <w:noWrap/>
          </w:tcPr>
          <w:p w14:paraId="7AB93DD2" w14:textId="377D621A" w:rsidR="00CD451B" w:rsidRPr="00823579" w:rsidRDefault="00E845FE" w:rsidP="00E845FE">
            <w:pPr>
              <w:spacing w:line="360" w:lineRule="auto"/>
              <w:jc w:val="center"/>
              <w:cnfStyle w:val="000000100000" w:firstRow="0" w:lastRow="0" w:firstColumn="0" w:lastColumn="0" w:oddVBand="0" w:evenVBand="0" w:oddHBand="1" w:evenHBand="0" w:firstRowFirstColumn="0" w:firstRowLastColumn="0" w:lastRowFirstColumn="0" w:lastRowLastColumn="0"/>
              <w:rPr>
                <w:lang w:val="en-GB"/>
              </w:rPr>
            </w:pPr>
            <w:r w:rsidRPr="00823579">
              <w:rPr>
                <w:lang w:val="en-GB"/>
              </w:rPr>
              <w:t xml:space="preserve">Percentage of data points assigned to the correct class, assuming each cluster is labeled by majority vote, </w:t>
            </w:r>
            <w:r w:rsidR="00DB181A" w:rsidRPr="00823579">
              <w:rPr>
                <w:lang w:val="en-GB"/>
              </w:rPr>
              <w:t xml:space="preserve">obtains the </w:t>
            </w:r>
            <w:r w:rsidR="00DB181A" w:rsidRPr="00823579">
              <w:t>proportion of correctly assigned points</w:t>
            </w:r>
            <w:r w:rsidR="00576088" w:rsidRPr="00823579">
              <w:t xml:space="preserve">. </w:t>
            </w:r>
          </w:p>
        </w:tc>
        <w:tc>
          <w:tcPr>
            <w:tcW w:w="2160" w:type="dxa"/>
            <w:tcBorders>
              <w:top w:val="single" w:sz="4" w:space="0" w:color="auto"/>
            </w:tcBorders>
            <w:noWrap/>
            <w:hideMark/>
          </w:tcPr>
          <w:p w14:paraId="2F85A53D" w14:textId="77777777" w:rsidR="00CD451B" w:rsidRPr="00823579" w:rsidRDefault="00CD451B" w:rsidP="00073A78">
            <w:pPr>
              <w:spacing w:line="360" w:lineRule="auto"/>
              <w:jc w:val="center"/>
              <w:cnfStyle w:val="000000100000" w:firstRow="0" w:lastRow="0" w:firstColumn="0" w:lastColumn="0" w:oddVBand="0" w:evenVBand="0" w:oddHBand="1" w:evenHBand="0" w:firstRowFirstColumn="0" w:firstRowLastColumn="0" w:lastRowFirstColumn="0" w:lastRowLastColumn="0"/>
            </w:pPr>
            <w:r w:rsidRPr="00823579">
              <w:t>[0, 1]</w:t>
            </w:r>
          </w:p>
        </w:tc>
      </w:tr>
      <w:tr w:rsidR="00CD451B" w:rsidRPr="00823579" w14:paraId="03FFF82F" w14:textId="77777777" w:rsidTr="00073A78">
        <w:trPr>
          <w:trHeight w:val="300"/>
        </w:trPr>
        <w:tc>
          <w:tcPr>
            <w:cnfStyle w:val="001000000000" w:firstRow="0" w:lastRow="0" w:firstColumn="1" w:lastColumn="0" w:oddVBand="0" w:evenVBand="0" w:oddHBand="0" w:evenHBand="0" w:firstRowFirstColumn="0" w:firstRowLastColumn="0" w:lastRowFirstColumn="0" w:lastRowLastColumn="0"/>
            <w:tcW w:w="985" w:type="dxa"/>
            <w:tcBorders>
              <w:left w:val="single" w:sz="4" w:space="0" w:color="auto"/>
            </w:tcBorders>
            <w:noWrap/>
            <w:hideMark/>
          </w:tcPr>
          <w:p w14:paraId="4ABFED35" w14:textId="77777777" w:rsidR="00CD451B" w:rsidRPr="00823579" w:rsidRDefault="00CD451B" w:rsidP="00073A78">
            <w:pPr>
              <w:spacing w:line="360" w:lineRule="auto"/>
              <w:jc w:val="center"/>
              <w:rPr>
                <w:b w:val="0"/>
                <w:bCs w:val="0"/>
              </w:rPr>
            </w:pPr>
            <w:r w:rsidRPr="00823579">
              <w:rPr>
                <w:b w:val="0"/>
                <w:bCs w:val="0"/>
              </w:rPr>
              <w:t>DBS</w:t>
            </w:r>
          </w:p>
        </w:tc>
        <w:tc>
          <w:tcPr>
            <w:tcW w:w="1260" w:type="dxa"/>
            <w:noWrap/>
          </w:tcPr>
          <w:p w14:paraId="3FFBE717" w14:textId="77777777" w:rsidR="00CD451B" w:rsidRPr="00823579" w:rsidRDefault="00CD451B" w:rsidP="00073A78">
            <w:pPr>
              <w:spacing w:line="360" w:lineRule="auto"/>
              <w:jc w:val="center"/>
              <w:cnfStyle w:val="000000000000" w:firstRow="0" w:lastRow="0" w:firstColumn="0" w:lastColumn="0" w:oddVBand="0" w:evenVBand="0" w:oddHBand="0" w:evenHBand="0" w:firstRowFirstColumn="0" w:firstRowLastColumn="0" w:lastRowFirstColumn="0" w:lastRowLastColumn="0"/>
            </w:pPr>
            <w:r w:rsidRPr="00823579">
              <w:t>Internal</w:t>
            </w:r>
          </w:p>
        </w:tc>
        <w:tc>
          <w:tcPr>
            <w:tcW w:w="5040" w:type="dxa"/>
            <w:noWrap/>
          </w:tcPr>
          <w:p w14:paraId="3DDD3938" w14:textId="63E5D013" w:rsidR="00CD451B" w:rsidRPr="00823579" w:rsidRDefault="00355027" w:rsidP="00073A78">
            <w:pPr>
              <w:spacing w:line="360" w:lineRule="auto"/>
              <w:jc w:val="center"/>
              <w:cnfStyle w:val="000000000000" w:firstRow="0" w:lastRow="0" w:firstColumn="0" w:lastColumn="0" w:oddVBand="0" w:evenVBand="0" w:oddHBand="0" w:evenHBand="0" w:firstRowFirstColumn="0" w:firstRowLastColumn="0" w:lastRowFirstColumn="0" w:lastRowLastColumn="0"/>
            </w:pPr>
            <w:r w:rsidRPr="00823579">
              <w:t>Ratio of within-cluster scatter to between-cluster separation</w:t>
            </w:r>
            <w:r w:rsidR="00747AD6" w:rsidRPr="00823579">
              <w:t>, assessing cluster compactness and separation</w:t>
            </w:r>
            <w:r w:rsidR="00393434" w:rsidRPr="00823579">
              <w:t>.</w:t>
            </w:r>
          </w:p>
        </w:tc>
        <w:tc>
          <w:tcPr>
            <w:tcW w:w="2160" w:type="dxa"/>
            <w:noWrap/>
            <w:hideMark/>
          </w:tcPr>
          <w:p w14:paraId="6AE8E758" w14:textId="77777777" w:rsidR="00CD451B" w:rsidRPr="00823579" w:rsidRDefault="00CD451B" w:rsidP="00073A78">
            <w:pPr>
              <w:spacing w:line="360" w:lineRule="auto"/>
              <w:jc w:val="center"/>
              <w:cnfStyle w:val="000000000000" w:firstRow="0" w:lastRow="0" w:firstColumn="0" w:lastColumn="0" w:oddVBand="0" w:evenVBand="0" w:oddHBand="0" w:evenHBand="0" w:firstRowFirstColumn="0" w:firstRowLastColumn="0" w:lastRowFirstColumn="0" w:lastRowLastColumn="0"/>
            </w:pPr>
            <w:r w:rsidRPr="00823579">
              <w:t>(Inf, 0]</w:t>
            </w:r>
          </w:p>
        </w:tc>
      </w:tr>
      <w:tr w:rsidR="00CD451B" w:rsidRPr="00823579" w14:paraId="36C55F6F" w14:textId="77777777" w:rsidTr="00073A7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85" w:type="dxa"/>
            <w:tcBorders>
              <w:left w:val="single" w:sz="4" w:space="0" w:color="auto"/>
            </w:tcBorders>
            <w:noWrap/>
          </w:tcPr>
          <w:p w14:paraId="0DE0D50E" w14:textId="77777777" w:rsidR="00CD451B" w:rsidRPr="00823579" w:rsidRDefault="00CD451B" w:rsidP="00073A78">
            <w:pPr>
              <w:spacing w:line="360" w:lineRule="auto"/>
              <w:jc w:val="center"/>
              <w:rPr>
                <w:b w:val="0"/>
                <w:bCs w:val="0"/>
              </w:rPr>
            </w:pPr>
            <w:r w:rsidRPr="00823579">
              <w:rPr>
                <w:b w:val="0"/>
                <w:bCs w:val="0"/>
              </w:rPr>
              <w:t>CHS</w:t>
            </w:r>
          </w:p>
        </w:tc>
        <w:tc>
          <w:tcPr>
            <w:tcW w:w="1260" w:type="dxa"/>
            <w:noWrap/>
          </w:tcPr>
          <w:p w14:paraId="055A337C" w14:textId="77777777" w:rsidR="00CD451B" w:rsidRPr="00823579" w:rsidRDefault="00CD451B" w:rsidP="00073A78">
            <w:pPr>
              <w:spacing w:line="360" w:lineRule="auto"/>
              <w:jc w:val="center"/>
              <w:cnfStyle w:val="000000100000" w:firstRow="0" w:lastRow="0" w:firstColumn="0" w:lastColumn="0" w:oddVBand="0" w:evenVBand="0" w:oddHBand="1" w:evenHBand="0" w:firstRowFirstColumn="0" w:firstRowLastColumn="0" w:lastRowFirstColumn="0" w:lastRowLastColumn="0"/>
            </w:pPr>
            <w:r w:rsidRPr="00823579">
              <w:t>Internal</w:t>
            </w:r>
          </w:p>
        </w:tc>
        <w:tc>
          <w:tcPr>
            <w:tcW w:w="5040" w:type="dxa"/>
            <w:noWrap/>
          </w:tcPr>
          <w:p w14:paraId="7075D4C4" w14:textId="66190286" w:rsidR="00CD451B" w:rsidRPr="00823579" w:rsidRDefault="00AE0772" w:rsidP="00AE0772">
            <w:pPr>
              <w:spacing w:line="360" w:lineRule="auto"/>
              <w:jc w:val="center"/>
              <w:cnfStyle w:val="000000100000" w:firstRow="0" w:lastRow="0" w:firstColumn="0" w:lastColumn="0" w:oddVBand="0" w:evenVBand="0" w:oddHBand="1" w:evenHBand="0" w:firstRowFirstColumn="0" w:firstRowLastColumn="0" w:lastRowFirstColumn="0" w:lastRowLastColumn="0"/>
              <w:rPr>
                <w:lang w:val="en-GB"/>
              </w:rPr>
            </w:pPr>
            <w:r w:rsidRPr="00823579">
              <w:rPr>
                <w:lang w:val="en-GB"/>
              </w:rPr>
              <w:t>The fraction between the dispersion between clusters and the dispersion within clusters</w:t>
            </w:r>
            <w:r w:rsidR="00622E45" w:rsidRPr="00823579">
              <w:rPr>
                <w:lang w:val="en-GB"/>
              </w:rPr>
              <w:t xml:space="preserve">, evaluating </w:t>
            </w:r>
            <w:r w:rsidR="00622E45" w:rsidRPr="00823579">
              <w:t>how distinct and compact the clusters are</w:t>
            </w:r>
            <w:r w:rsidRPr="00823579">
              <w:rPr>
                <w:lang w:val="en-GB"/>
              </w:rPr>
              <w:t>.</w:t>
            </w:r>
          </w:p>
        </w:tc>
        <w:tc>
          <w:tcPr>
            <w:tcW w:w="2160" w:type="dxa"/>
            <w:noWrap/>
          </w:tcPr>
          <w:p w14:paraId="7370504C" w14:textId="77777777" w:rsidR="00CD451B" w:rsidRPr="00823579" w:rsidRDefault="00CD451B" w:rsidP="00073A78">
            <w:pPr>
              <w:spacing w:line="360" w:lineRule="auto"/>
              <w:jc w:val="center"/>
              <w:cnfStyle w:val="000000100000" w:firstRow="0" w:lastRow="0" w:firstColumn="0" w:lastColumn="0" w:oddVBand="0" w:evenVBand="0" w:oddHBand="1" w:evenHBand="0" w:firstRowFirstColumn="0" w:firstRowLastColumn="0" w:lastRowFirstColumn="0" w:lastRowLastColumn="0"/>
            </w:pPr>
            <w:r w:rsidRPr="00823579">
              <w:t>[0, Inf)</w:t>
            </w:r>
          </w:p>
        </w:tc>
      </w:tr>
      <w:tr w:rsidR="00CD451B" w:rsidRPr="00823579" w14:paraId="348EAD63" w14:textId="77777777" w:rsidTr="00073A78">
        <w:trPr>
          <w:trHeight w:val="300"/>
        </w:trPr>
        <w:tc>
          <w:tcPr>
            <w:cnfStyle w:val="001000000000" w:firstRow="0" w:lastRow="0" w:firstColumn="1" w:lastColumn="0" w:oddVBand="0" w:evenVBand="0" w:oddHBand="0" w:evenHBand="0" w:firstRowFirstColumn="0" w:firstRowLastColumn="0" w:lastRowFirstColumn="0" w:lastRowLastColumn="0"/>
            <w:tcW w:w="985" w:type="dxa"/>
            <w:tcBorders>
              <w:left w:val="single" w:sz="4" w:space="0" w:color="auto"/>
              <w:bottom w:val="single" w:sz="4" w:space="0" w:color="auto"/>
            </w:tcBorders>
            <w:noWrap/>
          </w:tcPr>
          <w:p w14:paraId="4CEAE77C" w14:textId="77777777" w:rsidR="00CD451B" w:rsidRPr="00823579" w:rsidRDefault="00CD451B" w:rsidP="00073A78">
            <w:pPr>
              <w:spacing w:line="360" w:lineRule="auto"/>
              <w:jc w:val="center"/>
              <w:rPr>
                <w:b w:val="0"/>
                <w:bCs w:val="0"/>
              </w:rPr>
            </w:pPr>
            <w:r w:rsidRPr="00823579">
              <w:rPr>
                <w:b w:val="0"/>
                <w:bCs w:val="0"/>
              </w:rPr>
              <w:lastRenderedPageBreak/>
              <w:t>SS</w:t>
            </w:r>
          </w:p>
        </w:tc>
        <w:tc>
          <w:tcPr>
            <w:tcW w:w="1260" w:type="dxa"/>
            <w:tcBorders>
              <w:bottom w:val="single" w:sz="4" w:space="0" w:color="auto"/>
            </w:tcBorders>
            <w:noWrap/>
          </w:tcPr>
          <w:p w14:paraId="6ABF68CB" w14:textId="77777777" w:rsidR="00CD451B" w:rsidRPr="00823579" w:rsidRDefault="00CD451B" w:rsidP="00073A78">
            <w:pPr>
              <w:spacing w:line="360" w:lineRule="auto"/>
              <w:jc w:val="center"/>
              <w:cnfStyle w:val="000000000000" w:firstRow="0" w:lastRow="0" w:firstColumn="0" w:lastColumn="0" w:oddVBand="0" w:evenVBand="0" w:oddHBand="0" w:evenHBand="0" w:firstRowFirstColumn="0" w:firstRowLastColumn="0" w:lastRowFirstColumn="0" w:lastRowLastColumn="0"/>
            </w:pPr>
            <w:r w:rsidRPr="00823579">
              <w:t>Internal</w:t>
            </w:r>
          </w:p>
        </w:tc>
        <w:tc>
          <w:tcPr>
            <w:tcW w:w="5040" w:type="dxa"/>
            <w:tcBorders>
              <w:bottom w:val="single" w:sz="4" w:space="0" w:color="auto"/>
            </w:tcBorders>
            <w:noWrap/>
          </w:tcPr>
          <w:p w14:paraId="4C243167" w14:textId="55E0BE12" w:rsidR="00CD451B" w:rsidRPr="00823579" w:rsidRDefault="00ED7018" w:rsidP="00073A78">
            <w:pPr>
              <w:spacing w:line="360" w:lineRule="auto"/>
              <w:jc w:val="center"/>
              <w:cnfStyle w:val="000000000000" w:firstRow="0" w:lastRow="0" w:firstColumn="0" w:lastColumn="0" w:oddVBand="0" w:evenVBand="0" w:oddHBand="0" w:evenHBand="0" w:firstRowFirstColumn="0" w:firstRowLastColumn="0" w:lastRowFirstColumn="0" w:lastRowLastColumn="0"/>
            </w:pPr>
            <w:r w:rsidRPr="00823579">
              <w:t>Average of individual scores</w:t>
            </w:r>
            <w:r w:rsidR="00771E21" w:rsidRPr="00823579">
              <w:t xml:space="preserve"> per data point</w:t>
            </w:r>
            <w:r w:rsidRPr="00823579">
              <w:t xml:space="preserve"> that compare intra-cluster closeness with nearest-cluster separation, indicating overall clustering quality.</w:t>
            </w:r>
          </w:p>
        </w:tc>
        <w:tc>
          <w:tcPr>
            <w:tcW w:w="2160" w:type="dxa"/>
            <w:tcBorders>
              <w:bottom w:val="single" w:sz="4" w:space="0" w:color="auto"/>
            </w:tcBorders>
            <w:noWrap/>
          </w:tcPr>
          <w:p w14:paraId="23880759" w14:textId="77777777" w:rsidR="00CD451B" w:rsidRPr="00823579" w:rsidRDefault="00CD451B" w:rsidP="00073A78">
            <w:pPr>
              <w:spacing w:line="360" w:lineRule="auto"/>
              <w:jc w:val="center"/>
              <w:cnfStyle w:val="000000000000" w:firstRow="0" w:lastRow="0" w:firstColumn="0" w:lastColumn="0" w:oddVBand="0" w:evenVBand="0" w:oddHBand="0" w:evenHBand="0" w:firstRowFirstColumn="0" w:firstRowLastColumn="0" w:lastRowFirstColumn="0" w:lastRowLastColumn="0"/>
            </w:pPr>
            <w:r w:rsidRPr="00823579">
              <w:t>[-1, 1]</w:t>
            </w:r>
          </w:p>
        </w:tc>
      </w:tr>
      <w:bookmarkEnd w:id="2"/>
    </w:tbl>
    <w:p w14:paraId="293D7BD3" w14:textId="77777777" w:rsidR="00CD451B" w:rsidRPr="00823579" w:rsidRDefault="00CD451B" w:rsidP="00CD451B">
      <w:pPr>
        <w:spacing w:after="0"/>
      </w:pPr>
    </w:p>
    <w:p w14:paraId="7580A8BD" w14:textId="4DD850AC" w:rsidR="00926A07" w:rsidRPr="00823579" w:rsidRDefault="00926A07" w:rsidP="00926A07">
      <w:pPr>
        <w:spacing w:after="0"/>
      </w:pPr>
      <w:r w:rsidRPr="00823579">
        <w:t xml:space="preserve">As deep clustering algorithms have both the abilities of feature extraction and clustering algorithms. Their comparison with more traditional pipelines from the perspective of these metrics allows for multiple options. External metric require both the true labels (which may be provided by synthetic datasets) and the predicted labels (obtained by the clustering algorithm). Conversely, internal metrics require the input space and the predicted labels from clustering. As such, for traditional spike sorting, a clustering algorithm has to be applied after the feature extraction such as K-Means </w:t>
      </w:r>
      <w:r w:rsidRPr="00823579">
        <w:fldChar w:fldCharType="begin"/>
      </w:r>
      <w:r w:rsidRPr="00823579">
        <w:instrText xml:space="preserve"> ADDIN ZOTERO_ITEM CSL_CITATION {"citationID":"7vXA6p04","properties":{"formattedCitation":"(54)","plainCitation":"(54)","noteIndex":0},"citationItems":[{"id":"4qHd2DAm/Ks2trD2i","uris":["http://zotero.org/users/8619560/items/WTXGS2VQ"],"itemData":{"id":64,"type":"article-journal","abstract":"Berkeley Symposium on Mathematical Statistics and Probability","container-title":"Proceedings of the Fifth Berkeley Symposium on Mathematical Statistics and Probability, Volume 1: Statistics","note":"publisher: University of California Press","page":"281-298","source":"projecteuclid.org","title":"Some methods for classification and analysis of multivariate observations","volume":"5.1","author":[{"family":"MacQueen","given":"J."}],"issued":{"date-parts":[["1967",1,1]]}}}],"schema":"https://github.com/citation-style-language/schema/raw/master/csl-citation.json"} </w:instrText>
      </w:r>
      <w:r w:rsidRPr="00823579">
        <w:fldChar w:fldCharType="separate"/>
      </w:r>
      <w:r w:rsidRPr="00823579">
        <w:t>(54)</w:t>
      </w:r>
      <w:r w:rsidRPr="00823579">
        <w:fldChar w:fldCharType="end"/>
      </w:r>
      <w:r w:rsidRPr="00823579">
        <w:t xml:space="preserve"> and DBSCAN </w:t>
      </w:r>
      <w:r w:rsidRPr="00823579">
        <w:fldChar w:fldCharType="begin"/>
      </w:r>
      <w:r w:rsidRPr="00823579">
        <w:instrText xml:space="preserve"> ADDIN ZOTERO_ITEM CSL_CITATION {"citationID":"z4COC0cP","properties":{"formattedCitation":"(58)","plainCitation":"(58)","noteIndex":0},"citationItems":[{"id":321,"uris":["http://zotero.org/users/8619560/items/EYZ47J9H"],"itemData":{"id":321,"type":"paper-conference","abstract":"Clustering algorithms are attractive for the task of class identification in spatial databases. However, the application to large spatial databases rises the following requirements for clustering algorithms: minimal requirements of domain knowledge to determine the input parameters, discovery of clusters with arbitrary shape and good efficiency on large databases. The well-known clustering algorithms offer no solution to the combination of these requirements. In this paper, we present the new clustering algorithm DBSCAN relying on a density-based notion of clusters which is designed to discover clusters of arbitrary shape. DBSCAN requires only one input parameter and supports the user in determining an appropriate value for it. We performed an experimental evaluation of the effectiveness and efficiency of DBSCAN using synthetic data and real data of the SEQUOIA 2000 benchmark. The results of our experiments demonstrate that (1) DBSCAN is significantly more effective in discovering clusters of arbitrary shape than the well-known algorithm CLAR-ANS, and that (2) DBSCAN outperforms CLARANS by a factor of more than 100 in terms of efficiency.","collection-title":"KDD'96","container-title":"Proceedings of the Second International Conference on Knowledge Discovery and Data Mining","event-place":"Portland, Oregon","page":"226–231","publisher":"AAAI Press","publisher-place":"Portland, Oregon","source":"ACM Digital Library","title":"A density-based algorithm for discovering clusters in large spatial databases with noise","author":[{"family":"Ester","given":"Martin"},{"family":"Kriegel","given":"Hans-Peter"},{"family":"Sander","given":"Jörg"},{"family":"Xu","given":"Xiaowei"}],"accessed":{"date-parts":[["2022",8,2]]},"issued":{"date-parts":[["1996",8,2]]}}}],"schema":"https://github.com/citation-style-language/schema/raw/master/csl-citation.json"} </w:instrText>
      </w:r>
      <w:r w:rsidRPr="00823579">
        <w:fldChar w:fldCharType="separate"/>
      </w:r>
      <w:r w:rsidRPr="00823579">
        <w:t>(58)</w:t>
      </w:r>
      <w:r w:rsidRPr="00823579">
        <w:fldChar w:fldCharType="end"/>
      </w:r>
      <w:r w:rsidRPr="00823579">
        <w:t xml:space="preserve"> to obtain the predicted labels, whereas deep clustering does not require a step of feature extraction. </w:t>
      </w:r>
    </w:p>
    <w:p w14:paraId="7E9BB0D8" w14:textId="407A9683" w:rsidR="00926A07" w:rsidRPr="00823579" w:rsidRDefault="00926A07" w:rsidP="00926A07">
      <w:pPr>
        <w:spacing w:after="0"/>
      </w:pPr>
    </w:p>
    <w:p w14:paraId="39ECF4EF" w14:textId="2BB17F80" w:rsidR="00926A07" w:rsidRPr="00823579" w:rsidRDefault="00926A07" w:rsidP="00926A07">
      <w:pPr>
        <w:spacing w:after="0"/>
      </w:pPr>
      <w:r w:rsidRPr="00823579">
        <w:t xml:space="preserve">External metrics have the inherent disadvantage of requiring true labels which limits their usability. While internal metrics do not require true labels, they make assumptions about the cluster shape. These internal metrics provide higher scores for dense and well-separated clusters through their computations based on intra-cluster and inter-cluster distances. This implies that correct clustering labels might receive lower scores if the input data does not respect these assumptions. </w:t>
      </w:r>
    </w:p>
    <w:p w14:paraId="60192A5A" w14:textId="77777777" w:rsidR="00926A07" w:rsidRPr="00823579" w:rsidRDefault="00926A07" w:rsidP="00926A07">
      <w:pPr>
        <w:spacing w:after="0"/>
      </w:pPr>
    </w:p>
    <w:p w14:paraId="0C2D4BF8" w14:textId="5DA09BAA" w:rsidR="00CD451B" w:rsidRPr="00823579" w:rsidRDefault="00F36532" w:rsidP="00926A07">
      <w:pPr>
        <w:pStyle w:val="Heading3"/>
        <w:rPr>
          <w:rFonts w:cs="Times New Roman"/>
          <w:b/>
          <w:bCs/>
        </w:rPr>
      </w:pPr>
      <w:r w:rsidRPr="00823579">
        <w:rPr>
          <w:rStyle w:val="Heading3Char"/>
          <w:rFonts w:cs="Times New Roman"/>
        </w:rPr>
        <w:t>External metrics</w:t>
      </w:r>
    </w:p>
    <w:p w14:paraId="339D65D2" w14:textId="20007882" w:rsidR="002B1321" w:rsidRPr="00823579" w:rsidRDefault="002B1321" w:rsidP="00CD451B">
      <w:pPr>
        <w:spacing w:after="0"/>
      </w:pPr>
      <w:r w:rsidRPr="00823579">
        <w:t xml:space="preserve">The Rand Index (RI) </w:t>
      </w:r>
      <w:r w:rsidR="00AE216E" w:rsidRPr="00823579">
        <w:fldChar w:fldCharType="begin"/>
      </w:r>
      <w:r w:rsidR="002C3381" w:rsidRPr="00823579">
        <w:instrText xml:space="preserve"> ADDIN ZOTERO_ITEM CSL_CITATION {"citationID":"VSpnFwn5","properties":{"formattedCitation":"(69)","plainCitation":"(69)","noteIndex":0},"citationItems":[{"id":160,"uris":["http://zotero.org/users/8619560/items/JI8UN4SJ"],"itemData":{"id":160,"type":"article-journal","abstract":"This article concerns the derivation and use of a measure of similarity between two hierarchical clusterings. The measure, B&lt;sub&gt;k&lt;/sub&gt;, is derived from the matching matrix, [ m&lt;sub&gt;ij&lt;/sub&gt;], formed by cutting the two hierarchical trees and counting the number of matching entries in the k clusters in each tree. The mean and variance of B&lt;sub&gt;k&lt;/sub&gt; are determined under the assumption that the margins of [ m&lt;sub&gt;ij&lt;/sub&gt;] are fixed. Thus, B&lt;sub&gt;k&lt;/sub&gt; represents a collection of measures for k = 2,..., n - 1. (k, B&lt;sub&gt;k&lt;/sub&gt;) plots are found to be useful in portraying the similarity of two clusterings. B&lt;sub&gt;k&lt;/sub&gt; is compared to other measures of similarity proposed respectively by Baker (1974) and Rand (1971). The use of (k, B&lt;sub&gt;k&lt;/sub&gt;) plots for studying clustering methods is explored by a series of Monte Carlo sampling experiments. An example of the use of (k, B&lt;sub&gt;k&lt;/sub&gt;) on real data is given.","container-title":"Journal of the American Statistical Association","DOI":"10.2307/2288117","ISSN":"0162-1459","issue":"383","note":"publisher: [American Statistical Association, Taylor &amp; Francis, Ltd.]","page":"553-569","source":"JSTOR","title":"A Method for Comparing Two Hierarchical Clusterings","volume":"78","author":[{"family":"Fowlkes","given":"E. B."},{"family":"Mallows","given":"C. L."}],"issued":{"date-parts":[["1983"]]}}}],"schema":"https://github.com/citation-style-language/schema/raw/master/csl-citation.json"} </w:instrText>
      </w:r>
      <w:r w:rsidR="00AE216E" w:rsidRPr="00823579">
        <w:fldChar w:fldCharType="separate"/>
      </w:r>
      <w:r w:rsidR="002C3381" w:rsidRPr="00823579">
        <w:t>(69)</w:t>
      </w:r>
      <w:r w:rsidR="00AE216E" w:rsidRPr="00823579">
        <w:fldChar w:fldCharType="end"/>
      </w:r>
      <w:r w:rsidR="00AE216E" w:rsidRPr="00823579">
        <w:t xml:space="preserve"> </w:t>
      </w:r>
      <w:r w:rsidRPr="00823579">
        <w:t xml:space="preserve">is an external metric that makes pairwise comparisons between the predicted and true labels to find the amount of agreement between them. </w:t>
      </w:r>
      <w:r w:rsidR="00AE216E" w:rsidRPr="00823579">
        <w:t>It considers two cases whether a pair of labels is in agreement, both data points are in the same/different clusters, and they disagree.</w:t>
      </w:r>
      <w:r w:rsidR="00471CB2" w:rsidRPr="00823579">
        <w:t xml:space="preserve"> ARI </w:t>
      </w:r>
      <w:r w:rsidR="00471CB2" w:rsidRPr="00823579">
        <w:fldChar w:fldCharType="begin"/>
      </w:r>
      <w:r w:rsidR="002C3381" w:rsidRPr="00823579">
        <w:instrText xml:space="preserve"> ADDIN ZOTERO_ITEM CSL_CITATION {"citationID":"6oLPlPxG","properties":{"formattedCitation":"(70\\uc0\\u8211{}72)","plainCitation":"(70–72)","noteIndex":0},"citationItems":[{"id":"4qHd2DAm/Gzg2UnJV","uris":["http://zotero.org/users/8619560/items/6I7BH3DV"],"itemData":{"id":61,"type":"article-journal","abstract":"This article provides an investigation of cluster validation indices that relates 4 of the indices to the L. Hubert and P. Arable (1985) adjusted Rand index--the cluster validation measure of choice (G. W. Milligan &amp; M. C. Cooper, 1986). It is shown how these other indices can be \"roughly\" transformed into the same scale as the adjusted Rand index. Furthermore, in-depth explanations are given of why classification rates should not be used in cluster validation research. The article concludes by summarizing several properties of the adjusted Rand index across many conditions and provides a method for testing the significance of observed adjusted Rand indices. (PsycINFO Database Record (c) 2016 APA, all rights reserved)","container-title":"Psychological Methods","DOI":"10.1037/1082-989X.9.3.386","ISSN":"1939-1463","issue":"3","note":"publisher-place: US\npublisher: American Psychological Association","page":"386-396","source":"APA PsycNet","title":"Properties of the Hubert-Arable Adjusted Rand Index","volume":"9","author":[{"family":"Steinley","given":"Douglas"}],"issued":{"date-parts":[["2004"]]}}},{"id":"4qHd2DAm/u1KCTNus","uris":["http://zotero.org/users/8619560/items/QW8LTAQU"],"itemData":{"id":63,"type":"article-journal","abstract":"The problem of comparing two different partitions of a finite set of objects reappears continually in the clustering literature. We begin by reviewing a well-known measure of partition correspondence often attributed to Rand (1971), discuss the issue of correcting this index for chance, and note that a recent normalization strategy developed by Morey and Agresti (1984) and adopted by others (e.g., Miligan and Cooper 1985) is based on an incorrect assumption. Then, the general problem of comparing partitions is approached indirectly by assessing the congruence of two proximity matrices using a simple cross-product measure. They are generated from corresponding partitions using various scoring rules. Special cases derivable include traditionally familiar statistics and/or ones tailored to weight certain object pairs differentially. Finally, we propose a measure based on the comparison of object triples having the advantage of a probabilistic interpretation in addition to being corrected for chance (i.e., assuming a constant value under a reasonable null hypothesis) and bounded between ±1.","container-title":"Journal of Classification","DOI":"10.1007/BF01908075","ISSN":"1432-1343","issue":"1","journalAbbreviation":"Journal of Classification","language":"en","page":"193-218","source":"Springer Link","title":"Comparing partitions","volume":"2","author":[{"family":"Hubert","given":"Lawrence"},{"family":"Arabie","given":"Phipps"}],"issued":{"date-parts":[["1985",12,1]]}}},{"id":"4qHd2DAm/k92TjLCq","uris":["http://zotero.org/users/8619560/items/35PE5N2Z"],"itemData":{"id":62,"type":"article-journal","abstract":"Information theoretic measures form a fundamental class of measures for comparing clusterings, and have recently received increasing interest. Nevertheless, a number of questions concerning their properties and inter-relationships remain unresolved. In this paper, we perform an organized study of information theoretic measures for clustering comparison, including several existing popular measures in the literature, as well as some newly proposed ones. We discuss and prove their important properties, such as the metric property and the normalization property. We then highlight to the clustering community the importance of correcting information theoretic measures for chance, especially when the data size is small compared to the number of clusters present therein. Of the available information theoretic based measures, we advocate the normalized information distance (NID) as a general measure of choice, for it possesses concurrently several important properties, such as being both a metric and a normalized measure, admitting an exact analytical adjusted-for-chance form, and using the nominal [0, 1] range better than other normalized variants.","language":"en","page":"18","source":"Zotero","title":"Information Theoretic Measures for Clusterings Comparison: Variants, Properties, Normalization and Correction for Chance","author":[{"family":"Vinh","given":"Nguyen Xuan"},{"family":"Epps","given":"Julien"},{"family":"Bailey","given":"James"}]}}],"schema":"https://github.com/citation-style-language/schema/raw/master/csl-citation.json"} </w:instrText>
      </w:r>
      <w:r w:rsidR="00471CB2" w:rsidRPr="00823579">
        <w:fldChar w:fldCharType="separate"/>
      </w:r>
      <w:r w:rsidR="002C3381" w:rsidRPr="00823579">
        <w:t>(70–72)</w:t>
      </w:r>
      <w:r w:rsidR="00471CB2" w:rsidRPr="00823579">
        <w:fldChar w:fldCharType="end"/>
      </w:r>
      <w:r w:rsidR="00471CB2" w:rsidRPr="00823579">
        <w:t xml:space="preserve"> </w:t>
      </w:r>
      <w:r w:rsidR="00AE216E" w:rsidRPr="00823579">
        <w:t xml:space="preserve">is the extended version of RI with an improvement that allows it to account for random labellings. </w:t>
      </w:r>
      <w:r w:rsidR="00F40F51" w:rsidRPr="00823579">
        <w:t>These metrics are computed through the following formulas:</w:t>
      </w:r>
    </w:p>
    <w:p w14:paraId="58503AF6" w14:textId="5297FE22" w:rsidR="00CD451B" w:rsidRPr="00823579" w:rsidRDefault="00000000" w:rsidP="00CD451B">
      <w:pPr>
        <w:spacing w:after="0"/>
        <w:rPr>
          <w:szCs w:val="28"/>
        </w:rPr>
      </w:pPr>
      <m:oMathPara>
        <m:oMath>
          <m:eqArr>
            <m:eqArrPr>
              <m:maxDist m:val="1"/>
              <m:ctrlPr>
                <w:rPr>
                  <w:rFonts w:ascii="Cambria Math" w:eastAsia="Cambria Math" w:hAnsi="Cambria Math"/>
                  <w:i/>
                  <w:szCs w:val="28"/>
                </w:rPr>
              </m:ctrlPr>
            </m:eqArrPr>
            <m:e>
              <m:r>
                <w:rPr>
                  <w:rFonts w:ascii="Cambria Math" w:eastAsia="Cambria Math" w:hAnsi="Cambria Math"/>
                  <w:szCs w:val="28"/>
                </w:rPr>
                <m:t xml:space="preserve">RI= </m:t>
              </m:r>
              <m:f>
                <m:fPr>
                  <m:ctrlPr>
                    <w:rPr>
                      <w:rFonts w:ascii="Cambria Math" w:eastAsia="Cambria Math" w:hAnsi="Cambria Math"/>
                      <w:szCs w:val="28"/>
                    </w:rPr>
                  </m:ctrlPr>
                </m:fPr>
                <m:num>
                  <m:r>
                    <w:rPr>
                      <w:rFonts w:ascii="Cambria Math" w:eastAsia="Cambria Math" w:hAnsi="Cambria Math"/>
                      <w:szCs w:val="28"/>
                    </w:rPr>
                    <m:t>agreements</m:t>
                  </m:r>
                </m:num>
                <m:den>
                  <m:r>
                    <w:rPr>
                      <w:rFonts w:ascii="Cambria Math" w:eastAsia="Cambria Math" w:hAnsi="Cambria Math"/>
                      <w:szCs w:val="28"/>
                    </w:rPr>
                    <m:t>agreements+disagreements</m:t>
                  </m:r>
                </m:den>
              </m:f>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1</m:t>
                  </m:r>
                </m:e>
              </m:d>
            </m:e>
          </m:eqArr>
        </m:oMath>
      </m:oMathPara>
    </w:p>
    <w:p w14:paraId="18F2C457" w14:textId="2E10AE13" w:rsidR="00CD451B" w:rsidRPr="00823579" w:rsidRDefault="00000000" w:rsidP="00CD451B">
      <w:pPr>
        <w:spacing w:after="0"/>
        <w:rPr>
          <w:szCs w:val="28"/>
        </w:rPr>
      </w:pPr>
      <m:oMathPara>
        <m:oMath>
          <m:eqArr>
            <m:eqArrPr>
              <m:maxDist m:val="1"/>
              <m:ctrlPr>
                <w:rPr>
                  <w:rFonts w:ascii="Cambria Math" w:eastAsia="Cambria Math" w:hAnsi="Cambria Math"/>
                  <w:i/>
                  <w:szCs w:val="28"/>
                </w:rPr>
              </m:ctrlPr>
            </m:eqArrPr>
            <m:e>
              <m:r>
                <w:rPr>
                  <w:rFonts w:ascii="Cambria Math" w:eastAsia="Cambria Math" w:hAnsi="Cambria Math"/>
                  <w:szCs w:val="28"/>
                </w:rPr>
                <m:t xml:space="preserve">ARI= </m:t>
              </m:r>
              <m:f>
                <m:fPr>
                  <m:ctrlPr>
                    <w:rPr>
                      <w:rFonts w:ascii="Cambria Math" w:eastAsia="Cambria Math" w:hAnsi="Cambria Math"/>
                      <w:szCs w:val="28"/>
                    </w:rPr>
                  </m:ctrlPr>
                </m:fPr>
                <m:num>
                  <m:r>
                    <w:rPr>
                      <w:rFonts w:ascii="Cambria Math" w:eastAsia="Cambria Math" w:hAnsi="Cambria Math"/>
                      <w:szCs w:val="28"/>
                    </w:rPr>
                    <m:t>RI-ExpectedRI</m:t>
                  </m:r>
                </m:num>
                <m:den>
                  <m:r>
                    <w:rPr>
                      <w:rFonts w:ascii="Cambria Math" w:eastAsia="Cambria Math" w:hAnsi="Cambria Math"/>
                      <w:szCs w:val="28"/>
                    </w:rPr>
                    <m:t>MaxRI-ExpectedRI</m:t>
                  </m:r>
                </m:den>
              </m:f>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2</m:t>
                  </m:r>
                </m:e>
              </m:d>
            </m:e>
          </m:eqArr>
        </m:oMath>
      </m:oMathPara>
    </w:p>
    <w:p w14:paraId="3462F055" w14:textId="77777777" w:rsidR="00CD451B" w:rsidRPr="00823579" w:rsidRDefault="00CD451B" w:rsidP="00CD451B">
      <w:pPr>
        <w:spacing w:after="0"/>
      </w:pPr>
    </w:p>
    <w:p w14:paraId="52AAC598" w14:textId="77777777" w:rsidR="00CD451B" w:rsidRPr="00823579" w:rsidRDefault="00CD451B" w:rsidP="00CD451B">
      <w:pPr>
        <w:spacing w:after="0"/>
      </w:pPr>
    </w:p>
    <w:p w14:paraId="590FCCB2" w14:textId="0A334EDC" w:rsidR="00471CB2" w:rsidRPr="00823579" w:rsidRDefault="00471CB2" w:rsidP="00471CB2">
      <w:pPr>
        <w:spacing w:after="0"/>
      </w:pPr>
      <w:r w:rsidRPr="00823579">
        <w:t xml:space="preserve">Here, </w:t>
      </w:r>
      <w:r w:rsidRPr="00823579">
        <w:rPr>
          <w:i/>
          <w:iCs/>
        </w:rPr>
        <w:t xml:space="preserve">ExpectedRI </w:t>
      </w:r>
      <w:r w:rsidRPr="00823579">
        <w:t>is the</w:t>
      </w:r>
      <w:r w:rsidRPr="00823579">
        <w:rPr>
          <w:i/>
          <w:iCs/>
        </w:rPr>
        <w:t xml:space="preserve"> </w:t>
      </w:r>
      <w:r w:rsidRPr="00823579">
        <w:t xml:space="preserve">expected score if clusters were assigned randomly, estimated via a contingency table using permutations, </w:t>
      </w:r>
      <w:r w:rsidRPr="00823579">
        <w:rPr>
          <w:i/>
          <w:iCs/>
        </w:rPr>
        <w:t>MaxRI</w:t>
      </w:r>
      <w:r w:rsidRPr="00823579">
        <w:t xml:space="preserve"> is 1, the maximum value of the score </w:t>
      </w:r>
      <w:r w:rsidRPr="00823579">
        <w:fldChar w:fldCharType="begin"/>
      </w:r>
      <w:r w:rsidR="002C3381" w:rsidRPr="00823579">
        <w:instrText xml:space="preserve"> ADDIN ZOTERO_ITEM CSL_CITATION {"citationID":"czSEPJip","properties":{"formattedCitation":"(71)","plainCitation":"(71)","noteIndex":0},"citationItems":[{"id":"4qHd2DAm/u1KCTNus","uris":["http://zotero.org/users/8619560/items/QW8LTAQU"],"itemData":{"id":"kTHkc39k/caMPpsj9","type":"article-journal","abstract":"The problem of comparing two different partitions of a finite set of objects reappears continually in the clustering literature. We begin by reviewing a well-known measure of partition correspondence often attributed to Rand (1971), discuss the issue of correcting this index for chance, and note that a recent normalization strategy developed by Morey and Agresti (1984) and adopted by others (e.g., Miligan and Cooper 1985) is based on an incorrect assumption. Then, the general problem of comparing partitions is approached indirectly by assessing the congruence of two proximity matrices using a simple cross-product measure. They are generated from corresponding partitions using various scoring rules. Special cases derivable include traditionally familiar statistics and/or ones tailored to weight certain object pairs differentially. Finally, we propose a measure based on the comparison of object triples having the advantage of a probabilistic interpretation in addition to being corrected for chance (i.e., assuming a constant value under a reasonable null hypothesis) and bounded between ±1.","container-title":"Journal of Classification","DOI":"10.1007/BF01908075","ISSN":"1432-1343","issue":"1","journalAbbreviation":"Journal of Classification","language":"en","page":"193-218","source":"Springer Link","title":"Comparing partitions","volume":"2","author":[{"family":"Hubert","given":"Lawrence"},{"family":"Arabie","given":"Phipps"}],"issued":{"date-parts":[["1985",12,1]]}}}],"schema":"https://github.com/citation-style-language/schema/raw/master/csl-citation.json"} </w:instrText>
      </w:r>
      <w:r w:rsidRPr="00823579">
        <w:fldChar w:fldCharType="separate"/>
      </w:r>
      <w:r w:rsidR="002C3381" w:rsidRPr="00823579">
        <w:t>(71)</w:t>
      </w:r>
      <w:r w:rsidRPr="00823579">
        <w:fldChar w:fldCharType="end"/>
      </w:r>
      <w:r w:rsidRPr="00823579">
        <w:t xml:space="preserve">. </w:t>
      </w:r>
    </w:p>
    <w:p w14:paraId="37C836FC" w14:textId="4D1BC86D" w:rsidR="00CD451B" w:rsidRPr="00823579" w:rsidRDefault="00CD451B" w:rsidP="00CD451B">
      <w:pPr>
        <w:spacing w:after="0"/>
      </w:pPr>
    </w:p>
    <w:p w14:paraId="11524BC3" w14:textId="77777777" w:rsidR="003A3159" w:rsidRPr="00823579" w:rsidRDefault="002C3381" w:rsidP="003A3159">
      <w:pPr>
        <w:spacing w:after="0"/>
      </w:pPr>
      <w:r w:rsidRPr="00823579">
        <w:t xml:space="preserve">Mutual Information (MI) measures the dependence between two clusters. AMI is an extended version of MI that with an improvement that allows it to account for random labellings and additionally it also contains the normalization </w:t>
      </w:r>
      <w:r w:rsidRPr="00823579">
        <w:fldChar w:fldCharType="begin"/>
      </w:r>
      <w:r w:rsidRPr="00823579">
        <w:instrText xml:space="preserve"> ADDIN ZOTERO_ITEM CSL_CITATION {"citationID":"XQoK4onf","properties":{"formattedCitation":"(72,74,75)","plainCitation":"(72,74,75)","noteIndex":0},"citationItems":[{"id":342,"uris":["http://zotero.org/users/8619560/items/YMSP5A45"],"itemData":{"id":342,"type":"book","abstract":"Information theoretic based measures form a fundamental class of similarity measures for comparing clusterings, beside the class of pair-counting based and set-matching based measures. In this paper, we discuss the ne- cessity of correction for chance for informa- tion theoretic based measures for clusterings comparison. We observe that the baseline for such measures, i.e. average value between random partitions of a data set, does not take on a constant value, and tends to have larger variation when the ratio between the num- ber of data points and the number of clus- ters is small. This eect is similar in some other non-information theoretic based mea- sures such as the well-known Rand Index. Assuming a hypergeometric model of ran- domness, we derive the analytical formula for the expected mutual information value be- tween a pair of clusterings, and then propose the adjusted version for several popular in- formation theoretic based measures. Some examples are given to demonstrate the need and usefulness of the adjusted measures.","note":"journalAbbreviation: ICML\ncontainer-title: ICML\nDOI: 10.1145/1553374.1553511","number-of-pages":"135","source":"ResearchGate","title":"Information theoretic measures for clusterings comparison: Is a correction for chance necessary?","title-short":"Information theoretic measures for clusterings comparison","author":[{"family":"Vinh","given":"Nguyen"},{"family":"Epps","given":"Julien"},{"family":"Bailey","given":"James"}],"issued":{"date-parts":[["2009",1,1]]}}},{"id":"4qHd2DAm/k92TjLCq","uris":["http://zotero.org/users/8619560/items/35PE5N2Z"],"itemData":{"id":62,"type":"article-journal","abstract":"Information theoretic measures form a fundamental class of measures for comparing clusterings, and have recently received increasing interest. Nevertheless, a number of questions concerning their properties and inter-relationships remain unresolved. In this paper, we perform an organized study of information theoretic measures for clustering comparison, including several existing popular measures in the literature, as well as some newly proposed ones. We discuss and prove their important properties, such as the metric property and the normalization property. We then highlight to the clustering community the importance of correcting information theoretic measures for chance, especially when the data size is small compared to the number of clusters present therein. Of the available information theoretic based measures, we advocate the normalized information distance (NID) as a general measure of choice, for it possesses concurrently several important properties, such as being both a metric and a normalized measure, admitting an exact analytical adjusted-for-chance form, and using the nominal [0, 1] range better than other normalized variants.","language":"en","page":"18","source":"Zotero","title":"Information Theoretic Measures for Clusterings Comparison: Variants, Properties, Normalization and Correction for Chance","author":[{"family":"Vinh","given":"Nguyen Xuan"},{"family":"Epps","given":"Julien"},{"family":"Bailey","given":"James"}]}},{"id":341,"uris":["http://zotero.org/users/8619560/items/JP3SHPI5"],"itemData":{"id":341,"type":"book","abstract":"A well-known metric for quantifying the similarity between two clusterings is the adjusted mutual information. Compared to mutual information, a corrective term based on random permutations of the labels is introduced, preventing two clusterings being similar by chance. Unfortunately, this adjustment makes the metric computationally expensive. In this paper, we propose a novel adjustment based on {pairwise} label permutations instead of full label permutations. Specifically, we consider permutations where only two samples, selected uniformly at random, exchange their labels. We show that the corresponding adjusted metric, which can be expressed explicitly, behaves similarly to the standard adjusted mutual information for assessing the quality of a clustering, while having a much lower time complexity. Both metrics are compared in terms of quality and performance on experiments based on synthetic and real data.","source":"ResearchGate","title":"Pairwise Adjusted Mutual Information","author":[{"family":"Lazarenko","given":"Denys"},{"family":"Bonald","given":"Thomas"}],"issued":{"date-parts":[["2021",3,23]]}}}],"schema":"https://github.com/citation-style-language/schema/raw/master/csl-citation.json"} </w:instrText>
      </w:r>
      <w:r w:rsidRPr="00823579">
        <w:fldChar w:fldCharType="separate"/>
      </w:r>
      <w:r w:rsidRPr="00823579">
        <w:t>(72,74,75)</w:t>
      </w:r>
      <w:r w:rsidRPr="00823579">
        <w:fldChar w:fldCharType="end"/>
      </w:r>
      <w:r w:rsidRPr="00823579">
        <w:t xml:space="preserve"> of Normalized Mutual Information.</w:t>
      </w:r>
      <w:r w:rsidR="003A3159" w:rsidRPr="00823579">
        <w:t xml:space="preserve"> These metrics are computed through the following formulas:</w:t>
      </w:r>
    </w:p>
    <w:p w14:paraId="3DE4D617" w14:textId="6B7C0ED7" w:rsidR="002C3381" w:rsidRPr="00823579" w:rsidRDefault="002C3381" w:rsidP="00CD451B">
      <w:pPr>
        <w:spacing w:after="0"/>
      </w:pPr>
    </w:p>
    <w:p w14:paraId="634DB41F" w14:textId="111F9AFA" w:rsidR="00CD451B" w:rsidRPr="00823579" w:rsidRDefault="00000000" w:rsidP="00CD451B">
      <w:pPr>
        <w:spacing w:after="0"/>
        <w:rPr>
          <w:szCs w:val="28"/>
        </w:rPr>
      </w:pPr>
      <m:oMathPara>
        <m:oMath>
          <m:eqArr>
            <m:eqArrPr>
              <m:maxDist m:val="1"/>
              <m:ctrlPr>
                <w:rPr>
                  <w:rFonts w:ascii="Cambria Math" w:eastAsia="Cambria Math" w:hAnsi="Cambria Math"/>
                  <w:i/>
                  <w:szCs w:val="28"/>
                </w:rPr>
              </m:ctrlPr>
            </m:eqArrPr>
            <m:e>
              <m:r>
                <w:rPr>
                  <w:rFonts w:ascii="Cambria Math" w:eastAsia="Cambria Math" w:hAnsi="Cambria Math"/>
                  <w:szCs w:val="28"/>
                </w:rPr>
                <m:t>MI</m:t>
              </m:r>
              <m:d>
                <m:dPr>
                  <m:ctrlPr>
                    <w:rPr>
                      <w:rFonts w:ascii="Cambria Math" w:eastAsia="Cambria Math" w:hAnsi="Cambria Math"/>
                      <w:i/>
                      <w:szCs w:val="28"/>
                    </w:rPr>
                  </m:ctrlPr>
                </m:dPr>
                <m:e>
                  <m:r>
                    <w:rPr>
                      <w:rFonts w:ascii="Cambria Math" w:eastAsia="Cambria Math" w:hAnsi="Cambria Math"/>
                      <w:szCs w:val="28"/>
                    </w:rPr>
                    <m:t>U, V</m:t>
                  </m:r>
                </m:e>
              </m:d>
              <m:r>
                <w:rPr>
                  <w:rFonts w:ascii="Cambria Math" w:eastAsia="Cambria Math" w:hAnsi="Cambria Math"/>
                  <w:szCs w:val="28"/>
                </w:rPr>
                <m:t>=</m:t>
              </m:r>
              <m:nary>
                <m:naryPr>
                  <m:chr m:val="∑"/>
                  <m:ctrlPr>
                    <w:rPr>
                      <w:rFonts w:ascii="Cambria Math" w:eastAsia="Cambria Math" w:hAnsi="Cambria Math"/>
                      <w:szCs w:val="28"/>
                    </w:rPr>
                  </m:ctrlPr>
                </m:naryPr>
                <m:sub>
                  <m:r>
                    <w:rPr>
                      <w:rFonts w:ascii="Cambria Math" w:eastAsia="Cambria Math" w:hAnsi="Cambria Math"/>
                      <w:szCs w:val="28"/>
                    </w:rPr>
                    <m:t>i=0</m:t>
                  </m:r>
                </m:sub>
                <m:sup>
                  <m:d>
                    <m:dPr>
                      <m:begChr m:val="|"/>
                      <m:endChr m:val="|"/>
                      <m:ctrlPr>
                        <w:rPr>
                          <w:rFonts w:ascii="Cambria Math" w:eastAsia="Cambria Math" w:hAnsi="Cambria Math"/>
                          <w:i/>
                          <w:szCs w:val="28"/>
                        </w:rPr>
                      </m:ctrlPr>
                    </m:dPr>
                    <m:e>
                      <m:r>
                        <w:rPr>
                          <w:rFonts w:ascii="Cambria Math" w:eastAsia="Cambria Math" w:hAnsi="Cambria Math"/>
                          <w:szCs w:val="28"/>
                        </w:rPr>
                        <m:t>U</m:t>
                      </m:r>
                    </m:e>
                  </m:d>
                </m:sup>
                <m:e>
                  <m:nary>
                    <m:naryPr>
                      <m:chr m:val="∑"/>
                      <m:ctrlPr>
                        <w:rPr>
                          <w:rFonts w:ascii="Cambria Math" w:eastAsia="Cambria Math" w:hAnsi="Cambria Math"/>
                          <w:szCs w:val="28"/>
                        </w:rPr>
                      </m:ctrlPr>
                    </m:naryPr>
                    <m:sub>
                      <m:r>
                        <w:rPr>
                          <w:rFonts w:ascii="Cambria Math" w:eastAsia="Cambria Math" w:hAnsi="Cambria Math"/>
                          <w:szCs w:val="28"/>
                        </w:rPr>
                        <m:t>j=0</m:t>
                      </m:r>
                    </m:sub>
                    <m:sup>
                      <m:d>
                        <m:dPr>
                          <m:begChr m:val="|"/>
                          <m:endChr m:val="|"/>
                          <m:ctrlPr>
                            <w:rPr>
                              <w:rFonts w:ascii="Cambria Math" w:eastAsia="Cambria Math" w:hAnsi="Cambria Math"/>
                              <w:i/>
                              <w:szCs w:val="28"/>
                            </w:rPr>
                          </m:ctrlPr>
                        </m:dPr>
                        <m:e>
                          <m:r>
                            <w:rPr>
                              <w:rFonts w:ascii="Cambria Math" w:eastAsia="Cambria Math" w:hAnsi="Cambria Math"/>
                              <w:szCs w:val="28"/>
                            </w:rPr>
                            <m:t>V</m:t>
                          </m:r>
                        </m:e>
                      </m:d>
                    </m:sup>
                    <m:e>
                      <m:f>
                        <m:fPr>
                          <m:ctrlPr>
                            <w:rPr>
                              <w:rFonts w:ascii="Cambria Math" w:eastAsia="Cambria Math" w:hAnsi="Cambria Math"/>
                              <w:szCs w:val="28"/>
                            </w:rPr>
                          </m:ctrlPr>
                        </m:fPr>
                        <m:num>
                          <m:d>
                            <m:dPr>
                              <m:begChr m:val="|"/>
                              <m:endChr m:val="|"/>
                              <m:ctrlPr>
                                <w:rPr>
                                  <w:rFonts w:ascii="Cambria Math" w:eastAsia="Cambria Math" w:hAnsi="Cambria Math"/>
                                  <w:i/>
                                  <w:szCs w:val="28"/>
                                </w:rPr>
                              </m:ctrlPr>
                            </m:dPr>
                            <m:e>
                              <m:r>
                                <w:rPr>
                                  <w:rFonts w:ascii="Cambria Math" w:eastAsia="Cambria Math" w:hAnsi="Cambria Math"/>
                                  <w:szCs w:val="28"/>
                                </w:rPr>
                                <m:t>Ui∩Vj</m:t>
                              </m:r>
                            </m:e>
                          </m:d>
                        </m:num>
                        <m:den>
                          <m:r>
                            <w:rPr>
                              <w:rFonts w:ascii="Cambria Math" w:eastAsia="Cambria Math" w:hAnsi="Cambria Math"/>
                              <w:szCs w:val="28"/>
                            </w:rPr>
                            <m:t>N</m:t>
                          </m:r>
                        </m:den>
                      </m:f>
                      <m:box>
                        <m:boxPr>
                          <m:opEmu m:val="1"/>
                          <m:ctrlPr>
                            <w:rPr>
                              <w:rFonts w:ascii="Cambria Math" w:eastAsia="Cambria Math" w:hAnsi="Cambria Math"/>
                              <w:szCs w:val="28"/>
                            </w:rPr>
                          </m:ctrlPr>
                        </m:boxPr>
                        <m:e>
                          <m:r>
                            <w:rPr>
                              <w:rFonts w:ascii="Cambria Math" w:eastAsia="Cambria Math" w:hAnsi="Cambria Math"/>
                              <w:szCs w:val="28"/>
                            </w:rPr>
                            <m:t>log</m:t>
                          </m:r>
                        </m:e>
                      </m:box>
                      <m:r>
                        <w:rPr>
                          <w:rFonts w:ascii="Cambria Math" w:eastAsia="Cambria Math" w:hAnsi="Cambria Math"/>
                          <w:szCs w:val="28"/>
                        </w:rPr>
                        <m:t>log</m:t>
                      </m:r>
                      <m:r>
                        <w:rPr>
                          <w:rFonts w:ascii="Cambria Math" w:eastAsia="Palatino Linotype" w:hAnsi="Cambria Math"/>
                          <w:szCs w:val="28"/>
                        </w:rPr>
                        <m:t xml:space="preserve"> </m:t>
                      </m:r>
                      <m:f>
                        <m:fPr>
                          <m:ctrlPr>
                            <w:rPr>
                              <w:rFonts w:ascii="Cambria Math" w:eastAsia="Cambria Math" w:hAnsi="Cambria Math"/>
                              <w:szCs w:val="28"/>
                            </w:rPr>
                          </m:ctrlPr>
                        </m:fPr>
                        <m:num>
                          <m:r>
                            <w:rPr>
                              <w:rFonts w:ascii="Cambria Math" w:eastAsia="Cambria Math" w:hAnsi="Cambria Math"/>
                              <w:szCs w:val="28"/>
                            </w:rPr>
                            <m:t>N</m:t>
                          </m:r>
                          <m:d>
                            <m:dPr>
                              <m:begChr m:val="|"/>
                              <m:endChr m:val="|"/>
                              <m:ctrlPr>
                                <w:rPr>
                                  <w:rFonts w:ascii="Cambria Math" w:eastAsia="Cambria Math" w:hAnsi="Cambria Math"/>
                                  <w:i/>
                                  <w:szCs w:val="28"/>
                                </w:rPr>
                              </m:ctrlPr>
                            </m:dPr>
                            <m:e>
                              <m:r>
                                <w:rPr>
                                  <w:rFonts w:ascii="Cambria Math" w:eastAsia="Cambria Math" w:hAnsi="Cambria Math"/>
                                  <w:szCs w:val="28"/>
                                </w:rPr>
                                <m:t>Ui∩Vj</m:t>
                              </m:r>
                            </m:e>
                          </m:d>
                        </m:num>
                        <m:den>
                          <m:d>
                            <m:dPr>
                              <m:begChr m:val="|"/>
                              <m:endChr m:val="|"/>
                              <m:ctrlPr>
                                <w:rPr>
                                  <w:rFonts w:ascii="Cambria Math" w:eastAsia="Cambria Math" w:hAnsi="Cambria Math"/>
                                  <w:szCs w:val="28"/>
                                </w:rPr>
                              </m:ctrlPr>
                            </m:dPr>
                            <m:e>
                              <m:r>
                                <w:rPr>
                                  <w:rFonts w:ascii="Cambria Math" w:eastAsia="Cambria Math" w:hAnsi="Cambria Math"/>
                                  <w:szCs w:val="28"/>
                                </w:rPr>
                                <m:t>Ui</m:t>
                              </m:r>
                            </m:e>
                          </m:d>
                          <m:d>
                            <m:dPr>
                              <m:begChr m:val="|"/>
                              <m:endChr m:val="|"/>
                              <m:ctrlPr>
                                <w:rPr>
                                  <w:rFonts w:ascii="Cambria Math" w:eastAsia="Cambria Math" w:hAnsi="Cambria Math"/>
                                  <w:i/>
                                  <w:szCs w:val="28"/>
                                </w:rPr>
                              </m:ctrlPr>
                            </m:dPr>
                            <m:e>
                              <m:r>
                                <w:rPr>
                                  <w:rFonts w:ascii="Cambria Math" w:eastAsia="Cambria Math" w:hAnsi="Cambria Math"/>
                                  <w:szCs w:val="28"/>
                                </w:rPr>
                                <m:t>Vj</m:t>
                              </m:r>
                            </m:e>
                          </m:d>
                        </m:den>
                      </m:f>
                    </m:e>
                  </m:nary>
                </m:e>
              </m:nary>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3</m:t>
                  </m:r>
                </m:e>
              </m:d>
            </m:e>
          </m:eqArr>
        </m:oMath>
      </m:oMathPara>
    </w:p>
    <w:p w14:paraId="3703F589" w14:textId="1A462A56" w:rsidR="00CD451B" w:rsidRPr="00823579" w:rsidRDefault="00000000" w:rsidP="00CD451B">
      <w:pPr>
        <w:spacing w:after="0"/>
        <w:rPr>
          <w:szCs w:val="28"/>
        </w:rPr>
      </w:pPr>
      <m:oMathPara>
        <m:oMath>
          <m:eqArr>
            <m:eqArrPr>
              <m:maxDist m:val="1"/>
              <m:ctrlPr>
                <w:rPr>
                  <w:rFonts w:ascii="Cambria Math" w:eastAsia="Cambria Math" w:hAnsi="Cambria Math"/>
                  <w:i/>
                  <w:szCs w:val="28"/>
                </w:rPr>
              </m:ctrlPr>
            </m:eqArrPr>
            <m:e>
              <m:r>
                <w:rPr>
                  <w:rFonts w:ascii="Cambria Math" w:eastAsia="Cambria Math" w:hAnsi="Cambria Math"/>
                  <w:szCs w:val="28"/>
                </w:rPr>
                <m:t xml:space="preserve">AMI= </m:t>
              </m:r>
              <m:f>
                <m:fPr>
                  <m:ctrlPr>
                    <w:rPr>
                      <w:rFonts w:ascii="Cambria Math" w:eastAsia="Cambria Math" w:hAnsi="Cambria Math"/>
                      <w:szCs w:val="28"/>
                    </w:rPr>
                  </m:ctrlPr>
                </m:fPr>
                <m:num>
                  <m:r>
                    <w:rPr>
                      <w:rFonts w:ascii="Cambria Math" w:eastAsia="Cambria Math" w:hAnsi="Cambria Math"/>
                      <w:szCs w:val="28"/>
                    </w:rPr>
                    <m:t>MI</m:t>
                  </m:r>
                  <m:d>
                    <m:dPr>
                      <m:ctrlPr>
                        <w:rPr>
                          <w:rFonts w:ascii="Cambria Math" w:eastAsia="Cambria Math" w:hAnsi="Cambria Math"/>
                          <w:szCs w:val="28"/>
                        </w:rPr>
                      </m:ctrlPr>
                    </m:dPr>
                    <m:e>
                      <m:r>
                        <w:rPr>
                          <w:rFonts w:ascii="Cambria Math" w:eastAsia="Cambria Math" w:hAnsi="Cambria Math"/>
                          <w:szCs w:val="28"/>
                        </w:rPr>
                        <m:t>U, V</m:t>
                      </m:r>
                    </m:e>
                  </m:d>
                  <m:r>
                    <w:rPr>
                      <w:rFonts w:ascii="Cambria Math" w:eastAsia="Cambria Math" w:hAnsi="Cambria Math"/>
                      <w:szCs w:val="28"/>
                    </w:rPr>
                    <m:t>-E</m:t>
                  </m:r>
                  <m:d>
                    <m:dPr>
                      <m:ctrlPr>
                        <w:rPr>
                          <w:rFonts w:ascii="Cambria Math" w:eastAsia="Cambria Math" w:hAnsi="Cambria Math"/>
                          <w:i/>
                          <w:szCs w:val="28"/>
                        </w:rPr>
                      </m:ctrlPr>
                    </m:dPr>
                    <m:e>
                      <m:r>
                        <w:rPr>
                          <w:rFonts w:ascii="Cambria Math" w:eastAsia="Cambria Math" w:hAnsi="Cambria Math"/>
                          <w:szCs w:val="28"/>
                        </w:rPr>
                        <m:t>MI</m:t>
                      </m:r>
                      <m:d>
                        <m:dPr>
                          <m:ctrlPr>
                            <w:rPr>
                              <w:rFonts w:ascii="Cambria Math" w:eastAsia="Cambria Math" w:hAnsi="Cambria Math"/>
                              <w:szCs w:val="28"/>
                            </w:rPr>
                          </m:ctrlPr>
                        </m:dPr>
                        <m:e>
                          <m:r>
                            <w:rPr>
                              <w:rFonts w:ascii="Cambria Math" w:eastAsia="Cambria Math" w:hAnsi="Cambria Math"/>
                              <w:szCs w:val="28"/>
                            </w:rPr>
                            <m:t>U,V</m:t>
                          </m:r>
                        </m:e>
                      </m:d>
                    </m:e>
                  </m:d>
                </m:num>
                <m:den>
                  <m:r>
                    <w:rPr>
                      <w:rFonts w:ascii="Cambria Math" w:eastAsia="Cambria Math" w:hAnsi="Cambria Math"/>
                      <w:szCs w:val="28"/>
                    </w:rPr>
                    <m:t>average</m:t>
                  </m:r>
                  <m:d>
                    <m:dPr>
                      <m:ctrlPr>
                        <w:rPr>
                          <w:rFonts w:ascii="Cambria Math" w:eastAsia="Cambria Math" w:hAnsi="Cambria Math"/>
                          <w:szCs w:val="28"/>
                        </w:rPr>
                      </m:ctrlPr>
                    </m:dPr>
                    <m:e>
                      <m:r>
                        <w:rPr>
                          <w:rFonts w:ascii="Cambria Math" w:eastAsia="Cambria Math" w:hAnsi="Cambria Math"/>
                          <w:szCs w:val="28"/>
                        </w:rPr>
                        <m:t>H</m:t>
                      </m:r>
                      <m:d>
                        <m:dPr>
                          <m:ctrlPr>
                            <w:rPr>
                              <w:rFonts w:ascii="Cambria Math" w:eastAsia="Cambria Math" w:hAnsi="Cambria Math"/>
                              <w:szCs w:val="28"/>
                            </w:rPr>
                          </m:ctrlPr>
                        </m:dPr>
                        <m:e>
                          <m:r>
                            <w:rPr>
                              <w:rFonts w:ascii="Cambria Math" w:eastAsia="Cambria Math" w:hAnsi="Cambria Math"/>
                              <w:szCs w:val="28"/>
                            </w:rPr>
                            <m:t>U</m:t>
                          </m:r>
                        </m:e>
                      </m:d>
                      <m:r>
                        <w:rPr>
                          <w:rFonts w:ascii="Cambria Math" w:eastAsia="Cambria Math" w:hAnsi="Cambria Math"/>
                          <w:szCs w:val="28"/>
                        </w:rPr>
                        <m:t>,H</m:t>
                      </m:r>
                      <m:d>
                        <m:dPr>
                          <m:ctrlPr>
                            <w:rPr>
                              <w:rFonts w:ascii="Cambria Math" w:eastAsia="Cambria Math" w:hAnsi="Cambria Math"/>
                              <w:szCs w:val="28"/>
                            </w:rPr>
                          </m:ctrlPr>
                        </m:dPr>
                        <m:e>
                          <m:r>
                            <w:rPr>
                              <w:rFonts w:ascii="Cambria Math" w:eastAsia="Cambria Math" w:hAnsi="Cambria Math"/>
                              <w:szCs w:val="28"/>
                            </w:rPr>
                            <m:t>V</m:t>
                          </m:r>
                        </m:e>
                      </m:d>
                    </m:e>
                  </m:d>
                  <m:r>
                    <w:rPr>
                      <w:rFonts w:ascii="Cambria Math" w:eastAsia="Cambria Math" w:hAnsi="Cambria Math"/>
                      <w:szCs w:val="28"/>
                    </w:rPr>
                    <m:t>-E</m:t>
                  </m:r>
                  <m:d>
                    <m:dPr>
                      <m:ctrlPr>
                        <w:rPr>
                          <w:rFonts w:ascii="Cambria Math" w:eastAsia="Cambria Math" w:hAnsi="Cambria Math"/>
                          <w:i/>
                          <w:szCs w:val="28"/>
                        </w:rPr>
                      </m:ctrlPr>
                    </m:dPr>
                    <m:e>
                      <m:r>
                        <w:rPr>
                          <w:rFonts w:ascii="Cambria Math" w:eastAsia="Cambria Math" w:hAnsi="Cambria Math"/>
                          <w:szCs w:val="28"/>
                        </w:rPr>
                        <m:t>MI</m:t>
                      </m:r>
                      <m:d>
                        <m:dPr>
                          <m:ctrlPr>
                            <w:rPr>
                              <w:rFonts w:ascii="Cambria Math" w:eastAsia="Cambria Math" w:hAnsi="Cambria Math"/>
                              <w:szCs w:val="28"/>
                            </w:rPr>
                          </m:ctrlPr>
                        </m:dPr>
                        <m:e>
                          <m:r>
                            <w:rPr>
                              <w:rFonts w:ascii="Cambria Math" w:eastAsia="Cambria Math" w:hAnsi="Cambria Math"/>
                              <w:szCs w:val="28"/>
                            </w:rPr>
                            <m:t>U,V</m:t>
                          </m:r>
                        </m:e>
                      </m:d>
                    </m:e>
                  </m:d>
                </m:den>
              </m:f>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4</m:t>
                  </m:r>
                </m:e>
              </m:d>
            </m:e>
          </m:eqArr>
        </m:oMath>
      </m:oMathPara>
    </w:p>
    <w:p w14:paraId="29E9F347" w14:textId="2BFAF4BB" w:rsidR="002C3381" w:rsidRPr="00823579" w:rsidRDefault="002C3381" w:rsidP="002C3381">
      <w:pPr>
        <w:spacing w:after="0"/>
      </w:pPr>
      <w:r w:rsidRPr="00823579">
        <w:t xml:space="preserve">Here, </w:t>
      </w:r>
      <w:r w:rsidRPr="00823579">
        <w:rPr>
          <w:i/>
        </w:rPr>
        <w:t>U</w:t>
      </w:r>
      <w:r w:rsidRPr="00823579">
        <w:t xml:space="preserve"> and </w:t>
      </w:r>
      <w:r w:rsidRPr="00823579">
        <w:rPr>
          <w:i/>
        </w:rPr>
        <w:t>V</w:t>
      </w:r>
      <w:r w:rsidRPr="00823579">
        <w:t xml:space="preserve"> are the two clusters, </w:t>
      </w:r>
      <w:r w:rsidRPr="00823579">
        <w:rPr>
          <w:i/>
        </w:rPr>
        <w:t>N</w:t>
      </w:r>
      <w:r w:rsidRPr="00823579">
        <w:t xml:space="preserve"> is </w:t>
      </w:r>
      <w:r w:rsidR="001B7E9C" w:rsidRPr="00823579">
        <w:t xml:space="preserve">the total number of data points, </w:t>
      </w:r>
      <w:r w:rsidRPr="00823579">
        <w:rPr>
          <w:i/>
        </w:rPr>
        <w:t>|X|</w:t>
      </w:r>
      <w:r w:rsidRPr="00823579">
        <w:t xml:space="preserve"> is the size of a given subset </w:t>
      </w:r>
      <w:r w:rsidRPr="00823579">
        <w:rPr>
          <w:i/>
        </w:rPr>
        <w:t>X</w:t>
      </w:r>
      <w:r w:rsidR="001B7E9C" w:rsidRPr="00823579">
        <w:rPr>
          <w:i/>
        </w:rPr>
        <w:t xml:space="preserve">, </w:t>
      </w:r>
      <w:r w:rsidR="001B7E9C" w:rsidRPr="00823579">
        <w:t>and</w:t>
      </w:r>
      <w:r w:rsidR="001B7E9C" w:rsidRPr="00823579">
        <w:rPr>
          <w:i/>
        </w:rPr>
        <w:t xml:space="preserve"> H </w:t>
      </w:r>
      <w:r w:rsidR="001B7E9C" w:rsidRPr="00823579">
        <w:t>is the entropy</w:t>
      </w:r>
      <w:r w:rsidRPr="00823579">
        <w:t>.</w:t>
      </w:r>
    </w:p>
    <w:p w14:paraId="2218BBD1" w14:textId="0172F0C5" w:rsidR="002C3381" w:rsidRPr="00823579" w:rsidRDefault="002C3381" w:rsidP="00CD451B">
      <w:pPr>
        <w:spacing w:after="0"/>
      </w:pPr>
    </w:p>
    <w:p w14:paraId="4F2C9B9D" w14:textId="480961DD" w:rsidR="00365D57" w:rsidRPr="00823579" w:rsidRDefault="00365D57" w:rsidP="00692C12">
      <w:pPr>
        <w:spacing w:line="240" w:lineRule="auto"/>
      </w:pPr>
      <w:bookmarkStart w:id="3" w:name="_1czeudn3fhz0" w:colFirst="0" w:colLast="0"/>
      <w:bookmarkEnd w:id="3"/>
      <w:r w:rsidRPr="00823579">
        <w:t xml:space="preserve">Purity </w:t>
      </w:r>
      <w:r w:rsidR="00BC11FC" w:rsidRPr="00823579">
        <w:fldChar w:fldCharType="begin"/>
      </w:r>
      <w:r w:rsidR="00BC11FC" w:rsidRPr="00823579">
        <w:instrText xml:space="preserve"> ADDIN ZOTERO_ITEM CSL_CITATION {"citationID":"B4gSq6oI","properties":{"formattedCitation":"(68,76)","plainCitation":"(68,76)","noteIndex":0},"citationItems":[{"id":322,"uris":["http://zotero.org/users/8619560/items/DQNZPJ8V"],"itemData":{"id":322,"type":"book","edition":"Illustrated edition","event-place":"New York","ISBN":"978-0-521-86571-5","language":"English","number-of-pages":"506","publisher":"Cambridge University Press","publisher-place":"New York","source":"Amazon","title":"Introduction to Information Retrieval","author":[{"family":"Manning","given":"Christopher D."},{"family":"Raghavan","given":"Prabhakar"},{"family":"Schütze","given":"Hinrich"}],"issued":{"date-parts":[["2008",7,7]]}}},{"id":427,"uris":["http://zotero.org/users/8619560/items/DT9RVGF2"],"itemData":{"id":427,"type":"article-journal","abstract":"One of fundamental challenges of clustering is how to evaluate results, without auxiliary information. A common approach for evaluation of clustering results is to use validity indexes. Clustering validity approaches can use three criteria: External criteria (evaluate the result with respect to a pre-specified structure), internal criteria (evaluate the result with respect a information intrinsic to the data alone). Consequently, different types of indexes are used to solve different types of problems and indexes selection depends on the kind of available information. That is why in this paper we show a comparison between external and internal indexes. Results obtained in this study indicate that internal indexes are more accurate in group determining in a given clustering structure. Six internal indexes were used in this study: BIC, CH, DB, SIL, NIVA and DUNN and four external indexes (F-measure, NMIMeasure, Entropy, Purity). The clusters that were used were obtained through clustering algorithms K-means and Bissecting-Kmeans.","issue":"1","language":"en","page":"8","source":"Zotero","title":"Internal versus External cluster validation indexes","volume":"5","author":[{"family":"Rendón","given":"Eréndira"},{"family":"Abundez","given":"Itzel"},{"family":"Arizmendi","given":"Alejandra"},{"family":"Quiroz","given":"Elvia M"}],"issued":{"date-parts":[["2011"]]}}}],"schema":"https://github.com/citation-style-language/schema/raw/master/csl-citation.json"} </w:instrText>
      </w:r>
      <w:r w:rsidR="00BC11FC" w:rsidRPr="00823579">
        <w:fldChar w:fldCharType="separate"/>
      </w:r>
      <w:r w:rsidR="00BC11FC" w:rsidRPr="00823579">
        <w:t>(68,76)</w:t>
      </w:r>
      <w:r w:rsidR="00BC11FC" w:rsidRPr="00823579">
        <w:fldChar w:fldCharType="end"/>
      </w:r>
      <w:r w:rsidR="00BC11FC" w:rsidRPr="00823579">
        <w:t xml:space="preserve"> </w:t>
      </w:r>
      <w:r w:rsidRPr="00823579">
        <w:t>is computed as the division between the sum of the maximum intersections between the true and predicted labels for each cluster and the total number of samples, essentially it outputs the percentage of samples clustered correctly</w:t>
      </w:r>
      <w:r w:rsidR="00BC11FC" w:rsidRPr="00823579">
        <w:t xml:space="preserve"> as the measure of many data points of the predicted labels belong to a single true cluster</w:t>
      </w:r>
      <w:r w:rsidRPr="00823579">
        <w:t xml:space="preserve">. </w:t>
      </w:r>
      <w:r w:rsidR="009B302C" w:rsidRPr="00823579">
        <w:t xml:space="preserve">Through its definition, Purity has the disadvantage of not penalizing overclustering. A clustering in which each data point is assigned to a different cluster, essentially having as many clusters as data points, receives a perfect score. </w:t>
      </w:r>
      <w:r w:rsidR="004D19AA" w:rsidRPr="00823579">
        <w:t xml:space="preserve">This implies that the fewer data points there are in clusters, the higher the score which means that imbalanced datasets will receive a higher score due to the smaller clusters. </w:t>
      </w:r>
      <w:r w:rsidR="00BC11FC" w:rsidRPr="00823579">
        <w:t>This metric is computed through the following formula:</w:t>
      </w:r>
    </w:p>
    <w:p w14:paraId="3C265B94" w14:textId="06BC3AE5" w:rsidR="00692C12" w:rsidRPr="00823579" w:rsidRDefault="00000000" w:rsidP="00692C12">
      <w:pPr>
        <w:spacing w:before="240" w:after="240" w:line="240" w:lineRule="auto"/>
        <w:jc w:val="center"/>
      </w:pPr>
      <m:oMathPara>
        <m:oMath>
          <m:eqArr>
            <m:eqArrPr>
              <m:maxDist m:val="1"/>
              <m:ctrlPr>
                <w:rPr>
                  <w:rFonts w:ascii="Cambria Math" w:hAnsi="Cambria Math"/>
                  <w:i/>
                </w:rPr>
              </m:ctrlPr>
            </m:eqArrPr>
            <m:e>
              <m:r>
                <w:rPr>
                  <w:rFonts w:ascii="Cambria Math" w:hAnsi="Cambria Math"/>
                </w:rPr>
                <m:t>Purity=</m:t>
              </m:r>
              <m:f>
                <m:fPr>
                  <m:ctrlPr>
                    <w:rPr>
                      <w:rFonts w:ascii="Cambria Math" w:hAnsi="Cambria Math"/>
                    </w:rPr>
                  </m:ctrlPr>
                </m:fPr>
                <m:num>
                  <m:r>
                    <w:rPr>
                      <w:rFonts w:ascii="Cambria Math" w:hAnsi="Cambria Math"/>
                    </w:rPr>
                    <m:t>1</m:t>
                  </m:r>
                </m:num>
                <m:den>
                  <m:r>
                    <w:rPr>
                      <w:rFonts w:ascii="Cambria Math" w:hAnsi="Cambria Math"/>
                    </w:rPr>
                    <m:t>N</m:t>
                  </m:r>
                </m:den>
              </m:f>
              <m:nary>
                <m:naryPr>
                  <m:chr m:val="∑"/>
                  <m:ctrlPr>
                    <w:rPr>
                      <w:rFonts w:ascii="Cambria Math" w:hAnsi="Cambria Math"/>
                    </w:rPr>
                  </m:ctrlPr>
                </m:naryPr>
                <m:sub>
                  <m:r>
                    <w:rPr>
                      <w:rFonts w:ascii="Cambria Math" w:hAnsi="Cambria Math"/>
                    </w:rPr>
                    <m:t>i=1</m:t>
                  </m:r>
                </m:sub>
                <m:sup>
                  <m:r>
                    <w:rPr>
                      <w:rFonts w:ascii="Cambria Math" w:hAnsi="Cambria Math"/>
                    </w:rPr>
                    <m:t>k</m:t>
                  </m:r>
                </m:sup>
                <m:e>
                  <m:r>
                    <w:rPr>
                      <w:rFonts w:ascii="Cambria Math" w:hAnsi="Cambria Math"/>
                    </w:rPr>
                    <m:t>max</m:t>
                  </m:r>
                  <m:d>
                    <m:dPr>
                      <m:begChr m:val="|"/>
                      <m:endChr m:val="|"/>
                      <m:ctrlPr>
                        <w:rPr>
                          <w:rFonts w:ascii="Cambria Math" w:hAnsi="Cambria Math"/>
                        </w:rPr>
                      </m:ctrlPr>
                    </m:dPr>
                    <m:e>
                      <m:sSub>
                        <m:sSubPr>
                          <m:ctrlPr>
                            <w:rPr>
                              <w:rFonts w:ascii="Cambria Math" w:hAnsi="Cambria Math"/>
                            </w:rPr>
                          </m:ctrlPr>
                        </m:sSubPr>
                        <m:e>
                          <m:r>
                            <w:rPr>
                              <w:rFonts w:ascii="Cambria Math" w:hAnsi="Cambria Math"/>
                            </w:rPr>
                            <m:t>C</m:t>
                          </m:r>
                        </m:e>
                        <m:sub>
                          <m:r>
                            <w:rPr>
                              <w:rFonts w:ascii="Cambria Math" w:hAnsi="Cambria Math"/>
                            </w:rPr>
                            <m:t>i</m:t>
                          </m:r>
                        </m:sub>
                      </m:sSub>
                      <m:r>
                        <w:rPr>
                          <w:rFonts w:ascii="Cambria Math" w:hAnsi="Cambria Math"/>
                        </w:rPr>
                        <m:t>∩L</m:t>
                      </m:r>
                    </m:e>
                  </m:d>
                  <m:r>
                    <m:rPr>
                      <m:sty m:val="p"/>
                    </m:rPr>
                    <w:rPr>
                      <w:rFonts w:ascii="Cambria Math" w:hAnsi="Cambria Math"/>
                    </w:rPr>
                    <m:t xml:space="preserve"> </m:t>
                  </m:r>
                </m:e>
              </m:nary>
              <m:r>
                <w:rPr>
                  <w:rFonts w:ascii="Cambria Math" w:hAnsi="Cambria Math"/>
                </w:rPr>
                <m:t>#</m:t>
              </m:r>
              <m:d>
                <m:dPr>
                  <m:ctrlPr>
                    <w:rPr>
                      <w:rFonts w:ascii="Cambria Math" w:hAnsi="Cambria Math"/>
                      <w:i/>
                    </w:rPr>
                  </m:ctrlPr>
                </m:dPr>
                <m:e>
                  <m:r>
                    <w:rPr>
                      <w:rFonts w:ascii="Cambria Math" w:hAnsi="Cambria Math"/>
                    </w:rPr>
                    <m:t>5</m:t>
                  </m:r>
                </m:e>
              </m:d>
            </m:e>
          </m:eqArr>
        </m:oMath>
      </m:oMathPara>
    </w:p>
    <w:p w14:paraId="717663E6" w14:textId="77777777" w:rsidR="005D4955" w:rsidRPr="00823579" w:rsidRDefault="005D4955" w:rsidP="005D4955">
      <w:pPr>
        <w:spacing w:line="240" w:lineRule="auto"/>
      </w:pPr>
      <w:r w:rsidRPr="00823579">
        <w:t xml:space="preserve">Here, </w:t>
      </w:r>
      <w:r w:rsidRPr="00823579">
        <w:rPr>
          <w:i/>
        </w:rPr>
        <w:t>N</w:t>
      </w:r>
      <w:r w:rsidRPr="00823579">
        <w:t xml:space="preserve"> represents the total number of samples in the dataset, </w:t>
      </w:r>
      <w:r w:rsidRPr="00823579">
        <w:rPr>
          <w:i/>
        </w:rPr>
        <w:t>k</w:t>
      </w:r>
      <w:r w:rsidRPr="00823579">
        <w:t xml:space="preserve"> is the number of clusters in the set of predicted labels, </w:t>
      </w:r>
      <w:r w:rsidRPr="00823579">
        <w:rPr>
          <w:i/>
        </w:rPr>
        <w:t>C</w:t>
      </w:r>
      <w:r w:rsidRPr="00823579">
        <w:rPr>
          <w:i/>
          <w:vertAlign w:val="subscript"/>
        </w:rPr>
        <w:t>i</w:t>
      </w:r>
      <w:r w:rsidRPr="00823579">
        <w:t xml:space="preserve"> represents the samples of a cluster, </w:t>
      </w:r>
      <w:r w:rsidRPr="00823579">
        <w:rPr>
          <w:i/>
        </w:rPr>
        <w:t>i</w:t>
      </w:r>
      <w:r w:rsidRPr="00823579">
        <w:rPr>
          <w:iCs/>
        </w:rPr>
        <w:t>,</w:t>
      </w:r>
      <w:r w:rsidRPr="00823579">
        <w:rPr>
          <w:i/>
        </w:rPr>
        <w:t xml:space="preserve"> </w:t>
      </w:r>
      <w:r w:rsidRPr="00823579">
        <w:t xml:space="preserve">of the predicted set of labels and </w:t>
      </w:r>
      <w:r w:rsidRPr="00823579">
        <w:rPr>
          <w:i/>
        </w:rPr>
        <w:t>L</w:t>
      </w:r>
      <w:r w:rsidRPr="00823579">
        <w:t xml:space="preserve"> is the set of true labels. </w:t>
      </w:r>
    </w:p>
    <w:p w14:paraId="552691C4" w14:textId="77777777" w:rsidR="007B71E0" w:rsidRPr="00823579" w:rsidRDefault="007B71E0" w:rsidP="007B71E0">
      <w:pPr>
        <w:spacing w:line="240" w:lineRule="auto"/>
      </w:pPr>
    </w:p>
    <w:p w14:paraId="14BCE372" w14:textId="7B83EB7D" w:rsidR="00CD451B" w:rsidRPr="00823579" w:rsidRDefault="00F36532" w:rsidP="00692C12">
      <w:pPr>
        <w:pStyle w:val="Heading3"/>
        <w:rPr>
          <w:rFonts w:cs="Times New Roman"/>
          <w:b/>
          <w:bCs/>
        </w:rPr>
      </w:pPr>
      <w:r w:rsidRPr="00823579">
        <w:rPr>
          <w:rStyle w:val="Heading3Char"/>
          <w:rFonts w:cs="Times New Roman"/>
        </w:rPr>
        <w:t>Internal metrics</w:t>
      </w:r>
    </w:p>
    <w:p w14:paraId="4ECBAA04" w14:textId="18009516" w:rsidR="005B3D8A" w:rsidRPr="00823579" w:rsidRDefault="00CD451B" w:rsidP="006F275D">
      <w:pPr>
        <w:spacing w:line="240" w:lineRule="auto"/>
      </w:pPr>
      <w:r w:rsidRPr="00823579">
        <w:t xml:space="preserve">DBS </w:t>
      </w:r>
      <w:r w:rsidRPr="00823579">
        <w:fldChar w:fldCharType="begin"/>
      </w:r>
      <w:r w:rsidR="002B1321" w:rsidRPr="00823579">
        <w:instrText xml:space="preserve"> ADDIN ZOTERO_ITEM CSL_CITATION {"citationID":"yRzUFADP","properties":{"formattedCitation":"(77\\uc0\\u8211{}79)","plainCitation":"(77–79)","noteIndex":0},"citationItems":[{"id":152,"uris":["http://zotero.org/users/8619560/items/DNB2D4N7"],"itemData":{"id":152,"type":"article-journal","abstract":"Cluster analysis aims at identifying groups of similar objects and, therefore helps to discover distribution of patterns and interesting correlations in large data sets. It has been subject of wide research since it arises in many application domains in engineering, business and social sciences. Especially, in the last years the availability of huge transactional and experimental data sets and the arising requirements for data mining created needs for clustering algorithms that scale and can be applied in diverse domains.","container-title":"Journal of Intelligent Information Systems","DOI":"10.1023/A:1012801612483","ISSN":"1573-7675","issue":"2","journalAbbreviation":"Journal of Intelligent Information Systems","language":"en","page":"107-145","source":"Springer Link","title":"On Clustering Validation Techniques","volume":"17","author":[{"family":"Halkidi","given":"Maria"},{"family":"Batistakis","given":"Yannis"},{"family":"Vazirgiannis","given":"Michalis"}],"issued":{"date-parts":[["2001",12,1]]}}},{"id":154,"uris":["http://zotero.org/users/8619560/items/JAMXA2K4"],"itemData":{"id":154,"type":"article-journal","abstract":"A method for identifying clusters of points in a multidimensional Euclidean space is described and its application to taxonomy considered. It reconciles, in a sense, two different approaches to the investigation of the spatial relationships between the points, viz., the agglomerative and the divisive methods. A graph, the shortest dendrite of Florek etal. (1951a), is constructed on a nearest neighbour basis and then divided into clusters by applying the criterion of minimum within cluster sum of squares. This procedure ensures an effective reduction of the number of possible splits. The method may be applied to a dichotomous division, but is perfectly suitable also for a global division into any number of clusters. An informal indicator of the \"best number\" of clusters is suggested. It is a\"variance ratio criterion\" giving some insight into the structure of the points. The method is illustrated by three examples, one of which is original. The results obtained by the dendrite method are compared with those obtained by using the agglomerative method or Ward (1963) and the divisive method of Edwards and Cavalli-Sforza (1965).","container-title":"Communications in Statistics - Theory and Methods","DOI":"10.1080/03610927408827101","journalAbbreviation":"Communications in Statistics - Theory and Methods","page":"1-27","source":"ResearchGate","title":"A Dendrite Method for Cluster Analysis","volume":"3","author":[{"family":"Caliński","given":"Tadeusz"},{"family":"JA","given":"Harabasz"}],"issued":{"date-parts":[["1974",1,1]]}}},{"id":153,"uris":["http://zotero.org/users/8619560/items/UYDIEUBT"],"itemData":{"id":153,"type":"article-journal","abstract":"A measure is presented which indicates the similarity of clusters which are assumed to have a data density which is a decreasing function of distance from a vector characteristic of the cluster. The measure can be used to infer the appropriateness of data partitions and can therefore be used to compare relative appropriateness of various divisions of the data. The measure does not depend on either the number of clusters analyzed nor the method of partitioning of the data and can be used to guide a cluster seeking algorithm.","container-title":"IEEE Transactions on Pattern Analysis and Machine Intelligence","DOI":"10.1109/TPAMI.1979.4766909","ISSN":"1939-3539","issue":"2","note":"event-title: IEEE Transactions on Pattern Analysis and Machine Intelligence","page":"224-227","source":"IEEE Xplore","title":"A Cluster Separation Measure","volume":"PAMI-1","author":[{"family":"Davies","given":"David L."},{"family":"Bouldin","given":"Donald W."}],"issued":{"date-parts":[["1979",4]]}}}],"schema":"https://github.com/citation-style-language/schema/raw/master/csl-citation.json"} </w:instrText>
      </w:r>
      <w:r w:rsidRPr="00823579">
        <w:fldChar w:fldCharType="separate"/>
      </w:r>
      <w:r w:rsidR="002B1321" w:rsidRPr="00823579">
        <w:t>(77–79)</w:t>
      </w:r>
      <w:r w:rsidRPr="00823579">
        <w:fldChar w:fldCharType="end"/>
      </w:r>
      <w:r w:rsidR="002B1321" w:rsidRPr="00823579">
        <w:t xml:space="preserve"> </w:t>
      </w:r>
      <w:r w:rsidR="005B3D8A" w:rsidRPr="00823579">
        <w:t xml:space="preserve">utilizes the size of clusters (as the mean distance among all data points of said clusters) and the distance between clusters. Through the division of these two terms a similarity measure is obtained. DBS is computed as the average similarity of all clusters. The main challenge of DBS is that the score range is reversed, meaning that lower score values indicate a higher performance and additionally it has no upper bound. </w:t>
      </w:r>
      <w:r w:rsidR="006F275D" w:rsidRPr="00823579">
        <w:t>This metric is computed through the following formulas:</w:t>
      </w:r>
    </w:p>
    <w:p w14:paraId="7AC691CA" w14:textId="7CC4ABE9" w:rsidR="00CD451B" w:rsidRPr="00823579" w:rsidRDefault="00000000" w:rsidP="00CD451B">
      <w:pPr>
        <w:spacing w:after="0"/>
        <w:rPr>
          <w:szCs w:val="28"/>
        </w:rPr>
      </w:pPr>
      <m:oMathPara>
        <m:oMath>
          <m:eqArr>
            <m:eqArrPr>
              <m:maxDist m:val="1"/>
              <m:ctrlPr>
                <w:rPr>
                  <w:rFonts w:ascii="Cambria Math" w:eastAsia="Cambria Math" w:hAnsi="Cambria Math"/>
                  <w:i/>
                  <w:szCs w:val="28"/>
                </w:rPr>
              </m:ctrlPr>
            </m:eqArrPr>
            <m:e>
              <m:sSub>
                <m:sSubPr>
                  <m:ctrlPr>
                    <w:rPr>
                      <w:rFonts w:ascii="Cambria Math" w:eastAsia="Cambria Math" w:hAnsi="Cambria Math"/>
                      <w:i/>
                      <w:szCs w:val="28"/>
                    </w:rPr>
                  </m:ctrlPr>
                </m:sSubPr>
                <m:e>
                  <m:r>
                    <w:rPr>
                      <w:rFonts w:ascii="Cambria Math" w:eastAsia="Cambria Math" w:hAnsi="Cambria Math"/>
                      <w:szCs w:val="28"/>
                    </w:rPr>
                    <m:t>R</m:t>
                  </m:r>
                </m:e>
                <m:sub>
                  <m:r>
                    <w:rPr>
                      <w:rFonts w:ascii="Cambria Math" w:eastAsia="Cambria Math" w:hAnsi="Cambria Math"/>
                      <w:szCs w:val="28"/>
                    </w:rPr>
                    <m:t>i,j</m:t>
                  </m:r>
                </m:sub>
              </m:sSub>
              <m:r>
                <w:rPr>
                  <w:rFonts w:ascii="Cambria Math" w:eastAsia="Cambria Math" w:hAnsi="Cambria Math"/>
                  <w:szCs w:val="28"/>
                </w:rPr>
                <m:t>=</m:t>
              </m:r>
              <m:f>
                <m:fPr>
                  <m:ctrlPr>
                    <w:rPr>
                      <w:rFonts w:ascii="Cambria Math" w:eastAsia="Cambria Math" w:hAnsi="Cambria Math"/>
                      <w:szCs w:val="28"/>
                    </w:rPr>
                  </m:ctrlPr>
                </m:fPr>
                <m:num>
                  <m:sSub>
                    <m:sSubPr>
                      <m:ctrlPr>
                        <w:rPr>
                          <w:rFonts w:ascii="Cambria Math" w:eastAsia="Cambria Math" w:hAnsi="Cambria Math"/>
                          <w:i/>
                          <w:szCs w:val="28"/>
                        </w:rPr>
                      </m:ctrlPr>
                    </m:sSubPr>
                    <m:e>
                      <m:r>
                        <w:rPr>
                          <w:rFonts w:ascii="Cambria Math" w:eastAsia="Cambria Math" w:hAnsi="Cambria Math"/>
                          <w:szCs w:val="28"/>
                        </w:rPr>
                        <m:t>s</m:t>
                      </m:r>
                    </m:e>
                    <m:sub>
                      <m:r>
                        <w:rPr>
                          <w:rFonts w:ascii="Cambria Math" w:eastAsia="Cambria Math" w:hAnsi="Cambria Math"/>
                          <w:szCs w:val="28"/>
                        </w:rPr>
                        <m:t>i</m:t>
                      </m:r>
                    </m:sub>
                  </m:sSub>
                  <m:r>
                    <w:rPr>
                      <w:rFonts w:ascii="Cambria Math" w:eastAsia="Cambria Math" w:hAnsi="Cambria Math"/>
                      <w:szCs w:val="28"/>
                    </w:rPr>
                    <m:t>-</m:t>
                  </m:r>
                  <m:sSub>
                    <m:sSubPr>
                      <m:ctrlPr>
                        <w:rPr>
                          <w:rFonts w:ascii="Cambria Math" w:eastAsia="Cambria Math" w:hAnsi="Cambria Math"/>
                          <w:i/>
                          <w:szCs w:val="28"/>
                        </w:rPr>
                      </m:ctrlPr>
                    </m:sSubPr>
                    <m:e>
                      <m:r>
                        <w:rPr>
                          <w:rFonts w:ascii="Cambria Math" w:eastAsia="Cambria Math" w:hAnsi="Cambria Math"/>
                          <w:szCs w:val="28"/>
                        </w:rPr>
                        <m:t>s</m:t>
                      </m:r>
                    </m:e>
                    <m:sub>
                      <m:r>
                        <w:rPr>
                          <w:rFonts w:ascii="Cambria Math" w:eastAsia="Cambria Math" w:hAnsi="Cambria Math"/>
                          <w:szCs w:val="28"/>
                        </w:rPr>
                        <m:t>j</m:t>
                      </m:r>
                    </m:sub>
                  </m:sSub>
                </m:num>
                <m:den>
                  <m:sSub>
                    <m:sSubPr>
                      <m:ctrlPr>
                        <w:rPr>
                          <w:rFonts w:ascii="Cambria Math" w:eastAsia="Cambria Math" w:hAnsi="Cambria Math"/>
                          <w:i/>
                          <w:szCs w:val="28"/>
                        </w:rPr>
                      </m:ctrlPr>
                    </m:sSubPr>
                    <m:e>
                      <m:r>
                        <w:rPr>
                          <w:rFonts w:ascii="Cambria Math" w:eastAsia="Cambria Math" w:hAnsi="Cambria Math"/>
                          <w:szCs w:val="28"/>
                        </w:rPr>
                        <m:t>d</m:t>
                      </m:r>
                    </m:e>
                    <m:sub>
                      <m:r>
                        <w:rPr>
                          <w:rFonts w:ascii="Cambria Math" w:eastAsia="Cambria Math" w:hAnsi="Cambria Math"/>
                          <w:szCs w:val="28"/>
                        </w:rPr>
                        <m:t>i,j</m:t>
                      </m:r>
                    </m:sub>
                  </m:sSub>
                </m:den>
              </m:f>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6</m:t>
                  </m:r>
                </m:e>
              </m:d>
            </m:e>
          </m:eqArr>
        </m:oMath>
      </m:oMathPara>
    </w:p>
    <w:p w14:paraId="2ED3E34D" w14:textId="4A4EC666" w:rsidR="00CD451B" w:rsidRPr="00823579" w:rsidRDefault="00000000" w:rsidP="00CD451B">
      <w:pPr>
        <w:spacing w:after="0"/>
        <w:rPr>
          <w:szCs w:val="28"/>
        </w:rPr>
      </w:pPr>
      <m:oMathPara>
        <m:oMath>
          <m:eqArr>
            <m:eqArrPr>
              <m:maxDist m:val="1"/>
              <m:ctrlPr>
                <w:rPr>
                  <w:rFonts w:ascii="Cambria Math" w:eastAsia="Cambria Math" w:hAnsi="Cambria Math"/>
                  <w:i/>
                  <w:szCs w:val="28"/>
                </w:rPr>
              </m:ctrlPr>
            </m:eqArrPr>
            <m:e>
              <m:r>
                <w:rPr>
                  <w:rFonts w:ascii="Cambria Math" w:eastAsia="Cambria Math" w:hAnsi="Cambria Math"/>
                  <w:szCs w:val="28"/>
                </w:rPr>
                <m:t xml:space="preserve">DBS= </m:t>
              </m:r>
              <m:f>
                <m:fPr>
                  <m:ctrlPr>
                    <w:rPr>
                      <w:rFonts w:ascii="Cambria Math" w:eastAsia="Cambria Math" w:hAnsi="Cambria Math"/>
                      <w:szCs w:val="28"/>
                    </w:rPr>
                  </m:ctrlPr>
                </m:fPr>
                <m:num>
                  <m:r>
                    <w:rPr>
                      <w:rFonts w:ascii="Cambria Math" w:eastAsia="Cambria Math" w:hAnsi="Cambria Math"/>
                      <w:szCs w:val="28"/>
                    </w:rPr>
                    <m:t>1</m:t>
                  </m:r>
                </m:num>
                <m:den>
                  <m:r>
                    <w:rPr>
                      <w:rFonts w:ascii="Cambria Math" w:eastAsia="Cambria Math" w:hAnsi="Cambria Math"/>
                      <w:szCs w:val="28"/>
                    </w:rPr>
                    <m:t>k</m:t>
                  </m:r>
                </m:den>
              </m:f>
              <m:nary>
                <m:naryPr>
                  <m:chr m:val="∑"/>
                  <m:ctrlPr>
                    <w:rPr>
                      <w:rFonts w:ascii="Cambria Math" w:eastAsia="Cambria Math" w:hAnsi="Cambria Math"/>
                      <w:szCs w:val="28"/>
                    </w:rPr>
                  </m:ctrlPr>
                </m:naryPr>
                <m:sub>
                  <m:r>
                    <w:rPr>
                      <w:rFonts w:ascii="Cambria Math" w:eastAsia="Cambria Math" w:hAnsi="Cambria Math"/>
                      <w:szCs w:val="28"/>
                    </w:rPr>
                    <m:t>i=1</m:t>
                  </m:r>
                </m:sub>
                <m:sup>
                  <m:r>
                    <w:rPr>
                      <w:rFonts w:ascii="Cambria Math" w:eastAsia="Cambria Math" w:hAnsi="Cambria Math"/>
                      <w:szCs w:val="28"/>
                    </w:rPr>
                    <m:t>k</m:t>
                  </m:r>
                </m:sup>
                <m:e>
                  <m:r>
                    <w:rPr>
                      <w:rFonts w:ascii="Cambria Math" w:eastAsia="Cambria Math" w:hAnsi="Cambria Math"/>
                      <w:szCs w:val="28"/>
                    </w:rPr>
                    <m:t>max</m:t>
                  </m:r>
                  <m:sSub>
                    <m:sSubPr>
                      <m:ctrlPr>
                        <w:rPr>
                          <w:rFonts w:ascii="Cambria Math" w:eastAsia="Palatino Linotype" w:hAnsi="Cambria Math"/>
                          <w:szCs w:val="28"/>
                          <w:vertAlign w:val="subscript"/>
                        </w:rPr>
                      </m:ctrlPr>
                    </m:sSubPr>
                    <m:e>
                      <m:r>
                        <m:rPr>
                          <m:sty m:val="p"/>
                        </m:rPr>
                        <w:rPr>
                          <w:rFonts w:ascii="Cambria Math" w:eastAsia="Palatino Linotype" w:hAnsi="Cambria Math"/>
                          <w:szCs w:val="28"/>
                        </w:rPr>
                        <m:t>R</m:t>
                      </m:r>
                      <m:ctrlPr>
                        <w:rPr>
                          <w:rFonts w:ascii="Cambria Math" w:eastAsia="Palatino Linotype" w:hAnsi="Cambria Math"/>
                          <w:szCs w:val="28"/>
                        </w:rPr>
                      </m:ctrlPr>
                    </m:e>
                    <m:sub>
                      <m:r>
                        <w:rPr>
                          <w:rFonts w:ascii="Cambria Math" w:eastAsia="Palatino Linotype" w:hAnsi="Cambria Math"/>
                          <w:szCs w:val="28"/>
                        </w:rPr>
                        <m:t>i,j</m:t>
                      </m:r>
                    </m:sub>
                  </m:sSub>
                </m:e>
              </m:nary>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7</m:t>
                  </m:r>
                </m:e>
              </m:d>
            </m:e>
          </m:eqArr>
        </m:oMath>
      </m:oMathPara>
    </w:p>
    <w:p w14:paraId="11C3D0A0" w14:textId="77777777" w:rsidR="00CD451B" w:rsidRPr="00823579" w:rsidRDefault="00CD451B" w:rsidP="00CD451B">
      <w:pPr>
        <w:spacing w:after="0"/>
      </w:pPr>
    </w:p>
    <w:p w14:paraId="202740D3" w14:textId="77777777" w:rsidR="00CD451B" w:rsidRPr="00823579" w:rsidRDefault="00CD451B" w:rsidP="00CD451B">
      <w:pPr>
        <w:spacing w:after="0"/>
      </w:pPr>
    </w:p>
    <w:p w14:paraId="10CFA4F1" w14:textId="77777777" w:rsidR="005B3D8A" w:rsidRPr="00823579" w:rsidRDefault="005B3D8A" w:rsidP="005B3D8A">
      <w:pPr>
        <w:spacing w:after="0"/>
      </w:pPr>
      <w:r w:rsidRPr="00823579">
        <w:t xml:space="preserve">Here, </w:t>
      </w:r>
      <w:r w:rsidRPr="00823579">
        <w:rPr>
          <w:i/>
        </w:rPr>
        <w:t>R</w:t>
      </w:r>
      <w:r w:rsidRPr="00823579">
        <w:t xml:space="preserve"> represents the similarity between clusters </w:t>
      </w:r>
      <w:r w:rsidRPr="00823579">
        <w:rPr>
          <w:i/>
        </w:rPr>
        <w:t>i</w:t>
      </w:r>
      <w:r w:rsidRPr="00823579">
        <w:t xml:space="preserve"> and </w:t>
      </w:r>
      <w:r w:rsidRPr="00823579">
        <w:rPr>
          <w:i/>
        </w:rPr>
        <w:t>j</w:t>
      </w:r>
      <w:r w:rsidRPr="00823579">
        <w:t xml:space="preserve">, </w:t>
      </w:r>
      <w:r w:rsidRPr="00823579">
        <w:rPr>
          <w:i/>
          <w:iCs/>
        </w:rPr>
        <w:t>s</w:t>
      </w:r>
      <w:r w:rsidRPr="00823579">
        <w:rPr>
          <w:i/>
          <w:iCs/>
          <w:vertAlign w:val="subscript"/>
        </w:rPr>
        <w:t>i</w:t>
      </w:r>
      <w:r w:rsidRPr="00823579">
        <w:t xml:space="preserve"> is the mean of all distances between the points of cluster </w:t>
      </w:r>
      <w:r w:rsidRPr="00823579">
        <w:rPr>
          <w:i/>
          <w:iCs/>
        </w:rPr>
        <w:t>i</w:t>
      </w:r>
      <w:r w:rsidRPr="00823579">
        <w:t xml:space="preserve"> and its centroid, </w:t>
      </w:r>
      <w:r w:rsidRPr="00823579">
        <w:rPr>
          <w:i/>
          <w:iCs/>
        </w:rPr>
        <w:t>d</w:t>
      </w:r>
      <w:r w:rsidRPr="00823579">
        <w:rPr>
          <w:i/>
          <w:iCs/>
          <w:vertAlign w:val="subscript"/>
        </w:rPr>
        <w:t>i,j</w:t>
      </w:r>
      <w:r w:rsidRPr="00823579">
        <w:t xml:space="preserve"> is the distance between clusters </w:t>
      </w:r>
      <w:r w:rsidRPr="00823579">
        <w:rPr>
          <w:i/>
          <w:iCs/>
        </w:rPr>
        <w:t>i</w:t>
      </w:r>
      <w:r w:rsidRPr="00823579">
        <w:t xml:space="preserve"> and </w:t>
      </w:r>
      <w:r w:rsidRPr="00823579">
        <w:rPr>
          <w:i/>
          <w:iCs/>
        </w:rPr>
        <w:t>j</w:t>
      </w:r>
      <w:r w:rsidRPr="00823579">
        <w:t xml:space="preserve"> given by their centroids, and </w:t>
      </w:r>
      <w:r w:rsidRPr="00823579">
        <w:rPr>
          <w:i/>
          <w:iCs/>
        </w:rPr>
        <w:t>max(R</w:t>
      </w:r>
      <w:r w:rsidRPr="00823579">
        <w:rPr>
          <w:i/>
          <w:iCs/>
          <w:vertAlign w:val="subscript"/>
        </w:rPr>
        <w:t>i,j</w:t>
      </w:r>
      <w:r w:rsidRPr="00823579">
        <w:rPr>
          <w:i/>
          <w:iCs/>
        </w:rPr>
        <w:t>)</w:t>
      </w:r>
      <w:r w:rsidRPr="00823579">
        <w:t xml:space="preserve"> is the maximum similarity of clusters </w:t>
      </w:r>
      <w:r w:rsidRPr="00823579">
        <w:rPr>
          <w:i/>
          <w:iCs/>
        </w:rPr>
        <w:t>i</w:t>
      </w:r>
      <w:r w:rsidRPr="00823579">
        <w:t xml:space="preserve"> and </w:t>
      </w:r>
      <w:r w:rsidRPr="00823579">
        <w:rPr>
          <w:i/>
          <w:iCs/>
        </w:rPr>
        <w:t>j</w:t>
      </w:r>
      <w:r w:rsidRPr="00823579">
        <w:t xml:space="preserve">.  </w:t>
      </w:r>
    </w:p>
    <w:p w14:paraId="0AD86617" w14:textId="77777777" w:rsidR="00CD451B" w:rsidRPr="00823579" w:rsidRDefault="00CD451B" w:rsidP="00CD451B">
      <w:pPr>
        <w:spacing w:after="0"/>
        <w:rPr>
          <w:szCs w:val="28"/>
        </w:rPr>
      </w:pPr>
    </w:p>
    <w:p w14:paraId="43B3F0F1" w14:textId="69B55C99" w:rsidR="006F275D" w:rsidRPr="00823579" w:rsidRDefault="00CD451B" w:rsidP="006F275D">
      <w:pPr>
        <w:spacing w:line="240" w:lineRule="auto"/>
      </w:pPr>
      <w:r w:rsidRPr="00823579">
        <w:t xml:space="preserve">CHS </w:t>
      </w:r>
      <w:r w:rsidRPr="00823579">
        <w:fldChar w:fldCharType="begin"/>
      </w:r>
      <w:r w:rsidR="002B1321" w:rsidRPr="00823579">
        <w:instrText xml:space="preserve"> ADDIN ZOTERO_ITEM CSL_CITATION {"citationID":"lMOn2c2J","properties":{"formattedCitation":"(68,80)","plainCitation":"(68,80)","noteIndex":0},"citationItems":[{"id":"4qHd2DAm/1LXS2jAg","uris":["http://zotero.org/users/8619560/items/WX4L3CE9"],"itemData":{"id":55,"type":"paper-conference","abstract":"We present V-measure, an external entropybased cluster evaluation measure. V-measure provides an elegant solution to many problems that affect previously defined cluster evaluation measures including 1) dependence on clustering algorithm or data set, 2) the \"problem of matching\", where the clustering of only a portion of data points are evaluated and 3) accurate evaluation and combination of two desirable aspects of clustering, homogeneity and completeness. We compare V-measure to a number of popular cluster evaluation measures and demonstrate that it satisfies several desirable properties of clustering solutions, using simulated clustering results. Finally, we use V-measure to evaluate two clustering tasks: document clustering and pitch accent type clustering.","page":"410-420","source":"ResearchGate","title":"V-Measure: A Conditional Entropy-Based External Cluster Evaluation Measure.","title-short":"V-Measure","author":[{"family":"Rosenberg","given":"Andrew"},{"family":"Hirschberg","given":"Julia"}],"issued":{"date-parts":[["2007",1,1]]}}},{"id":427,"uris":["http://zotero.org/users/8619560/items/DT9RVGF2"],"itemData":{"id":427,"type":"article-journal","abstract":"One of fundamental challenges of clustering is how to evaluate results, without auxiliary information. A common approach for evaluation of clustering results is to use validity indexes. Clustering validity approaches can use three criteria: External criteria (evaluate the result with respect to a pre-specified structure), internal criteria (evaluate the result with respect a information intrinsic to the data alone). Consequently, different types of indexes are used to solve different types of problems and indexes selection depends on the kind of available information. That is why in this paper we show a comparison between external and internal indexes. Results obtained in this study indicate that internal indexes are more accurate in group determining in a given clustering structure. Six internal indexes were used in this study: BIC, CH, DB, SIL, NIVA and DUNN and four external indexes (F-measure, NMIMeasure, Entropy, Purity). The clusters that were used were obtained through clustering algorithms K-means and Bissecting-Kmeans.","issue":"1","language":"en","page":"8","source":"Zotero","title":"Internal versus External cluster validation indexes","volume":"5","author":[{"family":"Rendón","given":"Eréndira"},{"family":"Abundez","given":"Itzel"},{"family":"Arizmendi","given":"Alejandra"},{"family":"Quiroz","given":"Elvia M"}],"issued":{"date-parts":[["2011"]]}}}],"schema":"https://github.com/citation-style-language/schema/raw/master/csl-citation.json"} </w:instrText>
      </w:r>
      <w:r w:rsidRPr="00823579">
        <w:fldChar w:fldCharType="separate"/>
      </w:r>
      <w:r w:rsidR="002B1321" w:rsidRPr="00823579">
        <w:t>(68,80)</w:t>
      </w:r>
      <w:r w:rsidRPr="00823579">
        <w:fldChar w:fldCharType="end"/>
      </w:r>
      <w:r w:rsidR="006F275D" w:rsidRPr="00823579">
        <w:t xml:space="preserve"> is computed as the divison between intra-cluster and inter-cluster dispersions; the dispersion computation is based on the sum of squared distances. The main challenge of CHS is that it has no upper bound, meaning that there is no indication of when a perfect clustering is obtained. This metric is computed through the following formula:</w:t>
      </w:r>
    </w:p>
    <w:p w14:paraId="376ABC4B" w14:textId="5983E97E" w:rsidR="00CD451B" w:rsidRPr="00823579" w:rsidRDefault="00000000" w:rsidP="00CD451B">
      <w:pPr>
        <w:spacing w:after="0"/>
        <w:rPr>
          <w:szCs w:val="28"/>
        </w:rPr>
      </w:pPr>
      <m:oMathPara>
        <m:oMath>
          <m:eqArr>
            <m:eqArrPr>
              <m:maxDist m:val="1"/>
              <m:ctrlPr>
                <w:rPr>
                  <w:rFonts w:ascii="Cambria Math" w:eastAsia="Cambria Math" w:hAnsi="Cambria Math"/>
                  <w:i/>
                  <w:szCs w:val="28"/>
                </w:rPr>
              </m:ctrlPr>
            </m:eqArrPr>
            <m:e>
              <m:r>
                <w:rPr>
                  <w:rFonts w:ascii="Cambria Math" w:eastAsia="Cambria Math" w:hAnsi="Cambria Math"/>
                  <w:szCs w:val="28"/>
                </w:rPr>
                <m:t>CHS=</m:t>
              </m:r>
              <m:f>
                <m:fPr>
                  <m:ctrlPr>
                    <w:rPr>
                      <w:rFonts w:ascii="Cambria Math" w:eastAsia="Cambria Math" w:hAnsi="Cambria Math"/>
                      <w:szCs w:val="28"/>
                    </w:rPr>
                  </m:ctrlPr>
                </m:fPr>
                <m:num>
                  <m:r>
                    <w:rPr>
                      <w:rFonts w:ascii="Cambria Math" w:eastAsia="Cambria Math" w:hAnsi="Cambria Math"/>
                      <w:szCs w:val="28"/>
                    </w:rPr>
                    <m:t>tr</m:t>
                  </m:r>
                  <m:d>
                    <m:dPr>
                      <m:ctrlPr>
                        <w:rPr>
                          <w:rFonts w:ascii="Cambria Math" w:eastAsia="Cambria Math" w:hAnsi="Cambria Math"/>
                          <w:i/>
                          <w:szCs w:val="28"/>
                        </w:rPr>
                      </m:ctrlPr>
                    </m:dPr>
                    <m:e>
                      <m:r>
                        <w:rPr>
                          <w:rFonts w:ascii="Cambria Math" w:eastAsia="Cambria Math" w:hAnsi="Cambria Math"/>
                          <w:szCs w:val="28"/>
                        </w:rPr>
                        <m:t>Bk</m:t>
                      </m:r>
                    </m:e>
                  </m:d>
                </m:num>
                <m:den>
                  <m:r>
                    <w:rPr>
                      <w:rFonts w:ascii="Cambria Math" w:eastAsia="Cambria Math" w:hAnsi="Cambria Math"/>
                      <w:szCs w:val="28"/>
                    </w:rPr>
                    <m:t>tr</m:t>
                  </m:r>
                  <m:d>
                    <m:dPr>
                      <m:ctrlPr>
                        <w:rPr>
                          <w:rFonts w:ascii="Cambria Math" w:eastAsia="Cambria Math" w:hAnsi="Cambria Math"/>
                          <w:i/>
                          <w:szCs w:val="28"/>
                        </w:rPr>
                      </m:ctrlPr>
                    </m:dPr>
                    <m:e>
                      <m:r>
                        <w:rPr>
                          <w:rFonts w:ascii="Cambria Math" w:eastAsia="Cambria Math" w:hAnsi="Cambria Math"/>
                          <w:szCs w:val="28"/>
                        </w:rPr>
                        <m:t>Wk</m:t>
                      </m:r>
                    </m:e>
                  </m:d>
                </m:den>
              </m:f>
              <m:r>
                <w:rPr>
                  <w:rFonts w:ascii="Cambria Math" w:eastAsia="Cambria Math" w:hAnsi="Cambria Math"/>
                  <w:szCs w:val="28"/>
                </w:rPr>
                <m:t>*</m:t>
              </m:r>
              <m:f>
                <m:fPr>
                  <m:ctrlPr>
                    <w:rPr>
                      <w:rFonts w:ascii="Cambria Math" w:eastAsia="Cambria Math" w:hAnsi="Cambria Math"/>
                      <w:szCs w:val="28"/>
                    </w:rPr>
                  </m:ctrlPr>
                </m:fPr>
                <m:num>
                  <m:r>
                    <w:rPr>
                      <w:rFonts w:ascii="Cambria Math" w:eastAsia="Cambria Math" w:hAnsi="Cambria Math"/>
                      <w:szCs w:val="28"/>
                    </w:rPr>
                    <m:t>n-k</m:t>
                  </m:r>
                </m:num>
                <m:den>
                  <m:r>
                    <w:rPr>
                      <w:rFonts w:ascii="Cambria Math" w:eastAsia="Cambria Math" w:hAnsi="Cambria Math"/>
                      <w:szCs w:val="28"/>
                    </w:rPr>
                    <m:t>k-1</m:t>
                  </m:r>
                </m:den>
              </m:f>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8</m:t>
                  </m:r>
                </m:e>
              </m:d>
            </m:e>
          </m:eqArr>
        </m:oMath>
      </m:oMathPara>
    </w:p>
    <w:p w14:paraId="28403AFA" w14:textId="77777777" w:rsidR="006F275D" w:rsidRPr="00823579" w:rsidRDefault="006F275D" w:rsidP="006F275D">
      <w:pPr>
        <w:spacing w:after="0"/>
      </w:pPr>
      <w:r w:rsidRPr="00823579">
        <w:t xml:space="preserve">Here, </w:t>
      </w:r>
      <w:r w:rsidRPr="00823579">
        <w:rPr>
          <w:i/>
          <w:iCs/>
        </w:rPr>
        <w:t>tr(X)</w:t>
      </w:r>
      <w:r w:rsidRPr="00823579">
        <w:t xml:space="preserve"> is the trace of the dispersion matrix (either between </w:t>
      </w:r>
      <w:r w:rsidRPr="00823579">
        <w:rPr>
          <w:i/>
          <w:iCs/>
        </w:rPr>
        <w:t>Bk</w:t>
      </w:r>
      <w:r w:rsidRPr="00823579">
        <w:t xml:space="preserve"> or within </w:t>
      </w:r>
      <w:r w:rsidRPr="00823579">
        <w:rPr>
          <w:i/>
          <w:iCs/>
        </w:rPr>
        <w:t>Wk</w:t>
      </w:r>
      <w:r w:rsidRPr="00823579">
        <w:t xml:space="preserve">), </w:t>
      </w:r>
      <w:r w:rsidRPr="00823579">
        <w:rPr>
          <w:i/>
          <w:iCs/>
        </w:rPr>
        <w:t>n</w:t>
      </w:r>
      <w:r w:rsidRPr="00823579">
        <w:t xml:space="preserve"> is the dataset size and </w:t>
      </w:r>
      <w:r w:rsidRPr="00823579">
        <w:rPr>
          <w:i/>
          <w:iCs/>
        </w:rPr>
        <w:t>k</w:t>
      </w:r>
      <w:r w:rsidRPr="00823579">
        <w:t xml:space="preserve"> is the number of clusters.</w:t>
      </w:r>
    </w:p>
    <w:p w14:paraId="2BCCCCBC" w14:textId="3DFA512C" w:rsidR="00CD451B" w:rsidRPr="00823579" w:rsidRDefault="00CD451B" w:rsidP="00CD451B">
      <w:pPr>
        <w:spacing w:after="0"/>
      </w:pPr>
    </w:p>
    <w:p w14:paraId="6AD70B95" w14:textId="57E89779" w:rsidR="00CD451B" w:rsidRPr="00823579" w:rsidRDefault="00CD451B" w:rsidP="00CD451B">
      <w:pPr>
        <w:spacing w:after="0"/>
      </w:pPr>
      <w:r w:rsidRPr="00823579">
        <w:t xml:space="preserve">SS </w:t>
      </w:r>
      <w:r w:rsidRPr="00823579">
        <w:fldChar w:fldCharType="begin"/>
      </w:r>
      <w:r w:rsidR="002B1321" w:rsidRPr="00823579">
        <w:instrText xml:space="preserve"> ADDIN ZOTERO_ITEM CSL_CITATION {"citationID":"VuRGLp8s","properties":{"formattedCitation":"(80,81)","plainCitation":"(80,81)","noteIndex":0},"citationItems":[{"id":151,"uris":["http://zotero.org/users/8619560/items/Z2YN978U"],"itemData":{"id":151,"type":"article-journal","abstract":"A new graphical display is proposed for partitioning techniques. Each cluster is represented by a so-called silhouette, which is based on the comparison of its tightness and separation. This silhouette shows which objects lie well within their cluster, and which ones are merely somewhere in between clusters. The entire clustering is displayed by combining the silhouettes into a single plot, allowing an appreciation of the relative quality of the clusters and an overview of the data configuration. The average silhouette width provides an evaluation of clustering validity, and might be used to select an ‘appropriate’ number of clusters.","container-title":"Journal of Computational and Applied Mathematics","DOI":"10.1016/0377-0427(87)90125-7","ISSN":"0377-0427","journalAbbreviation":"Journal of Computational and Applied Mathematics","language":"en","page":"53-65","source":"ScienceDirect","title":"Silhouettes: A graphical aid to the interpretation and validation of cluster analysis","title-short":"Silhouettes","volume":"20","author":[{"family":"Rousseeuw","given":"Peter J."}],"issued":{"date-parts":[["1987",11,1]]}}},{"id":"4qHd2DAm/1LXS2jAg","uris":["http://zotero.org/users/8619560/items/WX4L3CE9"],"itemData":{"id":55,"type":"paper-conference","abstract":"We present V-measure, an external entropybased cluster evaluation measure. V-measure provides an elegant solution to many problems that affect previously defined cluster evaluation measures including 1) dependence on clustering algorithm or data set, 2) the \"problem of matching\", where the clustering of only a portion of data points are evaluated and 3) accurate evaluation and combination of two desirable aspects of clustering, homogeneity and completeness. We compare V-measure to a number of popular cluster evaluation measures and demonstrate that it satisfies several desirable properties of clustering solutions, using simulated clustering results. Finally, we use V-measure to evaluate two clustering tasks: document clustering and pitch accent type clustering.","page":"410-420","source":"ResearchGate","title":"V-Measure: A Conditional Entropy-Based External Cluster Evaluation Measure.","title-short":"V-Measure","author":[{"family":"Rosenberg","given":"Andrew"},{"family":"Hirschberg","given":"Julia"}],"issued":{"date-parts":[["2007",1,1]]}}}],"schema":"https://github.com/citation-style-language/schema/raw/master/csl-citation.json"} </w:instrText>
      </w:r>
      <w:r w:rsidRPr="00823579">
        <w:fldChar w:fldCharType="separate"/>
      </w:r>
      <w:r w:rsidR="002B1321" w:rsidRPr="00823579">
        <w:t>(80,81)</w:t>
      </w:r>
      <w:r w:rsidRPr="00823579">
        <w:fldChar w:fldCharType="end"/>
      </w:r>
      <w:r w:rsidR="006F275D" w:rsidRPr="00823579">
        <w:t xml:space="preserve"> for a single data point is computed as the average distance between that point and the rest of the data points of the cluster it belongs to and the average distance between that point and all the points of the closest different cluster. To obtain the SS of an entire dataset, the mean of all data points is computed. This metric is computed through the following formula</w:t>
      </w:r>
      <w:r w:rsidRPr="00823579">
        <w:t>:</w:t>
      </w:r>
    </w:p>
    <w:p w14:paraId="56E43150" w14:textId="328AA497" w:rsidR="00CD451B" w:rsidRPr="00823579" w:rsidRDefault="00000000" w:rsidP="00CD451B">
      <w:pPr>
        <w:spacing w:after="0"/>
        <w:rPr>
          <w:szCs w:val="28"/>
        </w:rPr>
      </w:pPr>
      <m:oMathPara>
        <m:oMath>
          <m:eqArr>
            <m:eqArrPr>
              <m:maxDist m:val="1"/>
              <m:ctrlPr>
                <w:rPr>
                  <w:rFonts w:ascii="Cambria Math" w:eastAsia="Cambria Math" w:hAnsi="Cambria Math"/>
                  <w:i/>
                  <w:szCs w:val="28"/>
                </w:rPr>
              </m:ctrlPr>
            </m:eqArrPr>
            <m:e>
              <m:r>
                <w:rPr>
                  <w:rFonts w:ascii="Cambria Math" w:eastAsia="Cambria Math" w:hAnsi="Cambria Math"/>
                  <w:szCs w:val="28"/>
                </w:rPr>
                <m:t xml:space="preserve">SS= </m:t>
              </m:r>
              <m:f>
                <m:fPr>
                  <m:ctrlPr>
                    <w:rPr>
                      <w:rFonts w:ascii="Cambria Math" w:eastAsia="Cambria Math" w:hAnsi="Cambria Math"/>
                      <w:szCs w:val="28"/>
                    </w:rPr>
                  </m:ctrlPr>
                </m:fPr>
                <m:num>
                  <m:r>
                    <w:rPr>
                      <w:rFonts w:ascii="Cambria Math" w:eastAsia="Cambria Math" w:hAnsi="Cambria Math"/>
                      <w:szCs w:val="28"/>
                    </w:rPr>
                    <m:t>b-a</m:t>
                  </m:r>
                </m:num>
                <m:den>
                  <m:func>
                    <m:funcPr>
                      <m:ctrlPr>
                        <w:rPr>
                          <w:rFonts w:ascii="Cambria Math" w:eastAsia="Cambria Math" w:hAnsi="Cambria Math"/>
                          <w:i/>
                          <w:szCs w:val="28"/>
                        </w:rPr>
                      </m:ctrlPr>
                    </m:funcPr>
                    <m:fName>
                      <m:r>
                        <m:rPr>
                          <m:sty m:val="p"/>
                        </m:rPr>
                        <w:rPr>
                          <w:rFonts w:ascii="Cambria Math" w:eastAsia="Cambria Math" w:hAnsi="Cambria Math"/>
                          <w:szCs w:val="28"/>
                        </w:rPr>
                        <m:t>max</m:t>
                      </m:r>
                      <m:ctrlPr>
                        <w:rPr>
                          <w:rFonts w:ascii="Cambria Math" w:eastAsia="Cambria Math" w:hAnsi="Cambria Math"/>
                          <w:szCs w:val="28"/>
                        </w:rPr>
                      </m:ctrlPr>
                    </m:fName>
                    <m:e>
                      <m:d>
                        <m:dPr>
                          <m:ctrlPr>
                            <w:rPr>
                              <w:rFonts w:ascii="Cambria Math" w:eastAsia="Cambria Math" w:hAnsi="Cambria Math"/>
                              <w:i/>
                              <w:szCs w:val="28"/>
                            </w:rPr>
                          </m:ctrlPr>
                        </m:dPr>
                        <m:e>
                          <m:r>
                            <w:rPr>
                              <w:rFonts w:ascii="Cambria Math" w:eastAsia="Cambria Math" w:hAnsi="Cambria Math"/>
                              <w:szCs w:val="28"/>
                            </w:rPr>
                            <m:t>a,b</m:t>
                          </m:r>
                        </m:e>
                      </m:d>
                    </m:e>
                  </m:func>
                </m:den>
              </m:f>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9</m:t>
                  </m:r>
                </m:e>
              </m:d>
            </m:e>
          </m:eqArr>
        </m:oMath>
      </m:oMathPara>
    </w:p>
    <w:p w14:paraId="0B44B058" w14:textId="77777777" w:rsidR="00CD451B" w:rsidRPr="00823579" w:rsidRDefault="00CD451B" w:rsidP="00CD451B">
      <w:pPr>
        <w:spacing w:after="0"/>
      </w:pPr>
    </w:p>
    <w:p w14:paraId="1F580862" w14:textId="6E2C49E6" w:rsidR="006F275D" w:rsidRPr="00823579" w:rsidRDefault="006F275D" w:rsidP="006F275D">
      <w:pPr>
        <w:spacing w:after="0"/>
        <w:rPr>
          <w:szCs w:val="28"/>
        </w:rPr>
      </w:pPr>
      <w:r w:rsidRPr="00823579">
        <w:rPr>
          <w:szCs w:val="28"/>
        </w:rPr>
        <w:t xml:space="preserve">Here, </w:t>
      </w:r>
      <w:r w:rsidRPr="00823579">
        <w:rPr>
          <w:i/>
          <w:iCs/>
          <w:szCs w:val="28"/>
        </w:rPr>
        <w:t>b</w:t>
      </w:r>
      <w:r w:rsidRPr="00823579">
        <w:rPr>
          <w:szCs w:val="28"/>
        </w:rPr>
        <w:t xml:space="preserve"> is the </w:t>
      </w:r>
      <w:r w:rsidRPr="00823579">
        <w:t xml:space="preserve">average </w:t>
      </w:r>
      <w:r w:rsidRPr="00823579">
        <w:rPr>
          <w:szCs w:val="28"/>
        </w:rPr>
        <w:t xml:space="preserve">of all distances between a point in cluster </w:t>
      </w:r>
      <w:r w:rsidRPr="00823579">
        <w:rPr>
          <w:i/>
          <w:iCs/>
          <w:szCs w:val="28"/>
        </w:rPr>
        <w:t xml:space="preserve">i </w:t>
      </w:r>
      <w:r w:rsidRPr="00823579">
        <w:rPr>
          <w:szCs w:val="28"/>
        </w:rPr>
        <w:t xml:space="preserve">and all points of the closest cluster </w:t>
      </w:r>
      <w:r w:rsidRPr="00823579">
        <w:rPr>
          <w:i/>
          <w:iCs/>
          <w:szCs w:val="28"/>
        </w:rPr>
        <w:t>j</w:t>
      </w:r>
      <w:r w:rsidRPr="00823579">
        <w:rPr>
          <w:szCs w:val="28"/>
        </w:rPr>
        <w:t xml:space="preserve">, and </w:t>
      </w:r>
      <w:r w:rsidRPr="00823579">
        <w:rPr>
          <w:i/>
          <w:iCs/>
          <w:szCs w:val="28"/>
        </w:rPr>
        <w:t>a</w:t>
      </w:r>
      <w:r w:rsidRPr="00823579">
        <w:rPr>
          <w:szCs w:val="28"/>
        </w:rPr>
        <w:t xml:space="preserve"> is the </w:t>
      </w:r>
      <w:r w:rsidRPr="00823579">
        <w:t xml:space="preserve">average </w:t>
      </w:r>
      <w:r w:rsidRPr="00823579">
        <w:rPr>
          <w:szCs w:val="28"/>
        </w:rPr>
        <w:t xml:space="preserve">of all distances between a point in cluster </w:t>
      </w:r>
      <w:r w:rsidRPr="00823579">
        <w:rPr>
          <w:i/>
          <w:iCs/>
          <w:szCs w:val="28"/>
        </w:rPr>
        <w:t>i</w:t>
      </w:r>
      <w:r w:rsidRPr="00823579">
        <w:rPr>
          <w:szCs w:val="28"/>
        </w:rPr>
        <w:t xml:space="preserve"> and all other points in the same cluster. </w:t>
      </w:r>
    </w:p>
    <w:p w14:paraId="3144D6FA" w14:textId="3F03D436" w:rsidR="007E1C53" w:rsidRPr="00823579" w:rsidRDefault="007E1C53" w:rsidP="00284D80">
      <w:pPr>
        <w:spacing w:after="0"/>
        <w:rPr>
          <w:b/>
          <w:bCs/>
        </w:rPr>
      </w:pPr>
    </w:p>
    <w:p w14:paraId="10C020F5" w14:textId="77777777" w:rsidR="007E1C53" w:rsidRPr="00823579" w:rsidRDefault="007E1C53" w:rsidP="00284D80">
      <w:pPr>
        <w:spacing w:after="0"/>
        <w:rPr>
          <w:b/>
          <w:bCs/>
        </w:rPr>
      </w:pPr>
    </w:p>
    <w:p w14:paraId="5005ED11" w14:textId="54C71311" w:rsidR="00284D80" w:rsidRPr="00823579" w:rsidRDefault="00284D80" w:rsidP="00284D80">
      <w:pPr>
        <w:pStyle w:val="Heading2"/>
        <w:rPr>
          <w:rFonts w:cs="Times New Roman"/>
        </w:rPr>
      </w:pPr>
      <w:r w:rsidRPr="00823579">
        <w:rPr>
          <w:rStyle w:val="Heading2Char"/>
          <w:rFonts w:cs="Times New Roman"/>
        </w:rPr>
        <w:t>Data</w:t>
      </w:r>
    </w:p>
    <w:p w14:paraId="5281C6DC" w14:textId="17C828E6" w:rsidR="003D31FF" w:rsidRPr="00823579" w:rsidRDefault="00F37EFD" w:rsidP="003D31FF">
      <w:pPr>
        <w:tabs>
          <w:tab w:val="left" w:pos="216"/>
        </w:tabs>
        <w:spacing w:after="0"/>
      </w:pPr>
      <w:r w:rsidRPr="00823579">
        <w:t>We have chosen to analyse the proposed methods on 95 datasets</w:t>
      </w:r>
      <w:r w:rsidR="00F377BF" w:rsidRPr="00823579">
        <w:t xml:space="preserve"> </w:t>
      </w:r>
      <w:r w:rsidR="00F377BF" w:rsidRPr="00823579">
        <w:fldChar w:fldCharType="begin"/>
      </w:r>
      <w:r w:rsidR="00624044" w:rsidRPr="00823579">
        <w:instrText xml:space="preserve"> ADDIN ZOTERO_ITEM CSL_CITATION {"citationID":"1JmzcMGr","properties":{"formattedCitation":"(18)","plainCitation":"(18)","noteIndex":0},"citationItems":[{"id":"4qHd2DAm/PMoANAlo","uris":["http://zotero.org/users/8619560/items/FNGTEL7Q"],"itemData":{"id":53,"type":"article-journal","abstract":"Recent studies highlighted the disagreement between the typical number of neurons observed with extracellular recordings and the ones to be expected based on anatomical and physiological considerations. This disagreement has been mainly attributed to the presence of sparsely firing neurons. However, it is also possible that this is due to limitations of the spike sorting algorithms used to process the data. To address this issue, we used realistic simulations of extracellular recordings and found a relatively poor spike sorting performance for simulations containing a large number of neurons. In fact, the number of correctly identified neurons for single-channel recordings showed an asymptotic behavior saturating at about 8-10 units, when up to 20 units were present in the data. This performance was significantly poorer for neurons with low firing rates, as these units were twice more likely to be missed than the ones with high firing rates in simulations containing many neurons. These results uncover one of the main reasons for the relatively low number of neurons found in extracellular recording and also stress the importance of further developments of spike sorting algorithms.","container-title":"Journal of Neuroscience Methods","DOI":"10.1016/j.jneumeth.2012.07.010","ISSN":"1872-678X","issue":"1","journalAbbreviation":"J Neurosci Methods","language":"eng","note":"PMID: 22841630\nPMCID: PMC3657693","page":"58-65","source":"PubMed","title":"How many neurons can we see with current spike sorting algorithms?","volume":"211","author":[{"family":"Pedreira","given":"Carlos"},{"family":"Martinez","given":"Juan"},{"family":"Ison","given":"Matias J."},{"family":"Quian Quiroga","given":"Rodrigo"}],"issued":{"date-parts":[["2012",10,15]]}}}],"schema":"https://github.com/citation-style-language/schema/raw/master/csl-citation.json"} </w:instrText>
      </w:r>
      <w:r w:rsidR="00F377BF" w:rsidRPr="00823579">
        <w:fldChar w:fldCharType="separate"/>
      </w:r>
      <w:r w:rsidR="00624044" w:rsidRPr="00823579">
        <w:t>(18)</w:t>
      </w:r>
      <w:r w:rsidR="00F377BF" w:rsidRPr="00823579">
        <w:fldChar w:fldCharType="end"/>
      </w:r>
      <w:r w:rsidR="00F377BF" w:rsidRPr="00823579">
        <w:t xml:space="preserve"> </w:t>
      </w:r>
      <w:r w:rsidRPr="00823579">
        <w:t>from the perspective of 6 performance metrics. These publically available datasets</w:t>
      </w:r>
      <w:r w:rsidR="006212D4" w:rsidRPr="00823579">
        <w:t>, called simulations by the authors</w:t>
      </w:r>
      <w:r w:rsidR="00D17B86" w:rsidRPr="00823579">
        <w:t xml:space="preserve"> </w:t>
      </w:r>
      <w:r w:rsidR="00D17B86" w:rsidRPr="00823579">
        <w:fldChar w:fldCharType="begin"/>
      </w:r>
      <w:r w:rsidR="00624044" w:rsidRPr="00823579">
        <w:instrText xml:space="preserve"> ADDIN ZOTERO_ITEM CSL_CITATION {"citationID":"Kldxbu8h","properties":{"formattedCitation":"(18)","plainCitation":"(18)","noteIndex":0},"citationItems":[{"id":"4qHd2DAm/PMoANAlo","uris":["http://zotero.org/users/8619560/items/FNGTEL7Q"],"itemData":{"id":53,"type":"article-journal","abstract":"Recent studies highlighted the disagreement between the typical number of neurons observed with extracellular recordings and the ones to be expected based on anatomical and physiological considerations. This disagreement has been mainly attributed to the presence of sparsely firing neurons. However, it is also possible that this is due to limitations of the spike sorting algorithms used to process the data. To address this issue, we used realistic simulations of extracellular recordings and found a relatively poor spike sorting performance for simulations containing a large number of neurons. In fact, the number of correctly identified neurons for single-channel recordings showed an asymptotic behavior saturating at about 8-10 units, when up to 20 units were present in the data. This performance was significantly poorer for neurons with low firing rates, as these units were twice more likely to be missed than the ones with high firing rates in simulations containing many neurons. These results uncover one of the main reasons for the relatively low number of neurons found in extracellular recording and also stress the importance of further developments of spike sorting algorithms.","container-title":"Journal of Neuroscience Methods","DOI":"10.1016/j.jneumeth.2012.07.010","ISSN":"1872-678X","issue":"1","journalAbbreviation":"J Neurosci Methods","language":"eng","note":"PMID: 22841630\nPMCID: PMC3657693","page":"58-65","source":"PubMed","title":"How many neurons can we see with current spike sorting algorithms?","volume":"211","author":[{"family":"Pedreira","given":"Carlos"},{"family":"Martinez","given":"Juan"},{"family":"Ison","given":"Matias J."},{"family":"Quian Quiroga","given":"Rodrigo"}],"issued":{"date-parts":[["2012",10,15]]}}}],"schema":"https://github.com/citation-style-language/schema/raw/master/csl-citation.json"} </w:instrText>
      </w:r>
      <w:r w:rsidR="00D17B86" w:rsidRPr="00823579">
        <w:fldChar w:fldCharType="separate"/>
      </w:r>
      <w:r w:rsidR="00624044" w:rsidRPr="00823579">
        <w:t>(18)</w:t>
      </w:r>
      <w:r w:rsidR="00D17B86" w:rsidRPr="00823579">
        <w:fldChar w:fldCharType="end"/>
      </w:r>
      <w:r w:rsidR="006212D4" w:rsidRPr="00823579">
        <w:t>,</w:t>
      </w:r>
      <w:r w:rsidRPr="00823579">
        <w:t xml:space="preserve"> were created by the Department of Engineering, University of Leicester UK</w:t>
      </w:r>
      <w:r w:rsidR="00FB1D8F" w:rsidRPr="00823579">
        <w:t xml:space="preserve"> based on </w:t>
      </w:r>
      <w:r w:rsidR="001A1EA0" w:rsidRPr="00823579">
        <w:t xml:space="preserve">“in vivo” </w:t>
      </w:r>
      <w:r w:rsidR="00FB1D8F" w:rsidRPr="00823579">
        <w:t xml:space="preserve">recordings from a monkey brain. </w:t>
      </w:r>
    </w:p>
    <w:p w14:paraId="73745F88" w14:textId="77777777" w:rsidR="003D31FF" w:rsidRPr="00823579" w:rsidRDefault="003D31FF" w:rsidP="00284D80">
      <w:pPr>
        <w:tabs>
          <w:tab w:val="left" w:pos="216"/>
        </w:tabs>
        <w:spacing w:after="0"/>
      </w:pPr>
    </w:p>
    <w:p w14:paraId="006C07A0" w14:textId="27474C09" w:rsidR="009A576C" w:rsidRPr="00823579" w:rsidRDefault="00F92DA7" w:rsidP="00284D80">
      <w:pPr>
        <w:tabs>
          <w:tab w:val="left" w:pos="216"/>
        </w:tabs>
        <w:spacing w:after="0"/>
      </w:pPr>
      <w:r w:rsidRPr="00823579">
        <w:t xml:space="preserve">From these recordings, 594 unique spike shapes </w:t>
      </w:r>
      <w:r w:rsidR="00C2438F" w:rsidRPr="00823579">
        <w:fldChar w:fldCharType="begin"/>
      </w:r>
      <w:r w:rsidR="00624044" w:rsidRPr="00823579">
        <w:instrText xml:space="preserve"> ADDIN ZOTERO_ITEM CSL_CITATION {"citationID":"UsEjz5rQ","properties":{"formattedCitation":"(18)","plainCitation":"(18)","noteIndex":0},"citationItems":[{"id":"4qHd2DAm/PMoANAlo","uris":["http://zotero.org/users/8619560/items/FNGTEL7Q"],"itemData":{"id":53,"type":"article-journal","abstract":"Recent studies highlighted the disagreement between the typical number of neurons observed with extracellular recordings and the ones to be expected based on anatomical and physiological considerations. This disagreement has been mainly attributed to the presence of sparsely firing neurons. However, it is also possible that this is due to limitations of the spike sorting algorithms used to process the data. To address this issue, we used realistic simulations of extracellular recordings and found a relatively poor spike sorting performance for simulations containing a large number of neurons. In fact, the number of correctly identified neurons for single-channel recordings showed an asymptotic behavior saturating at about 8-10 units, when up to 20 units were present in the data. This performance was significantly poorer for neurons with low firing rates, as these units were twice more likely to be missed than the ones with high firing rates in simulations containing many neurons. These results uncover one of the main reasons for the relatively low number of neurons found in extracellular recording and also stress the importance of further developments of spike sorting algorithms.","container-title":"Journal of Neuroscience Methods","DOI":"10.1016/j.jneumeth.2012.07.010","ISSN":"1872-678X","issue":"1","journalAbbreviation":"J Neurosci Methods","language":"eng","note":"PMID: 22841630\nPMCID: PMC3657693","page":"58-65","source":"PubMed","title":"How many neurons can we see with current spike sorting algorithms?","volume":"211","author":[{"family":"Pedreira","given":"Carlos"},{"family":"Martinez","given":"Juan"},{"family":"Ison","given":"Matias J."},{"family":"Quian Quiroga","given":"Rodrigo"}],"issued":{"date-parts":[["2012",10,15]]}}}],"schema":"https://github.com/citation-style-language/schema/raw/master/csl-citation.json"} </w:instrText>
      </w:r>
      <w:r w:rsidR="00C2438F" w:rsidRPr="00823579">
        <w:fldChar w:fldCharType="separate"/>
      </w:r>
      <w:r w:rsidR="00624044" w:rsidRPr="00823579">
        <w:t>(18)</w:t>
      </w:r>
      <w:r w:rsidR="00C2438F" w:rsidRPr="00823579">
        <w:fldChar w:fldCharType="end"/>
      </w:r>
      <w:r w:rsidR="00C2438F" w:rsidRPr="00823579">
        <w:t xml:space="preserve"> </w:t>
      </w:r>
      <w:r w:rsidRPr="00823579">
        <w:t>were extracted that were used in the generation of these synthethic datasets.</w:t>
      </w:r>
      <w:r w:rsidR="00D547AA" w:rsidRPr="00823579">
        <w:t xml:space="preserve"> </w:t>
      </w:r>
      <w:r w:rsidR="009A48E8" w:rsidRPr="00823579">
        <w:t xml:space="preserve">The initial spikes obtained were sampled at a sampling frequency of 96 kHz resulting in spikes of 316 samples, which were then downsampled to 24 kHz resulting in 79 samples. </w:t>
      </w:r>
      <w:r w:rsidR="009564A2" w:rsidRPr="00823579">
        <w:t xml:space="preserve">The datasets have been generated in such a way that no spikes can overlap having at least 0.3ms between them. </w:t>
      </w:r>
      <w:r w:rsidR="009A576C" w:rsidRPr="00823579">
        <w:t xml:space="preserve">Each of these datasets provides ground labels which allow for the evaluation of performance using external metrics as well as internal. </w:t>
      </w:r>
      <w:r w:rsidR="00724CC4" w:rsidRPr="00823579">
        <w:t>The datasets were created with varying cluster counts, each having</w:t>
      </w:r>
      <w:r w:rsidR="00C51282" w:rsidRPr="00823579">
        <w:t xml:space="preserve"> a unique count</w:t>
      </w:r>
      <w:r w:rsidR="00724CC4" w:rsidRPr="00823579">
        <w:t xml:space="preserve"> from 2 to 20 clusters. </w:t>
      </w:r>
      <w:r w:rsidR="00C51282" w:rsidRPr="00823579">
        <w:t xml:space="preserve">Thus, there are 5 different datasets for each cluster count in this range. </w:t>
      </w:r>
      <w:r w:rsidR="0045771F" w:rsidRPr="00823579">
        <w:t>To increase the complexity of these datasets, each contains a single multi-unit cluster, while the rest are single-unit clusters.</w:t>
      </w:r>
    </w:p>
    <w:p w14:paraId="38F0344F" w14:textId="77777777" w:rsidR="009A576C" w:rsidRPr="00823579" w:rsidRDefault="009A576C" w:rsidP="00284D80">
      <w:pPr>
        <w:tabs>
          <w:tab w:val="left" w:pos="216"/>
        </w:tabs>
        <w:spacing w:after="0"/>
      </w:pPr>
    </w:p>
    <w:p w14:paraId="0740F615" w14:textId="1F30EAEE" w:rsidR="00284D80" w:rsidRPr="00823579" w:rsidRDefault="00CE0BB1" w:rsidP="00284D80">
      <w:pPr>
        <w:tabs>
          <w:tab w:val="left" w:pos="216"/>
        </w:tabs>
        <w:spacing w:after="0"/>
      </w:pPr>
      <w:r w:rsidRPr="00823579">
        <w:t>Each multi-unit cluster consists of 20 different spike shapes from 20 different neurons at about 50-140μm away from the electrode</w:t>
      </w:r>
      <w:r w:rsidR="0034367A" w:rsidRPr="00823579">
        <w:t xml:space="preserve"> each with a mean firing rate of 0.25 Hz following a Poisson distribution (</w:t>
      </w:r>
      <w:r w:rsidR="008520E8" w:rsidRPr="00823579">
        <w:t xml:space="preserve">with </w:t>
      </w:r>
      <w:r w:rsidR="0034367A" w:rsidRPr="00823579">
        <w:t>a total firing rate of 5 Hz). Due to the larger distance from the electrode, the amplitudes of the spikes from multi-unit cluster was fixed to 0.5</w:t>
      </w:r>
      <w:r w:rsidR="00822412" w:rsidRPr="00823579">
        <w:t xml:space="preserve">. Conversely, single-unit clusters </w:t>
      </w:r>
      <w:r w:rsidR="00822412" w:rsidRPr="00823579">
        <w:lastRenderedPageBreak/>
        <w:t>consist of a single unique spike shape from a neuron at about 0-50μm away from the electrode</w:t>
      </w:r>
      <w:r w:rsidR="00F8030B" w:rsidRPr="00823579">
        <w:t xml:space="preserve"> with its mean firing rate in the 0.1-2Hz following a Poisson distribution. </w:t>
      </w:r>
      <w:r w:rsidR="00C2113A" w:rsidRPr="00823579">
        <w:t xml:space="preserve">The amplitudes of spikes of single-unit clusters has been scaled in the 0.9-2 range following a normal distribution. </w:t>
      </w:r>
    </w:p>
    <w:p w14:paraId="60EA2D69" w14:textId="77777777" w:rsidR="001A1EA0" w:rsidRPr="00823579" w:rsidRDefault="001A1EA0" w:rsidP="00284D80">
      <w:pPr>
        <w:tabs>
          <w:tab w:val="left" w:pos="216"/>
        </w:tabs>
        <w:spacing w:after="0"/>
      </w:pPr>
    </w:p>
    <w:p w14:paraId="0551315F" w14:textId="63248B2E" w:rsidR="00555DBF" w:rsidRPr="00823579" w:rsidRDefault="00555DBF" w:rsidP="00284D80">
      <w:pPr>
        <w:tabs>
          <w:tab w:val="left" w:pos="216"/>
        </w:tabs>
        <w:spacing w:after="0"/>
      </w:pPr>
      <w:r w:rsidRPr="00823579">
        <w:t xml:space="preserve">The complexity of these datasets was confirmed by the fact that no clustering algorithm was able to identify more than 10 clusters out of the maximum of 20 that are available in these datasets </w:t>
      </w:r>
      <w:r w:rsidRPr="00823579">
        <w:fldChar w:fldCharType="begin"/>
      </w:r>
      <w:r w:rsidR="00624044" w:rsidRPr="00823579">
        <w:instrText xml:space="preserve"> ADDIN ZOTERO_ITEM CSL_CITATION {"citationID":"4oTaqrOm","properties":{"formattedCitation":"(18)","plainCitation":"(18)","noteIndex":0},"citationItems":[{"id":"4qHd2DAm/PMoANAlo","uris":["http://zotero.org/users/8619560/items/FNGTEL7Q"],"itemData":{"id":53,"type":"article-journal","abstract":"Recent studies highlighted the disagreement between the typical number of neurons observed with extracellular recordings and the ones to be expected based on anatomical and physiological considerations. This disagreement has been mainly attributed to the presence of sparsely firing neurons. However, it is also possible that this is due to limitations of the spike sorting algorithms used to process the data. To address this issue, we used realistic simulations of extracellular recordings and found a relatively poor spike sorting performance for simulations containing a large number of neurons. In fact, the number of correctly identified neurons for single-channel recordings showed an asymptotic behavior saturating at about 8-10 units, when up to 20 units were present in the data. This performance was significantly poorer for neurons with low firing rates, as these units were twice more likely to be missed than the ones with high firing rates in simulations containing many neurons. These results uncover one of the main reasons for the relatively low number of neurons found in extracellular recording and also stress the importance of further developments of spike sorting algorithms.","container-title":"Journal of Neuroscience Methods","DOI":"10.1016/j.jneumeth.2012.07.010","ISSN":"1872-678X","issue":"1","journalAbbreviation":"J Neurosci Methods","language":"eng","note":"PMID: 22841630\nPMCID: PMC3657693","page":"58-65","source":"PubMed","title":"How many neurons can we see with current spike sorting algorithms?","volume":"211","author":[{"family":"Pedreira","given":"Carlos"},{"family":"Martinez","given":"Juan"},{"family":"Ison","given":"Matias J."},{"family":"Quian Quiroga","given":"Rodrigo"}],"issued":{"date-parts":[["2012",10,15]]}}}],"schema":"https://github.com/citation-style-language/schema/raw/master/csl-citation.json"} </w:instrText>
      </w:r>
      <w:r w:rsidRPr="00823579">
        <w:fldChar w:fldCharType="separate"/>
      </w:r>
      <w:r w:rsidR="00624044" w:rsidRPr="00823579">
        <w:t>(18)</w:t>
      </w:r>
      <w:r w:rsidRPr="00823579">
        <w:fldChar w:fldCharType="end"/>
      </w:r>
      <w:r w:rsidRPr="00823579">
        <w:t>. Out of the 95 datasets, 4 was chosen for an initial comparative analysis with increasing cluster counts (and number of samples) to evaluate the performance for different levels of complexity. In Fig 1, each of these 4 datasets are shown in the 2-dimensional space obtained through applying PCA. These 4 datasets have the following characteristics:</w:t>
      </w:r>
    </w:p>
    <w:p w14:paraId="0497AD88" w14:textId="2A5C9BAF" w:rsidR="00373074" w:rsidRPr="00823579" w:rsidRDefault="00373074" w:rsidP="00F06F96">
      <w:pPr>
        <w:pStyle w:val="ListParagraph"/>
        <w:numPr>
          <w:ilvl w:val="0"/>
          <w:numId w:val="5"/>
        </w:numPr>
        <w:tabs>
          <w:tab w:val="left" w:pos="216"/>
        </w:tabs>
        <w:spacing w:after="0" w:line="240" w:lineRule="auto"/>
        <w:jc w:val="both"/>
        <w:rPr>
          <w:rFonts w:cs="Times New Roman"/>
        </w:rPr>
      </w:pPr>
      <w:r w:rsidRPr="00823579">
        <w:rPr>
          <w:rFonts w:cs="Times New Roman"/>
        </w:rPr>
        <w:t xml:space="preserve">Simulation 4 (Sim4 – Fig </w:t>
      </w:r>
      <w:r w:rsidR="005B1A35" w:rsidRPr="00823579">
        <w:rPr>
          <w:rFonts w:cs="Times New Roman"/>
        </w:rPr>
        <w:t>1</w:t>
      </w:r>
      <w:r w:rsidRPr="00823579">
        <w:rPr>
          <w:rFonts w:cs="Times New Roman"/>
        </w:rPr>
        <w:t>) contains 5127 spikes grouped in 4 single-unit clusters and a multi-unit cluster (in total 5 clusters).</w:t>
      </w:r>
    </w:p>
    <w:p w14:paraId="4C99DA26" w14:textId="0B033128" w:rsidR="0042438B" w:rsidRPr="00823579" w:rsidRDefault="0042438B" w:rsidP="00F06F96">
      <w:pPr>
        <w:pStyle w:val="ListParagraph"/>
        <w:numPr>
          <w:ilvl w:val="0"/>
          <w:numId w:val="5"/>
        </w:numPr>
        <w:tabs>
          <w:tab w:val="left" w:pos="216"/>
        </w:tabs>
        <w:spacing w:after="0" w:line="240" w:lineRule="auto"/>
        <w:jc w:val="both"/>
        <w:rPr>
          <w:rFonts w:cs="Times New Roman"/>
        </w:rPr>
      </w:pPr>
      <w:r w:rsidRPr="00823579">
        <w:rPr>
          <w:rFonts w:cs="Times New Roman"/>
        </w:rPr>
        <w:t xml:space="preserve">Simulation 15 (Sim15 – Fig </w:t>
      </w:r>
      <w:r w:rsidR="005B1A35" w:rsidRPr="00823579">
        <w:rPr>
          <w:rFonts w:cs="Times New Roman"/>
        </w:rPr>
        <w:t>1</w:t>
      </w:r>
      <w:r w:rsidRPr="00823579">
        <w:rPr>
          <w:rFonts w:cs="Times New Roman"/>
        </w:rPr>
        <w:t>) contains 9683 spikes grouped in 9 single-unit clusters and a multi-unit cluster (in total 10 clusters).</w:t>
      </w:r>
    </w:p>
    <w:p w14:paraId="4B9CF8C4" w14:textId="4995C302" w:rsidR="00FC33D8" w:rsidRPr="00823579" w:rsidRDefault="00FC33D8" w:rsidP="00F06F96">
      <w:pPr>
        <w:pStyle w:val="ListParagraph"/>
        <w:numPr>
          <w:ilvl w:val="0"/>
          <w:numId w:val="5"/>
        </w:numPr>
        <w:tabs>
          <w:tab w:val="left" w:pos="216"/>
        </w:tabs>
        <w:spacing w:after="0" w:line="240" w:lineRule="auto"/>
        <w:jc w:val="both"/>
        <w:rPr>
          <w:rFonts w:cs="Times New Roman"/>
        </w:rPr>
      </w:pPr>
      <w:r w:rsidRPr="00823579">
        <w:rPr>
          <w:rFonts w:cs="Times New Roman"/>
        </w:rPr>
        <w:t xml:space="preserve">Simulation 20 (Sim20 – Fig </w:t>
      </w:r>
      <w:r w:rsidR="005B1A35" w:rsidRPr="00823579">
        <w:rPr>
          <w:rFonts w:cs="Times New Roman"/>
        </w:rPr>
        <w:t>1</w:t>
      </w:r>
      <w:r w:rsidRPr="00823579">
        <w:rPr>
          <w:rFonts w:cs="Times New Roman"/>
        </w:rPr>
        <w:t>) contains 11186 spikes grouped in 14 single-unit clusters and a multi-unit cluster (in total 15 clusters)</w:t>
      </w:r>
      <w:r w:rsidR="00F82D00" w:rsidRPr="00823579">
        <w:rPr>
          <w:rFonts w:cs="Times New Roman"/>
        </w:rPr>
        <w:t>.</w:t>
      </w:r>
    </w:p>
    <w:p w14:paraId="71F53F0E" w14:textId="35A1E64A" w:rsidR="00007A08" w:rsidRPr="00823579" w:rsidRDefault="00007A08" w:rsidP="00F06F96">
      <w:pPr>
        <w:pStyle w:val="ListParagraph"/>
        <w:numPr>
          <w:ilvl w:val="0"/>
          <w:numId w:val="5"/>
        </w:numPr>
        <w:tabs>
          <w:tab w:val="left" w:pos="216"/>
        </w:tabs>
        <w:spacing w:after="0" w:line="240" w:lineRule="auto"/>
        <w:jc w:val="both"/>
        <w:rPr>
          <w:rFonts w:cs="Times New Roman"/>
        </w:rPr>
      </w:pPr>
      <w:r w:rsidRPr="00823579">
        <w:rPr>
          <w:rFonts w:cs="Times New Roman"/>
        </w:rPr>
        <w:t xml:space="preserve">Simulation 2 (Sim2 – Fig </w:t>
      </w:r>
      <w:r w:rsidR="005B1A35" w:rsidRPr="00823579">
        <w:rPr>
          <w:rFonts w:cs="Times New Roman"/>
        </w:rPr>
        <w:t>1</w:t>
      </w:r>
      <w:r w:rsidRPr="00823579">
        <w:rPr>
          <w:rFonts w:cs="Times New Roman"/>
        </w:rPr>
        <w:t>) contains 12784 spikes grouped in 19 single-unit clusters and a multi-unit cluster</w:t>
      </w:r>
      <w:r w:rsidR="00373074" w:rsidRPr="00823579">
        <w:rPr>
          <w:rFonts w:cs="Times New Roman"/>
        </w:rPr>
        <w:t xml:space="preserve"> (in total 20 clusters)</w:t>
      </w:r>
      <w:r w:rsidRPr="00823579">
        <w:rPr>
          <w:rFonts w:cs="Times New Roman"/>
        </w:rPr>
        <w:t>.</w:t>
      </w:r>
    </w:p>
    <w:p w14:paraId="59A243D8" w14:textId="77777777" w:rsidR="00284D80" w:rsidRDefault="00284D80" w:rsidP="00284D80">
      <w:pPr>
        <w:tabs>
          <w:tab w:val="left" w:pos="216"/>
        </w:tabs>
        <w:spacing w:after="0"/>
      </w:pPr>
    </w:p>
    <w:p w14:paraId="0B0A05DC" w14:textId="32361E4B" w:rsidR="00284D80" w:rsidRPr="008927B0" w:rsidRDefault="008927B0" w:rsidP="008927B0">
      <w:pPr>
        <w:tabs>
          <w:tab w:val="left" w:pos="216"/>
        </w:tabs>
        <w:spacing w:after="0"/>
      </w:pPr>
      <w:r>
        <w:rPr>
          <w:noProof/>
        </w:rPr>
        <w:drawing>
          <wp:inline distT="0" distB="0" distL="0" distR="0" wp14:anchorId="10D65202" wp14:editId="1AFBDE74">
            <wp:extent cx="5937250" cy="4502785"/>
            <wp:effectExtent l="0" t="0" r="6350" b="0"/>
            <wp:docPr id="12675475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937250" cy="4502785"/>
                    </a:xfrm>
                    <a:prstGeom prst="rect">
                      <a:avLst/>
                    </a:prstGeom>
                    <a:noFill/>
                    <a:ln>
                      <a:noFill/>
                    </a:ln>
                  </pic:spPr>
                </pic:pic>
              </a:graphicData>
            </a:graphic>
          </wp:inline>
        </w:drawing>
      </w:r>
    </w:p>
    <w:p w14:paraId="1F0C810C" w14:textId="77777777" w:rsidR="005B1A35" w:rsidRPr="00823579" w:rsidRDefault="005B1A35" w:rsidP="005B1A35">
      <w:pPr>
        <w:pStyle w:val="MDPI51figurecaption"/>
        <w:spacing w:before="0" w:after="0" w:line="480" w:lineRule="auto"/>
        <w:ind w:left="0"/>
        <w:rPr>
          <w:rFonts w:ascii="Times New Roman" w:eastAsia="Palatino Linotype" w:hAnsi="Times New Roman"/>
        </w:rPr>
      </w:pPr>
      <w:r w:rsidRPr="00823579">
        <w:rPr>
          <w:rFonts w:ascii="Times New Roman" w:eastAsia="Palatino Linotype" w:hAnsi="Times New Roman"/>
          <w:b/>
        </w:rPr>
        <w:lastRenderedPageBreak/>
        <w:t xml:space="preserve">Fig 1. Synthetic datasets presented with PCA and ground truth labels. </w:t>
      </w:r>
      <w:r w:rsidRPr="00823579">
        <w:rPr>
          <w:rFonts w:ascii="Times New Roman" w:eastAsia="Palatino Linotype" w:hAnsi="Times New Roman"/>
        </w:rPr>
        <w:t>Four different simulations were reduced to a 2-dimensional space using PCA. The colors represent the true clusters indicating that PCA is unable to find a set of features that offer cluster separability.</w:t>
      </w:r>
    </w:p>
    <w:p w14:paraId="2D531F34" w14:textId="77777777" w:rsidR="00A014A2" w:rsidRPr="00823579" w:rsidRDefault="00A014A2" w:rsidP="00284D80">
      <w:pPr>
        <w:tabs>
          <w:tab w:val="left" w:pos="216"/>
        </w:tabs>
        <w:spacing w:after="0"/>
      </w:pPr>
    </w:p>
    <w:p w14:paraId="60BD0C8D" w14:textId="7BE59CA7" w:rsidR="00A014A2" w:rsidRPr="00823579" w:rsidRDefault="00A014A2" w:rsidP="00A014A2">
      <w:pPr>
        <w:pStyle w:val="Heading2"/>
        <w:rPr>
          <w:rFonts w:cs="Times New Roman"/>
        </w:rPr>
      </w:pPr>
      <w:r w:rsidRPr="00823579">
        <w:rPr>
          <w:rStyle w:val="Heading3Char"/>
          <w:rFonts w:cs="Times New Roman"/>
          <w:sz w:val="32"/>
          <w:szCs w:val="32"/>
        </w:rPr>
        <w:t xml:space="preserve">Data </w:t>
      </w:r>
      <w:r w:rsidR="005E21F9" w:rsidRPr="00823579">
        <w:rPr>
          <w:rStyle w:val="Heading3Char"/>
          <w:rFonts w:cs="Times New Roman"/>
          <w:sz w:val="32"/>
          <w:szCs w:val="32"/>
        </w:rPr>
        <w:t>p</w:t>
      </w:r>
      <w:r w:rsidRPr="00823579">
        <w:rPr>
          <w:rStyle w:val="Heading3Char"/>
          <w:rFonts w:cs="Times New Roman"/>
          <w:sz w:val="32"/>
          <w:szCs w:val="32"/>
        </w:rPr>
        <w:t>reprocessing</w:t>
      </w:r>
    </w:p>
    <w:p w14:paraId="33748BD3" w14:textId="76FDCC7D" w:rsidR="001E5347" w:rsidRPr="00823579" w:rsidRDefault="00EA2D13" w:rsidP="00A014A2">
      <w:pPr>
        <w:tabs>
          <w:tab w:val="left" w:pos="216"/>
        </w:tabs>
        <w:spacing w:after="0"/>
      </w:pPr>
      <w:r w:rsidRPr="00823579">
        <w:t>Besides the traditional scaling and shuffling of data, a</w:t>
      </w:r>
      <w:r w:rsidR="001E5347" w:rsidRPr="00823579">
        <w:t xml:space="preserve"> first step of preprocessing that might improve spike sorting performa</w:t>
      </w:r>
      <w:r w:rsidR="003F3574" w:rsidRPr="00823579">
        <w:t>nce is the alignment of spikes (the necessity of this step is dependent upon the spike detection. The following expression was employed for to align all spikes to a given index:</w:t>
      </w:r>
    </w:p>
    <w:p w14:paraId="0129967B" w14:textId="7EB756DD" w:rsidR="00A014A2" w:rsidRPr="00823579" w:rsidRDefault="00000000" w:rsidP="00A014A2">
      <w:pPr>
        <w:tabs>
          <w:tab w:val="left" w:pos="216"/>
        </w:tabs>
        <w:spacing w:after="0"/>
      </w:pPr>
      <m:oMathPara>
        <m:oMath>
          <m:eqArr>
            <m:eqArrPr>
              <m:maxDist m:val="1"/>
              <m:ctrlPr>
                <w:rPr>
                  <w:rFonts w:ascii="Cambria Math" w:hAnsi="Cambria Math"/>
                  <w:i/>
                </w:rPr>
              </m:ctrlPr>
            </m:eqArrPr>
            <m:e>
              <m:r>
                <w:rPr>
                  <w:rFonts w:ascii="Cambria Math" w:hAnsi="Cambria Math"/>
                </w:rPr>
                <m:t>ne</m:t>
              </m:r>
              <m:sSub>
                <m:sSubPr>
                  <m:ctrlPr>
                    <w:rPr>
                      <w:rFonts w:ascii="Cambria Math" w:hAnsi="Cambria Math"/>
                      <w:i/>
                    </w:rPr>
                  </m:ctrlPr>
                </m:sSubPr>
                <m:e>
                  <m:r>
                    <w:rPr>
                      <w:rFonts w:ascii="Cambria Math" w:hAnsi="Cambria Math"/>
                    </w:rPr>
                    <m:t>w_start</m:t>
                  </m:r>
                </m:e>
                <m:sub>
                  <m:r>
                    <w:rPr>
                      <w:rFonts w:ascii="Cambria Math" w:hAnsi="Cambria Math"/>
                    </w:rPr>
                    <m:t>spike</m:t>
                  </m:r>
                </m:sub>
              </m:sSub>
              <m:r>
                <w:rPr>
                  <w:rFonts w:ascii="Cambria Math" w:hAnsi="Cambria Math"/>
                </w:rPr>
                <m:t>= ol</m:t>
              </m:r>
              <m:sSub>
                <m:sSubPr>
                  <m:ctrlPr>
                    <w:rPr>
                      <w:rFonts w:ascii="Cambria Math" w:hAnsi="Cambria Math"/>
                      <w:i/>
                    </w:rPr>
                  </m:ctrlPr>
                </m:sSubPr>
                <m:e>
                  <m:r>
                    <w:rPr>
                      <w:rFonts w:ascii="Cambria Math" w:hAnsi="Cambria Math"/>
                    </w:rPr>
                    <m:t>d_start</m:t>
                  </m:r>
                </m:e>
                <m:sub>
                  <m:r>
                    <w:rPr>
                      <w:rFonts w:ascii="Cambria Math" w:hAnsi="Cambria Math"/>
                    </w:rPr>
                    <m:t>spike</m:t>
                  </m:r>
                </m:sub>
              </m:sSub>
              <m:r>
                <w:rPr>
                  <w:rFonts w:ascii="Cambria Math" w:hAnsi="Cambria Math"/>
                </w:rPr>
                <m:t>–</m:t>
              </m:r>
              <m:d>
                <m:dPr>
                  <m:ctrlPr>
                    <w:rPr>
                      <w:rFonts w:ascii="Cambria Math" w:hAnsi="Cambria Math"/>
                      <w:i/>
                    </w:rPr>
                  </m:ctrlPr>
                </m:dPr>
                <m:e>
                  <m:r>
                    <w:rPr>
                      <w:rFonts w:ascii="Cambria Math" w:hAnsi="Cambria Math"/>
                    </w:rPr>
                    <m:t>inde</m:t>
                  </m:r>
                  <m:sSub>
                    <m:sSubPr>
                      <m:ctrlPr>
                        <w:rPr>
                          <w:rFonts w:ascii="Cambria Math" w:hAnsi="Cambria Math"/>
                          <w:i/>
                        </w:rPr>
                      </m:ctrlPr>
                    </m:sSubPr>
                    <m:e>
                      <m:r>
                        <w:rPr>
                          <w:rFonts w:ascii="Cambria Math" w:hAnsi="Cambria Math"/>
                        </w:rPr>
                        <m:t>x</m:t>
                      </m:r>
                    </m:e>
                    <m:sub>
                      <m:r>
                        <w:rPr>
                          <w:rFonts w:ascii="Cambria Math" w:hAnsi="Cambria Math"/>
                        </w:rPr>
                        <m:t>align</m:t>
                      </m:r>
                    </m:sub>
                  </m:sSub>
                  <m:r>
                    <w:rPr>
                      <w:rFonts w:ascii="Cambria Math" w:hAnsi="Cambria Math"/>
                    </w:rPr>
                    <m:t>-pea</m:t>
                  </m:r>
                  <m:sSub>
                    <m:sSubPr>
                      <m:ctrlPr>
                        <w:rPr>
                          <w:rFonts w:ascii="Cambria Math" w:hAnsi="Cambria Math"/>
                          <w:i/>
                        </w:rPr>
                      </m:ctrlPr>
                    </m:sSubPr>
                    <m:e>
                      <m:r>
                        <w:rPr>
                          <w:rFonts w:ascii="Cambria Math" w:hAnsi="Cambria Math"/>
                        </w:rPr>
                        <m:t>k</m:t>
                      </m:r>
                    </m:e>
                    <m:sub>
                      <m:r>
                        <w:rPr>
                          <w:rFonts w:ascii="Cambria Math" w:hAnsi="Cambria Math"/>
                        </w:rPr>
                        <m:t>spike</m:t>
                      </m:r>
                    </m:sub>
                  </m:sSub>
                </m:e>
              </m:d>
              <m:r>
                <w:rPr>
                  <w:rFonts w:ascii="Cambria Math" w:hAnsi="Cambria Math"/>
                </w:rPr>
                <m:t>#</m:t>
              </m:r>
              <m:d>
                <m:dPr>
                  <m:ctrlPr>
                    <w:rPr>
                      <w:rFonts w:ascii="Cambria Math" w:hAnsi="Cambria Math"/>
                      <w:i/>
                    </w:rPr>
                  </m:ctrlPr>
                </m:dPr>
                <m:e>
                  <m:r>
                    <w:rPr>
                      <w:rFonts w:ascii="Cambria Math" w:hAnsi="Cambria Math"/>
                    </w:rPr>
                    <m:t>10</m:t>
                  </m:r>
                </m:e>
              </m:d>
            </m:e>
          </m:eqArr>
        </m:oMath>
      </m:oMathPara>
    </w:p>
    <w:p w14:paraId="337EA5B5" w14:textId="77777777" w:rsidR="00A014A2" w:rsidRPr="00823579" w:rsidRDefault="00A014A2" w:rsidP="00A014A2">
      <w:pPr>
        <w:tabs>
          <w:tab w:val="left" w:pos="216"/>
        </w:tabs>
        <w:spacing w:after="0"/>
      </w:pPr>
    </w:p>
    <w:p w14:paraId="522E2247" w14:textId="47CE2768" w:rsidR="005E4BB8" w:rsidRPr="00823579" w:rsidRDefault="005E4BB8" w:rsidP="00A014A2">
      <w:pPr>
        <w:tabs>
          <w:tab w:val="left" w:pos="216"/>
        </w:tabs>
        <w:spacing w:after="0"/>
      </w:pPr>
      <w:r w:rsidRPr="00823579">
        <w:t xml:space="preserve">The starting index of a spike waveform in the recorded signal is given by the </w:t>
      </w:r>
      <w:r w:rsidRPr="00823579">
        <w:rPr>
          <w:i/>
          <w:iCs/>
        </w:rPr>
        <w:t>old_start</w:t>
      </w:r>
      <w:r w:rsidRPr="00823579">
        <w:t xml:space="preserve"> term, which must be shifted to </w:t>
      </w:r>
      <w:r w:rsidRPr="00823579">
        <w:rPr>
          <w:i/>
          <w:iCs/>
        </w:rPr>
        <w:t>new_start</w:t>
      </w:r>
      <w:r w:rsidRPr="00823579">
        <w:rPr>
          <w:iCs/>
        </w:rPr>
        <w:t xml:space="preserve"> to align all spikes</w:t>
      </w:r>
      <w:r w:rsidR="005F129F" w:rsidRPr="00823579">
        <w:rPr>
          <w:iCs/>
        </w:rPr>
        <w:t xml:space="preserve"> to the same </w:t>
      </w:r>
      <w:r w:rsidR="005F129F" w:rsidRPr="00823579">
        <w:rPr>
          <w:i/>
          <w:iCs/>
        </w:rPr>
        <w:t>index</w:t>
      </w:r>
      <w:r w:rsidRPr="00823579">
        <w:rPr>
          <w:iCs/>
        </w:rPr>
        <w:t>.</w:t>
      </w:r>
      <w:r w:rsidR="005F129F" w:rsidRPr="00823579">
        <w:rPr>
          <w:iCs/>
        </w:rPr>
        <w:t xml:space="preserve"> </w:t>
      </w:r>
      <w:r w:rsidR="00A10A67" w:rsidRPr="00823579">
        <w:rPr>
          <w:iCs/>
        </w:rPr>
        <w:t>The reference point for alignment can be any index of the spike. However, the superior choice regarding performance is the maximum peak of the spike, also called the amplitude</w:t>
      </w:r>
      <w:r w:rsidR="00E04C66" w:rsidRPr="00823579">
        <w:rPr>
          <w:iCs/>
        </w:rPr>
        <w:t xml:space="preserve"> which is represented by the </w:t>
      </w:r>
      <w:r w:rsidR="00E04C66" w:rsidRPr="00823579">
        <w:rPr>
          <w:i/>
          <w:iCs/>
        </w:rPr>
        <w:t>peak</w:t>
      </w:r>
      <w:r w:rsidR="00E04C66" w:rsidRPr="00823579">
        <w:rPr>
          <w:iCs/>
        </w:rPr>
        <w:t xml:space="preserve"> term</w:t>
      </w:r>
      <w:r w:rsidR="00A10A67" w:rsidRPr="00823579">
        <w:rPr>
          <w:iCs/>
        </w:rPr>
        <w:t xml:space="preserve">. </w:t>
      </w:r>
      <w:r w:rsidR="00F678E2" w:rsidRPr="00823579">
        <w:rPr>
          <w:iCs/>
        </w:rPr>
        <w:t xml:space="preserve">This formula offers flexibility as any reference point could be chosen for alignment </w:t>
      </w:r>
      <w:r w:rsidR="00F678E2" w:rsidRPr="00823579">
        <w:fldChar w:fldCharType="begin"/>
      </w:r>
      <w:r w:rsidR="007B71E0" w:rsidRPr="00823579">
        <w:instrText xml:space="preserve"> ADDIN ZOTERO_ITEM CSL_CITATION {"citationID":"OLes9rht","properties":{"formattedCitation":"(82)","plainCitation":"(82)","noteIndex":0},"citationItems":[{"id":348,"uris":["http://zotero.org/users/8619560/items/DU8Z3RC9"],"itemData":{"id":348,"type":"article-journal","abstract":"Three-dimensional vertical micro and nanostructures can enhance the signal quality of multielectrode arrays and promise to become the prime methodology for the investigation of large networks of electrogenic cells. So far, the access to the intracellular environment was obtained by spontaneous poration, electroporation or by surface functionalization of the micro/nanostructures; however these methods still suffer some limitations due to their intrinsic characteristics that limit their widespread use. Here, we demonstrate the ability of continuously recording at each electrode site both extracellular and intracellular-like action potentials of spontaneously active mammalian neurons and HL-1 cardiac-derived cells. This is obtained through the combination of vertical nano-electrodes with plasmonic opto-poration. We demonstrate long-term and stable recordings with very good signal-to-noise ratio. Additionally, plasmonic opto-poration does not perturb the spontaneous electrical activity, it allows continuous recording even during the poration process, and offers the capability to regulate extracellular and intracellular contributions by means of partial cellular poration.","container-title":"Nano letters","DOI":"10.1021/acs.nanolett.7b01523","journalAbbreviation":"Nano letters","source":"ResearchGate","title":"Intracellular and Extracellular Recording of Spontaneous Action Potentials in Mammalian Neurons and Cardiac Cells with 3D Plasmonic Nanoelectrodes","volume":"17","author":[{"family":"Dipalo","given":"Michele"},{"family":"Amin","given":"Hayder"},{"family":"Lovato","given":"Laura"},{"family":"Moia","given":"F."},{"family":"Caprettini","given":"Valeria"},{"family":"Messina","given":"Gabriele"},{"family":"Tantussi","given":"Francesco"},{"family":"Berdondini","given":"Luca"},{"family":"De angelis","given":"Francesco"}],"issued":{"date-parts":[["2017",5,23]]}}}],"schema":"https://github.com/citation-style-language/schema/raw/master/csl-citation.json"} </w:instrText>
      </w:r>
      <w:r w:rsidR="00F678E2" w:rsidRPr="00823579">
        <w:fldChar w:fldCharType="separate"/>
      </w:r>
      <w:r w:rsidR="007B71E0" w:rsidRPr="00823579">
        <w:t>(82)</w:t>
      </w:r>
      <w:r w:rsidR="00F678E2" w:rsidRPr="00823579">
        <w:fldChar w:fldCharType="end"/>
      </w:r>
      <w:r w:rsidR="00F678E2" w:rsidRPr="00823579">
        <w:rPr>
          <w:iCs/>
        </w:rPr>
        <w:t xml:space="preserve">. </w:t>
      </w:r>
    </w:p>
    <w:p w14:paraId="163DED15" w14:textId="3C5754E4" w:rsidR="00A014A2" w:rsidRPr="00823579" w:rsidRDefault="00A014A2" w:rsidP="00284D80">
      <w:pPr>
        <w:tabs>
          <w:tab w:val="left" w:pos="216"/>
        </w:tabs>
        <w:spacing w:after="0"/>
      </w:pPr>
    </w:p>
    <w:p w14:paraId="315B75F5" w14:textId="77777777" w:rsidR="00CD451B" w:rsidRPr="00823579" w:rsidRDefault="00CD451B" w:rsidP="00CD451B">
      <w:pPr>
        <w:pStyle w:val="MDPI31text"/>
        <w:spacing w:line="480" w:lineRule="auto"/>
        <w:ind w:left="0" w:firstLine="0"/>
        <w:rPr>
          <w:rFonts w:ascii="Times New Roman" w:hAnsi="Times New Roman"/>
          <w:noProof/>
        </w:rPr>
      </w:pPr>
      <w:r w:rsidRPr="00823579">
        <w:rPr>
          <w:rFonts w:ascii="Times New Roman" w:eastAsia="Palatino Linotype" w:hAnsi="Times New Roman"/>
          <w:noProof/>
          <w:lang w:eastAsia="en-US" w:bidi="ar-SA"/>
        </w:rPr>
        <w:lastRenderedPageBreak/>
        <w:drawing>
          <wp:inline distT="0" distB="0" distL="0" distR="0" wp14:anchorId="6423D22A" wp14:editId="4D42704C">
            <wp:extent cx="5886435" cy="4731488"/>
            <wp:effectExtent l="0" t="0" r="635" b="0"/>
            <wp:docPr id="2" name="Picture 2"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scatter chart&#10;&#10;Description automatically generated"/>
                    <pic:cNvPicPr>
                      <a:picLocks noChangeAspect="1" noChangeArrowheads="1"/>
                    </pic:cNvPicPr>
                  </pic:nvPicPr>
                  <pic:blipFill rotWithShape="1">
                    <a:blip r:embed="rId7" cstate="print">
                      <a:extLst>
                        <a:ext uri="{28A0092B-C50C-407E-A947-70E740481C1C}">
                          <a14:useLocalDpi xmlns:a14="http://schemas.microsoft.com/office/drawing/2010/main" val="0"/>
                        </a:ext>
                      </a:extLst>
                    </a:blip>
                    <a:srcRect b="-583"/>
                    <a:stretch/>
                  </pic:blipFill>
                  <pic:spPr bwMode="auto">
                    <a:xfrm>
                      <a:off x="0" y="0"/>
                      <a:ext cx="5903353" cy="4745087"/>
                    </a:xfrm>
                    <a:prstGeom prst="rect">
                      <a:avLst/>
                    </a:prstGeom>
                    <a:noFill/>
                    <a:ln>
                      <a:noFill/>
                    </a:ln>
                    <a:extLst>
                      <a:ext uri="{53640926-AAD7-44D8-BBD7-CCE9431645EC}">
                        <a14:shadowObscured xmlns:a14="http://schemas.microsoft.com/office/drawing/2010/main"/>
                      </a:ext>
                    </a:extLst>
                  </pic:spPr>
                </pic:pic>
              </a:graphicData>
            </a:graphic>
          </wp:inline>
        </w:drawing>
      </w:r>
    </w:p>
    <w:p w14:paraId="00CD0771" w14:textId="6C9262A4" w:rsidR="00A2336F" w:rsidRPr="0069654C" w:rsidRDefault="00CD451B" w:rsidP="0069654C">
      <w:pPr>
        <w:pStyle w:val="MDPI51figurecaption"/>
        <w:spacing w:before="0" w:after="0" w:line="480" w:lineRule="auto"/>
        <w:ind w:left="0"/>
        <w:jc w:val="both"/>
        <w:rPr>
          <w:rFonts w:ascii="Times New Roman" w:eastAsia="Palatino Linotype" w:hAnsi="Times New Roman"/>
        </w:rPr>
      </w:pPr>
      <w:r w:rsidRPr="00823579">
        <w:rPr>
          <w:rFonts w:ascii="Times New Roman" w:eastAsia="Palatino Linotype" w:hAnsi="Times New Roman"/>
          <w:b/>
        </w:rPr>
        <w:t xml:space="preserve">Fig 4. Impact of alignment. </w:t>
      </w:r>
      <w:r w:rsidR="0087455B" w:rsidRPr="00823579">
        <w:rPr>
          <w:rFonts w:ascii="Times New Roman" w:eastAsia="Palatino Linotype" w:hAnsi="Times New Roman"/>
          <w:bCs/>
        </w:rPr>
        <w:t>PCA applied on Sim29</w:t>
      </w:r>
      <w:r w:rsidRPr="00823579">
        <w:rPr>
          <w:rFonts w:ascii="Times New Roman" w:eastAsia="Palatino Linotype" w:hAnsi="Times New Roman"/>
          <w:bCs/>
        </w:rPr>
        <w:t xml:space="preserve"> with and without alignment</w:t>
      </w:r>
      <w:r w:rsidRPr="00823579">
        <w:rPr>
          <w:rFonts w:ascii="Times New Roman" w:eastAsia="Palatino Linotype" w:hAnsi="Times New Roman"/>
        </w:rPr>
        <w:t xml:space="preserve">. The white cluster is kept together but the overlap with the blue cluster remains. </w:t>
      </w:r>
    </w:p>
    <w:p w14:paraId="38B76FF4" w14:textId="1D8AD9C6" w:rsidR="00C71B32" w:rsidRPr="00823579" w:rsidRDefault="00FF30DF" w:rsidP="00C71B32">
      <w:pPr>
        <w:pStyle w:val="Heading1"/>
        <w:rPr>
          <w:rFonts w:cs="Times New Roman"/>
        </w:rPr>
      </w:pPr>
      <w:r w:rsidRPr="00823579">
        <w:rPr>
          <w:rFonts w:cs="Times New Roman"/>
        </w:rPr>
        <w:t>Results</w:t>
      </w:r>
    </w:p>
    <w:p w14:paraId="127A06B9" w14:textId="72D13AC6" w:rsidR="00284D80" w:rsidRPr="00823579" w:rsidRDefault="00284D80" w:rsidP="00284D80">
      <w:pPr>
        <w:pStyle w:val="Heading2"/>
        <w:rPr>
          <w:rStyle w:val="Heading2Char"/>
          <w:rFonts w:cs="Times New Roman"/>
        </w:rPr>
      </w:pPr>
      <w:r w:rsidRPr="00823579">
        <w:rPr>
          <w:rStyle w:val="Heading2Char"/>
          <w:rFonts w:cs="Times New Roman"/>
        </w:rPr>
        <w:t>Performance evaluation</w:t>
      </w:r>
    </w:p>
    <w:p w14:paraId="5FC8A075" w14:textId="380F41E3" w:rsidR="002D1BEE" w:rsidRDefault="002D1BEE" w:rsidP="002D1BEE">
      <w:r w:rsidRPr="00823579">
        <w:t xml:space="preserve">We begin the analysis with the evaluation of the four selected datasets </w:t>
      </w:r>
      <w:r w:rsidRPr="00823579">
        <w:fldChar w:fldCharType="begin"/>
      </w:r>
      <w:r w:rsidRPr="00823579">
        <w:instrText xml:space="preserve"> ADDIN ZOTERO_ITEM CSL_CITATION {"citationID":"wTcYIV8M","properties":{"formattedCitation":"(16)","plainCitation":"(16)","noteIndex":0},"citationItems":[{"id":"fHLkM7it/FzMTCCRH","uris":["http://zotero.org/users/8619560/items/FNGTEL7Q"],"itemData":{"id":53,"type":"article-journal","abstract":"Recent studies highlighted the disagreement between the typical number of neurons observed with extracellular recordings and the ones to be expected based on anatomical and physiological considerations. This disagreement has been mainly attributed to the presence of sparsely firing neurons. However, it is also possible that this is due to limitations of the spike sorting algorithms used to process the data. To address this issue, we used realistic simulations of extracellular recordings and found a relatively poor spike sorting performance for simulations containing a large number of neurons. In fact, the number of correctly identified neurons for single-channel recordings showed an asymptotic behavior saturating at about 8-10 units, when up to 20 units were present in the data. This performance was significantly poorer for neurons with low firing rates, as these units were twice more likely to be missed than the ones with high firing rates in simulations containing many neurons. These results uncover one of the main reasons for the relatively low number of neurons found in extracellular recording and also stress the importance of further developments of spike sorting algorithms.","container-title":"Journal of Neuroscience Methods","DOI":"10.1016/j.jneumeth.2012.07.010","ISSN":"1872-678X","issue":"1","journalAbbreviation":"J Neurosci Methods","language":"eng","note":"PMID: 22841630\nPMCID: PMC3657693","page":"58-65","source":"PubMed","title":"How many neurons can we see with current spike sorting algorithms?","volume":"211","author":[{"family":"Pedreira","given":"Carlos"},{"family":"Martinez","given":"Juan"},{"family":"Ison","given":"Matias J."},{"family":"Quian Quiroga","given":"Rodrigo"}],"issued":{"date-parts":[["2012",10,15]]}}}],"schema":"https://github.com/citation-style-language/schema/raw/master/csl-citation.json"} </w:instrText>
      </w:r>
      <w:r w:rsidRPr="00823579">
        <w:fldChar w:fldCharType="separate"/>
      </w:r>
      <w:r w:rsidRPr="00823579">
        <w:t>(16)</w:t>
      </w:r>
      <w:r w:rsidRPr="00823579">
        <w:fldChar w:fldCharType="end"/>
      </w:r>
      <w:r w:rsidRPr="00823579">
        <w:t>. Each of the deep clustering methods was run on these datasets and we make a comparative analysis of these methods against traditional feature extraction algorithms combined with K-Means</w:t>
      </w:r>
      <w:r w:rsidR="00505459" w:rsidRPr="00823579">
        <w:t>.</w:t>
      </w:r>
      <w:r w:rsidR="009263FE" w:rsidRPr="00823579">
        <w:t xml:space="preserve"> </w:t>
      </w:r>
      <w:r w:rsidR="00046BCC">
        <w:t>All deep clustering approaches have been created with the same neural network architecture of [60,40,20] with an embedding size of 10</w:t>
      </w:r>
      <w:r w:rsidR="009D3C7C">
        <w:t xml:space="preserve"> and have been trained on the spike data on batches of 256</w:t>
      </w:r>
      <w:r w:rsidR="000202ED">
        <w:t xml:space="preserve">. As with K-Means, the true number of clusters has been provided in order to make a fair comparison among clustering abilities. </w:t>
      </w:r>
      <w:r w:rsidR="00481928">
        <w:t>Other parameters, such as the learning rate and specific parameters of the method are presented in Table 2. These have been found through a grid search</w:t>
      </w:r>
      <w:r w:rsidR="00DE324F">
        <w:t xml:space="preserve"> as the best performing across the datasets</w:t>
      </w:r>
      <w:r w:rsidR="00481928">
        <w:t xml:space="preserve">. </w:t>
      </w:r>
    </w:p>
    <w:p w14:paraId="166AADD9" w14:textId="77777777" w:rsidR="000202ED" w:rsidRDefault="000202ED" w:rsidP="002D1BEE"/>
    <w:p w14:paraId="113B17F9" w14:textId="26C027D3" w:rsidR="000202ED" w:rsidRDefault="000202ED" w:rsidP="002D1BEE">
      <w:r>
        <w:t>Table 2 – Parametrization of deep clustering approaches</w:t>
      </w:r>
      <w:r w:rsidR="00285784">
        <w:t>.</w:t>
      </w:r>
    </w:p>
    <w:tbl>
      <w:tblPr>
        <w:tblStyle w:val="TableGrid"/>
        <w:tblW w:w="0" w:type="auto"/>
        <w:tblLook w:val="04A0" w:firstRow="1" w:lastRow="0" w:firstColumn="1" w:lastColumn="0" w:noHBand="0" w:noVBand="1"/>
      </w:tblPr>
      <w:tblGrid>
        <w:gridCol w:w="1345"/>
        <w:gridCol w:w="2668"/>
        <w:gridCol w:w="2668"/>
        <w:gridCol w:w="2669"/>
      </w:tblGrid>
      <w:tr w:rsidR="00481928" w14:paraId="07688CCA" w14:textId="77777777" w:rsidTr="006149F2">
        <w:tc>
          <w:tcPr>
            <w:tcW w:w="1345" w:type="dxa"/>
          </w:tcPr>
          <w:p w14:paraId="0DAC1738" w14:textId="55DBE04E" w:rsidR="00481928" w:rsidRPr="006149F2" w:rsidRDefault="006149F2" w:rsidP="00481928">
            <w:pPr>
              <w:rPr>
                <w:b/>
                <w:bCs/>
                <w:color w:val="000000"/>
                <w:sz w:val="22"/>
                <w:szCs w:val="22"/>
                <w:lang w:eastAsia="en-US"/>
              </w:rPr>
            </w:pPr>
            <w:r w:rsidRPr="00823579">
              <w:rPr>
                <w:b/>
                <w:bCs/>
                <w:color w:val="000000"/>
                <w:sz w:val="22"/>
                <w:szCs w:val="22"/>
                <w:lang w:eastAsia="en-US"/>
              </w:rPr>
              <w:t>Algorithm</w:t>
            </w:r>
          </w:p>
        </w:tc>
        <w:tc>
          <w:tcPr>
            <w:tcW w:w="2668" w:type="dxa"/>
          </w:tcPr>
          <w:p w14:paraId="1E03749F" w14:textId="4B8C153E" w:rsidR="00481928" w:rsidRPr="006149F2" w:rsidRDefault="006149F2" w:rsidP="00481928">
            <w:pPr>
              <w:rPr>
                <w:b/>
                <w:bCs/>
              </w:rPr>
            </w:pPr>
            <w:r w:rsidRPr="006149F2">
              <w:rPr>
                <w:b/>
                <w:bCs/>
              </w:rPr>
              <w:t>Pretrain learning rate</w:t>
            </w:r>
          </w:p>
        </w:tc>
        <w:tc>
          <w:tcPr>
            <w:tcW w:w="2668" w:type="dxa"/>
          </w:tcPr>
          <w:p w14:paraId="059DBC5D" w14:textId="758BD8AE" w:rsidR="00481928" w:rsidRPr="006149F2" w:rsidRDefault="006149F2" w:rsidP="00481928">
            <w:pPr>
              <w:rPr>
                <w:b/>
                <w:bCs/>
              </w:rPr>
            </w:pPr>
            <w:r w:rsidRPr="006149F2">
              <w:rPr>
                <w:b/>
                <w:bCs/>
              </w:rPr>
              <w:t>Clustering learning rate</w:t>
            </w:r>
          </w:p>
        </w:tc>
        <w:tc>
          <w:tcPr>
            <w:tcW w:w="2669" w:type="dxa"/>
          </w:tcPr>
          <w:p w14:paraId="0F4FE749" w14:textId="0D5E310C" w:rsidR="00481928" w:rsidRPr="006149F2" w:rsidRDefault="00DE324F" w:rsidP="00481928">
            <w:pPr>
              <w:rPr>
                <w:b/>
                <w:bCs/>
              </w:rPr>
            </w:pPr>
            <w:r>
              <w:rPr>
                <w:b/>
                <w:bCs/>
              </w:rPr>
              <w:t>Other parameters</w:t>
            </w:r>
          </w:p>
        </w:tc>
      </w:tr>
      <w:tr w:rsidR="00481928" w14:paraId="346396DF" w14:textId="77777777" w:rsidTr="006149F2">
        <w:tc>
          <w:tcPr>
            <w:tcW w:w="1345" w:type="dxa"/>
          </w:tcPr>
          <w:p w14:paraId="7529A65A" w14:textId="762CE888" w:rsidR="00481928" w:rsidRDefault="00481928" w:rsidP="00481928">
            <w:r w:rsidRPr="00823579">
              <w:rPr>
                <w:color w:val="000000"/>
                <w:sz w:val="22"/>
                <w:szCs w:val="22"/>
                <w:lang w:eastAsia="en-US"/>
              </w:rPr>
              <w:t>ACeDeC</w:t>
            </w:r>
          </w:p>
        </w:tc>
        <w:tc>
          <w:tcPr>
            <w:tcW w:w="2668" w:type="dxa"/>
          </w:tcPr>
          <w:p w14:paraId="59DFC0C8" w14:textId="7DD65274" w:rsidR="00481928" w:rsidRDefault="00DE324F" w:rsidP="00481928">
            <w:r>
              <w:t>1e-3</w:t>
            </w:r>
          </w:p>
        </w:tc>
        <w:tc>
          <w:tcPr>
            <w:tcW w:w="2668" w:type="dxa"/>
          </w:tcPr>
          <w:p w14:paraId="77F39CAF" w14:textId="1CA46F23" w:rsidR="00481928" w:rsidRDefault="00DE324F" w:rsidP="00481928">
            <w:r>
              <w:t>1e-3</w:t>
            </w:r>
          </w:p>
        </w:tc>
        <w:tc>
          <w:tcPr>
            <w:tcW w:w="2669" w:type="dxa"/>
          </w:tcPr>
          <w:p w14:paraId="57CED238" w14:textId="7349ADD4" w:rsidR="00481928" w:rsidRDefault="00DE324F" w:rsidP="00481928">
            <w:r>
              <w:t>Initialisation: ‘acedec’</w:t>
            </w:r>
          </w:p>
        </w:tc>
      </w:tr>
      <w:tr w:rsidR="00481928" w14:paraId="51073012" w14:textId="77777777" w:rsidTr="006149F2">
        <w:tc>
          <w:tcPr>
            <w:tcW w:w="1345" w:type="dxa"/>
          </w:tcPr>
          <w:p w14:paraId="6B9FAB65" w14:textId="33E1978D" w:rsidR="00481928" w:rsidRDefault="00481928" w:rsidP="00481928">
            <w:r w:rsidRPr="00823579">
              <w:rPr>
                <w:color w:val="000000"/>
                <w:sz w:val="22"/>
                <w:szCs w:val="22"/>
                <w:lang w:eastAsia="en-US"/>
              </w:rPr>
              <w:t>AEC</w:t>
            </w:r>
          </w:p>
        </w:tc>
        <w:tc>
          <w:tcPr>
            <w:tcW w:w="2668" w:type="dxa"/>
          </w:tcPr>
          <w:p w14:paraId="677F3F58" w14:textId="453EDE1C" w:rsidR="00481928" w:rsidRDefault="00DE324F" w:rsidP="00481928">
            <w:r>
              <w:t>1e-5</w:t>
            </w:r>
          </w:p>
        </w:tc>
        <w:tc>
          <w:tcPr>
            <w:tcW w:w="2668" w:type="dxa"/>
          </w:tcPr>
          <w:p w14:paraId="17AE0457" w14:textId="65E6C159" w:rsidR="00481928" w:rsidRDefault="00DE324F" w:rsidP="00481928">
            <w:r>
              <w:t>1e-2</w:t>
            </w:r>
          </w:p>
        </w:tc>
        <w:tc>
          <w:tcPr>
            <w:tcW w:w="2669" w:type="dxa"/>
          </w:tcPr>
          <w:p w14:paraId="09E92A44" w14:textId="3BD29A62" w:rsidR="00481928" w:rsidRDefault="00F420E6" w:rsidP="00481928">
            <w:r>
              <w:t>-</w:t>
            </w:r>
          </w:p>
        </w:tc>
      </w:tr>
      <w:tr w:rsidR="00481928" w14:paraId="1702953E" w14:textId="77777777" w:rsidTr="006149F2">
        <w:tc>
          <w:tcPr>
            <w:tcW w:w="1345" w:type="dxa"/>
          </w:tcPr>
          <w:p w14:paraId="1BCBF350" w14:textId="707FD6A9" w:rsidR="00481928" w:rsidRDefault="00481928" w:rsidP="00481928">
            <w:r w:rsidRPr="00823579">
              <w:rPr>
                <w:color w:val="000000"/>
                <w:sz w:val="22"/>
                <w:szCs w:val="22"/>
                <w:lang w:eastAsia="en-US"/>
              </w:rPr>
              <w:t>DCN</w:t>
            </w:r>
          </w:p>
        </w:tc>
        <w:tc>
          <w:tcPr>
            <w:tcW w:w="2668" w:type="dxa"/>
          </w:tcPr>
          <w:p w14:paraId="7A42168E" w14:textId="0DF844FB" w:rsidR="00481928" w:rsidRDefault="00F420E6" w:rsidP="00481928">
            <w:r>
              <w:t>1e-3</w:t>
            </w:r>
          </w:p>
        </w:tc>
        <w:tc>
          <w:tcPr>
            <w:tcW w:w="2668" w:type="dxa"/>
          </w:tcPr>
          <w:p w14:paraId="54684543" w14:textId="087B13B9" w:rsidR="00481928" w:rsidRDefault="00F420E6" w:rsidP="00481928">
            <w:r>
              <w:t>-</w:t>
            </w:r>
          </w:p>
        </w:tc>
        <w:tc>
          <w:tcPr>
            <w:tcW w:w="2669" w:type="dxa"/>
          </w:tcPr>
          <w:p w14:paraId="3F3608F6" w14:textId="74B05F12" w:rsidR="00481928" w:rsidRDefault="00F420E6" w:rsidP="00481928">
            <w:r>
              <w:t>-</w:t>
            </w:r>
          </w:p>
        </w:tc>
      </w:tr>
      <w:tr w:rsidR="00481928" w14:paraId="25998284" w14:textId="77777777" w:rsidTr="006149F2">
        <w:tc>
          <w:tcPr>
            <w:tcW w:w="1345" w:type="dxa"/>
          </w:tcPr>
          <w:p w14:paraId="59243720" w14:textId="735AF472" w:rsidR="00481928" w:rsidRDefault="00481928" w:rsidP="00481928">
            <w:r w:rsidRPr="00823579">
              <w:rPr>
                <w:color w:val="000000"/>
                <w:sz w:val="22"/>
                <w:szCs w:val="22"/>
                <w:lang w:eastAsia="en-US"/>
              </w:rPr>
              <w:t>DDC</w:t>
            </w:r>
          </w:p>
        </w:tc>
        <w:tc>
          <w:tcPr>
            <w:tcW w:w="2668" w:type="dxa"/>
          </w:tcPr>
          <w:p w14:paraId="5D63AB07" w14:textId="5760BD96" w:rsidR="00481928" w:rsidRDefault="00F420E6" w:rsidP="00481928">
            <w:r>
              <w:t>1e-3</w:t>
            </w:r>
          </w:p>
        </w:tc>
        <w:tc>
          <w:tcPr>
            <w:tcW w:w="2668" w:type="dxa"/>
          </w:tcPr>
          <w:p w14:paraId="53A514AB" w14:textId="35560BF2" w:rsidR="00481928" w:rsidRDefault="00F420E6" w:rsidP="00481928">
            <w:r>
              <w:t>-</w:t>
            </w:r>
          </w:p>
        </w:tc>
        <w:tc>
          <w:tcPr>
            <w:tcW w:w="2669" w:type="dxa"/>
          </w:tcPr>
          <w:p w14:paraId="7F16B7E3" w14:textId="5451E2A2" w:rsidR="00481928" w:rsidRDefault="00F420E6" w:rsidP="00481928">
            <w:r>
              <w:t>Ratio: 0.1</w:t>
            </w:r>
          </w:p>
        </w:tc>
      </w:tr>
      <w:tr w:rsidR="00481928" w14:paraId="5D418020" w14:textId="77777777" w:rsidTr="006149F2">
        <w:tc>
          <w:tcPr>
            <w:tcW w:w="1345" w:type="dxa"/>
          </w:tcPr>
          <w:p w14:paraId="0D30CFF5" w14:textId="0360BEB7" w:rsidR="00481928" w:rsidRDefault="00481928" w:rsidP="00481928">
            <w:r w:rsidRPr="00823579">
              <w:rPr>
                <w:color w:val="000000"/>
                <w:sz w:val="22"/>
                <w:szCs w:val="22"/>
                <w:lang w:eastAsia="en-US"/>
              </w:rPr>
              <w:t>DEC</w:t>
            </w:r>
          </w:p>
        </w:tc>
        <w:tc>
          <w:tcPr>
            <w:tcW w:w="2668" w:type="dxa"/>
          </w:tcPr>
          <w:p w14:paraId="24A6A0DA" w14:textId="283A6A79" w:rsidR="00481928" w:rsidRDefault="00F420E6" w:rsidP="00481928">
            <w:r>
              <w:t>1e-3</w:t>
            </w:r>
          </w:p>
        </w:tc>
        <w:tc>
          <w:tcPr>
            <w:tcW w:w="2668" w:type="dxa"/>
          </w:tcPr>
          <w:p w14:paraId="2775A38A" w14:textId="04AFE4D4" w:rsidR="00481928" w:rsidRDefault="00F420E6" w:rsidP="00481928">
            <w:r>
              <w:t>1e-4</w:t>
            </w:r>
          </w:p>
        </w:tc>
        <w:tc>
          <w:tcPr>
            <w:tcW w:w="2669" w:type="dxa"/>
          </w:tcPr>
          <w:p w14:paraId="670F9E87" w14:textId="3BBE9E62" w:rsidR="00481928" w:rsidRDefault="00F420E6" w:rsidP="00481928">
            <w:r>
              <w:t>Alpha: 0.25</w:t>
            </w:r>
          </w:p>
        </w:tc>
      </w:tr>
      <w:tr w:rsidR="00F420E6" w14:paraId="03A9DE2B" w14:textId="77777777" w:rsidTr="006149F2">
        <w:tc>
          <w:tcPr>
            <w:tcW w:w="1345" w:type="dxa"/>
          </w:tcPr>
          <w:p w14:paraId="12263322" w14:textId="4368F05D" w:rsidR="00F420E6" w:rsidRDefault="00F420E6" w:rsidP="00F420E6">
            <w:r w:rsidRPr="00823579">
              <w:rPr>
                <w:color w:val="000000"/>
                <w:sz w:val="22"/>
                <w:szCs w:val="22"/>
                <w:lang w:eastAsia="en-US"/>
              </w:rPr>
              <w:t>DeepECT</w:t>
            </w:r>
          </w:p>
        </w:tc>
        <w:tc>
          <w:tcPr>
            <w:tcW w:w="2668" w:type="dxa"/>
          </w:tcPr>
          <w:p w14:paraId="5E8448A3" w14:textId="5A4CAFF0" w:rsidR="00F420E6" w:rsidRDefault="00F420E6" w:rsidP="00F420E6">
            <w:r>
              <w:t>1e-2</w:t>
            </w:r>
          </w:p>
        </w:tc>
        <w:tc>
          <w:tcPr>
            <w:tcW w:w="2668" w:type="dxa"/>
          </w:tcPr>
          <w:p w14:paraId="13E37247" w14:textId="4B067374" w:rsidR="00F420E6" w:rsidRDefault="00F420E6" w:rsidP="00F420E6">
            <w:r>
              <w:t>1e-4</w:t>
            </w:r>
          </w:p>
        </w:tc>
        <w:tc>
          <w:tcPr>
            <w:tcW w:w="2669" w:type="dxa"/>
          </w:tcPr>
          <w:p w14:paraId="17A3D833" w14:textId="5187FB90" w:rsidR="00F420E6" w:rsidRDefault="00F420E6" w:rsidP="00F420E6">
            <w:r>
              <w:t>Max leaves: 20</w:t>
            </w:r>
          </w:p>
        </w:tc>
      </w:tr>
      <w:tr w:rsidR="00F420E6" w14:paraId="0B7FA740" w14:textId="77777777" w:rsidTr="006149F2">
        <w:tc>
          <w:tcPr>
            <w:tcW w:w="1345" w:type="dxa"/>
          </w:tcPr>
          <w:p w14:paraId="26BCCF98" w14:textId="2BDA035E" w:rsidR="00F420E6" w:rsidRDefault="00F420E6" w:rsidP="00F420E6">
            <w:r w:rsidRPr="00823579">
              <w:rPr>
                <w:color w:val="000000"/>
                <w:sz w:val="22"/>
                <w:szCs w:val="22"/>
                <w:lang w:eastAsia="en-US"/>
              </w:rPr>
              <w:t>DipDECK</w:t>
            </w:r>
          </w:p>
        </w:tc>
        <w:tc>
          <w:tcPr>
            <w:tcW w:w="2668" w:type="dxa"/>
          </w:tcPr>
          <w:p w14:paraId="3474C7FF" w14:textId="3C557542" w:rsidR="00F420E6" w:rsidRDefault="00F420E6" w:rsidP="00F420E6">
            <w:r>
              <w:t>1e-2</w:t>
            </w:r>
          </w:p>
        </w:tc>
        <w:tc>
          <w:tcPr>
            <w:tcW w:w="2668" w:type="dxa"/>
          </w:tcPr>
          <w:p w14:paraId="7F2949F0" w14:textId="35804BC7" w:rsidR="00F420E6" w:rsidRDefault="00F420E6" w:rsidP="00F420E6">
            <w:r>
              <w:t>1e-3</w:t>
            </w:r>
          </w:p>
        </w:tc>
        <w:tc>
          <w:tcPr>
            <w:tcW w:w="2669" w:type="dxa"/>
          </w:tcPr>
          <w:p w14:paraId="6E068740" w14:textId="15E7F33A" w:rsidR="00F420E6" w:rsidRDefault="00F420E6" w:rsidP="00F420E6">
            <w:r>
              <w:t>Merge threshold: 0.9</w:t>
            </w:r>
          </w:p>
        </w:tc>
      </w:tr>
      <w:tr w:rsidR="00F420E6" w14:paraId="3CDC1BC7" w14:textId="77777777" w:rsidTr="006149F2">
        <w:tc>
          <w:tcPr>
            <w:tcW w:w="1345" w:type="dxa"/>
          </w:tcPr>
          <w:p w14:paraId="3B40059C" w14:textId="65BFEFFC" w:rsidR="00F420E6" w:rsidRDefault="00F420E6" w:rsidP="00F420E6">
            <w:r w:rsidRPr="00823579">
              <w:rPr>
                <w:color w:val="000000"/>
                <w:sz w:val="22"/>
                <w:szCs w:val="22"/>
                <w:lang w:eastAsia="en-US"/>
              </w:rPr>
              <w:t>DipEncoder</w:t>
            </w:r>
          </w:p>
        </w:tc>
        <w:tc>
          <w:tcPr>
            <w:tcW w:w="2668" w:type="dxa"/>
          </w:tcPr>
          <w:p w14:paraId="222416D4" w14:textId="75A45571" w:rsidR="00F420E6" w:rsidRDefault="00F420E6" w:rsidP="00F420E6">
            <w:r>
              <w:t>1e-2</w:t>
            </w:r>
          </w:p>
        </w:tc>
        <w:tc>
          <w:tcPr>
            <w:tcW w:w="2668" w:type="dxa"/>
          </w:tcPr>
          <w:p w14:paraId="5D8C7EBB" w14:textId="52AD3E24" w:rsidR="00F420E6" w:rsidRDefault="00F420E6" w:rsidP="00F420E6">
            <w:r>
              <w:t>1e-4</w:t>
            </w:r>
          </w:p>
        </w:tc>
        <w:tc>
          <w:tcPr>
            <w:tcW w:w="2669" w:type="dxa"/>
          </w:tcPr>
          <w:p w14:paraId="71E6C337" w14:textId="5B35D8FF" w:rsidR="00F420E6" w:rsidRDefault="00F420E6" w:rsidP="00F420E6">
            <w:r>
              <w:t>-</w:t>
            </w:r>
          </w:p>
        </w:tc>
      </w:tr>
      <w:tr w:rsidR="00F420E6" w14:paraId="0C2A9213" w14:textId="77777777" w:rsidTr="006149F2">
        <w:tc>
          <w:tcPr>
            <w:tcW w:w="1345" w:type="dxa"/>
          </w:tcPr>
          <w:p w14:paraId="1A0ED60B" w14:textId="3B23D421" w:rsidR="00F420E6" w:rsidRPr="00823579" w:rsidRDefault="00F420E6" w:rsidP="00F420E6">
            <w:pPr>
              <w:rPr>
                <w:color w:val="000000"/>
                <w:sz w:val="22"/>
                <w:szCs w:val="22"/>
                <w:lang w:eastAsia="en-US"/>
              </w:rPr>
            </w:pPr>
            <w:r w:rsidRPr="00823579">
              <w:rPr>
                <w:color w:val="000000"/>
                <w:sz w:val="22"/>
                <w:szCs w:val="22"/>
                <w:lang w:eastAsia="en-US"/>
              </w:rPr>
              <w:t>DKM</w:t>
            </w:r>
          </w:p>
        </w:tc>
        <w:tc>
          <w:tcPr>
            <w:tcW w:w="2668" w:type="dxa"/>
          </w:tcPr>
          <w:p w14:paraId="463614ED" w14:textId="1887E17E" w:rsidR="00F420E6" w:rsidRDefault="00F420E6" w:rsidP="00F420E6">
            <w:r>
              <w:t>1e-3</w:t>
            </w:r>
          </w:p>
        </w:tc>
        <w:tc>
          <w:tcPr>
            <w:tcW w:w="2668" w:type="dxa"/>
          </w:tcPr>
          <w:p w14:paraId="23CD9307" w14:textId="27BE12D5" w:rsidR="00F420E6" w:rsidRDefault="00F420E6" w:rsidP="00F420E6">
            <w:r>
              <w:t>1e-5</w:t>
            </w:r>
          </w:p>
        </w:tc>
        <w:tc>
          <w:tcPr>
            <w:tcW w:w="2669" w:type="dxa"/>
          </w:tcPr>
          <w:p w14:paraId="208E3F99" w14:textId="41E54DDF" w:rsidR="00F420E6" w:rsidRDefault="00F420E6" w:rsidP="00F420E6">
            <w:r>
              <w:t>-</w:t>
            </w:r>
          </w:p>
        </w:tc>
      </w:tr>
      <w:tr w:rsidR="00F420E6" w14:paraId="1363ECA8" w14:textId="77777777" w:rsidTr="006149F2">
        <w:tc>
          <w:tcPr>
            <w:tcW w:w="1345" w:type="dxa"/>
          </w:tcPr>
          <w:p w14:paraId="63227270" w14:textId="0F66714A" w:rsidR="00F420E6" w:rsidRDefault="00F420E6" w:rsidP="00F420E6">
            <w:r w:rsidRPr="00823579">
              <w:rPr>
                <w:color w:val="000000"/>
                <w:sz w:val="22"/>
                <w:szCs w:val="22"/>
                <w:lang w:eastAsia="en-US"/>
              </w:rPr>
              <w:t>IDEC</w:t>
            </w:r>
          </w:p>
        </w:tc>
        <w:tc>
          <w:tcPr>
            <w:tcW w:w="2668" w:type="dxa"/>
          </w:tcPr>
          <w:p w14:paraId="3B8D2807" w14:textId="7B1A5EC5" w:rsidR="00F420E6" w:rsidRDefault="00F420E6" w:rsidP="00F420E6">
            <w:r>
              <w:t>1e-3</w:t>
            </w:r>
          </w:p>
        </w:tc>
        <w:tc>
          <w:tcPr>
            <w:tcW w:w="2668" w:type="dxa"/>
          </w:tcPr>
          <w:p w14:paraId="31455941" w14:textId="679B6860" w:rsidR="00F420E6" w:rsidRDefault="00F420E6" w:rsidP="00F420E6">
            <w:r>
              <w:t>1e-4</w:t>
            </w:r>
          </w:p>
        </w:tc>
        <w:tc>
          <w:tcPr>
            <w:tcW w:w="2669" w:type="dxa"/>
          </w:tcPr>
          <w:p w14:paraId="4C7DDBBE" w14:textId="2E049E55" w:rsidR="00F420E6" w:rsidRDefault="00F420E6" w:rsidP="00F420E6">
            <w:r>
              <w:t>Alpha: 0.25</w:t>
            </w:r>
          </w:p>
        </w:tc>
      </w:tr>
      <w:tr w:rsidR="00F420E6" w14:paraId="73B46705" w14:textId="77777777" w:rsidTr="006149F2">
        <w:tc>
          <w:tcPr>
            <w:tcW w:w="1345" w:type="dxa"/>
          </w:tcPr>
          <w:p w14:paraId="7B7A9A55" w14:textId="6814D615" w:rsidR="00F420E6" w:rsidRDefault="00F420E6" w:rsidP="00F420E6">
            <w:r w:rsidRPr="00823579">
              <w:rPr>
                <w:color w:val="000000"/>
                <w:sz w:val="22"/>
                <w:szCs w:val="22"/>
                <w:lang w:eastAsia="en-US"/>
              </w:rPr>
              <w:t>N2D</w:t>
            </w:r>
          </w:p>
        </w:tc>
        <w:tc>
          <w:tcPr>
            <w:tcW w:w="2668" w:type="dxa"/>
          </w:tcPr>
          <w:p w14:paraId="297F9CA7" w14:textId="7108EB7C" w:rsidR="00F420E6" w:rsidRDefault="00F420E6" w:rsidP="00F420E6">
            <w:r>
              <w:t>1e-2</w:t>
            </w:r>
          </w:p>
        </w:tc>
        <w:tc>
          <w:tcPr>
            <w:tcW w:w="2668" w:type="dxa"/>
          </w:tcPr>
          <w:p w14:paraId="1FA96A31" w14:textId="166742D8" w:rsidR="00F420E6" w:rsidRDefault="00F420E6" w:rsidP="00F420E6">
            <w:r>
              <w:t>-</w:t>
            </w:r>
          </w:p>
        </w:tc>
        <w:tc>
          <w:tcPr>
            <w:tcW w:w="2669" w:type="dxa"/>
          </w:tcPr>
          <w:p w14:paraId="415BA421" w14:textId="0B7B5B39" w:rsidR="00F420E6" w:rsidRDefault="00F420E6" w:rsidP="00F420E6">
            <w:r>
              <w:t>Manifold: t-SNE</w:t>
            </w:r>
          </w:p>
        </w:tc>
      </w:tr>
      <w:tr w:rsidR="00F420E6" w14:paraId="016E2EB0" w14:textId="77777777" w:rsidTr="006149F2">
        <w:tc>
          <w:tcPr>
            <w:tcW w:w="1345" w:type="dxa"/>
          </w:tcPr>
          <w:p w14:paraId="77FEEC10" w14:textId="7B01CA16" w:rsidR="00F420E6" w:rsidRPr="00823579" w:rsidRDefault="00F420E6" w:rsidP="00F420E6">
            <w:pPr>
              <w:rPr>
                <w:color w:val="000000"/>
                <w:sz w:val="22"/>
                <w:szCs w:val="22"/>
                <w:lang w:eastAsia="en-US"/>
              </w:rPr>
            </w:pPr>
            <w:r w:rsidRPr="00823579">
              <w:rPr>
                <w:color w:val="000000"/>
                <w:sz w:val="22"/>
                <w:szCs w:val="22"/>
                <w:lang w:eastAsia="en-US"/>
              </w:rPr>
              <w:t>VaDE</w:t>
            </w:r>
          </w:p>
        </w:tc>
        <w:tc>
          <w:tcPr>
            <w:tcW w:w="2668" w:type="dxa"/>
          </w:tcPr>
          <w:p w14:paraId="09B30A0B" w14:textId="0D642227" w:rsidR="00F420E6" w:rsidRDefault="00F420E6" w:rsidP="00F420E6">
            <w:r>
              <w:t>1e-2</w:t>
            </w:r>
          </w:p>
        </w:tc>
        <w:tc>
          <w:tcPr>
            <w:tcW w:w="2668" w:type="dxa"/>
          </w:tcPr>
          <w:p w14:paraId="3494EE96" w14:textId="12651709" w:rsidR="00F420E6" w:rsidRDefault="00F420E6" w:rsidP="00F420E6">
            <w:r>
              <w:t>1e-3</w:t>
            </w:r>
          </w:p>
        </w:tc>
        <w:tc>
          <w:tcPr>
            <w:tcW w:w="2669" w:type="dxa"/>
          </w:tcPr>
          <w:p w14:paraId="5091B8DF" w14:textId="4B3172C2" w:rsidR="00F420E6" w:rsidRDefault="00F420E6" w:rsidP="00F420E6">
            <w:r>
              <w:t>-</w:t>
            </w:r>
          </w:p>
        </w:tc>
      </w:tr>
    </w:tbl>
    <w:p w14:paraId="2324111B" w14:textId="77777777" w:rsidR="00481928" w:rsidRDefault="00481928" w:rsidP="002D1BEE"/>
    <w:p w14:paraId="21DA7825" w14:textId="254F393D" w:rsidR="000202ED" w:rsidRPr="00823579" w:rsidRDefault="00D115E7" w:rsidP="002D1BEE">
      <w:r>
        <w:t xml:space="preserve">The results obtained on the simpler case of Sim4, which contains only 5 clusters, are presented in Table 3. For this dataset, DipDECK </w:t>
      </w:r>
      <w:r w:rsidR="00D7585B">
        <w:t xml:space="preserve">and DCN </w:t>
      </w:r>
      <w:r>
        <w:t xml:space="preserve">achieved the best </w:t>
      </w:r>
      <w:r w:rsidR="00D7585B">
        <w:t>performance across the metrics</w:t>
      </w:r>
      <w:r w:rsidR="00147E85">
        <w:t xml:space="preserve">. Traditional methods performed moderately well outperforming the other deep clustering methods with DeepECT and AEC having significantly lower performances. </w:t>
      </w:r>
    </w:p>
    <w:p w14:paraId="3F8215B3" w14:textId="3F263377" w:rsidR="00007A08" w:rsidRPr="00823579" w:rsidRDefault="007565B2" w:rsidP="002D1BEE">
      <w:r w:rsidRPr="00823579">
        <w:t xml:space="preserve">Table </w:t>
      </w:r>
      <w:r w:rsidR="00481928">
        <w:t>3</w:t>
      </w:r>
      <w:r w:rsidRPr="00823579">
        <w:t xml:space="preserve"> – Comparison of feature extraction methods on Sim4 (containing 5 clusters) from the perspective of the six performance evaluation metrics</w:t>
      </w:r>
      <w:r w:rsidR="00AB2C36">
        <w:t>.</w:t>
      </w:r>
    </w:p>
    <w:tbl>
      <w:tblPr>
        <w:tblStyle w:val="TableGrid"/>
        <w:tblW w:w="7120" w:type="dxa"/>
        <w:tblLook w:val="04A0" w:firstRow="1" w:lastRow="0" w:firstColumn="1" w:lastColumn="0" w:noHBand="0" w:noVBand="1"/>
      </w:tblPr>
      <w:tblGrid>
        <w:gridCol w:w="1279"/>
        <w:gridCol w:w="960"/>
        <w:gridCol w:w="960"/>
        <w:gridCol w:w="960"/>
        <w:gridCol w:w="960"/>
        <w:gridCol w:w="1041"/>
        <w:gridCol w:w="960"/>
      </w:tblGrid>
      <w:tr w:rsidR="005D24E1" w:rsidRPr="00823579" w14:paraId="21F3C5F2" w14:textId="77777777" w:rsidTr="00DB1DC9">
        <w:trPr>
          <w:trHeight w:val="300"/>
        </w:trPr>
        <w:tc>
          <w:tcPr>
            <w:tcW w:w="1279" w:type="dxa"/>
            <w:noWrap/>
            <w:hideMark/>
          </w:tcPr>
          <w:p w14:paraId="64EF71DE" w14:textId="7A2D7C94" w:rsidR="005D24E1" w:rsidRPr="00823579" w:rsidRDefault="005D24E1" w:rsidP="005D24E1">
            <w:pPr>
              <w:spacing w:line="240" w:lineRule="auto"/>
              <w:jc w:val="left"/>
              <w:rPr>
                <w:b/>
                <w:bCs/>
                <w:color w:val="000000"/>
                <w:sz w:val="22"/>
                <w:szCs w:val="22"/>
                <w:lang w:eastAsia="en-US"/>
              </w:rPr>
            </w:pPr>
            <w:r w:rsidRPr="00823579">
              <w:rPr>
                <w:b/>
                <w:bCs/>
                <w:color w:val="000000"/>
                <w:sz w:val="22"/>
                <w:szCs w:val="22"/>
                <w:lang w:eastAsia="en-US"/>
              </w:rPr>
              <w:t>Algorithm</w:t>
            </w:r>
          </w:p>
        </w:tc>
        <w:tc>
          <w:tcPr>
            <w:tcW w:w="960" w:type="dxa"/>
            <w:noWrap/>
            <w:hideMark/>
          </w:tcPr>
          <w:p w14:paraId="50F0420A" w14:textId="77777777" w:rsidR="005D24E1" w:rsidRPr="00823579" w:rsidRDefault="005D24E1" w:rsidP="005D24E1">
            <w:pPr>
              <w:spacing w:line="240" w:lineRule="auto"/>
              <w:jc w:val="left"/>
              <w:rPr>
                <w:b/>
                <w:bCs/>
                <w:color w:val="000000"/>
                <w:sz w:val="22"/>
                <w:szCs w:val="22"/>
                <w:lang w:eastAsia="en-US"/>
              </w:rPr>
            </w:pPr>
            <w:r w:rsidRPr="00823579">
              <w:rPr>
                <w:b/>
                <w:bCs/>
                <w:color w:val="000000"/>
                <w:sz w:val="22"/>
                <w:szCs w:val="22"/>
                <w:lang w:eastAsia="en-US"/>
              </w:rPr>
              <w:t>ARI</w:t>
            </w:r>
          </w:p>
        </w:tc>
        <w:tc>
          <w:tcPr>
            <w:tcW w:w="960" w:type="dxa"/>
            <w:noWrap/>
            <w:hideMark/>
          </w:tcPr>
          <w:p w14:paraId="2C226528" w14:textId="77777777" w:rsidR="005D24E1" w:rsidRPr="00823579" w:rsidRDefault="005D24E1" w:rsidP="005D24E1">
            <w:pPr>
              <w:spacing w:line="240" w:lineRule="auto"/>
              <w:jc w:val="left"/>
              <w:rPr>
                <w:b/>
                <w:bCs/>
                <w:color w:val="000000"/>
                <w:sz w:val="22"/>
                <w:szCs w:val="22"/>
                <w:lang w:eastAsia="en-US"/>
              </w:rPr>
            </w:pPr>
            <w:r w:rsidRPr="00823579">
              <w:rPr>
                <w:b/>
                <w:bCs/>
                <w:color w:val="000000"/>
                <w:sz w:val="22"/>
                <w:szCs w:val="22"/>
                <w:lang w:eastAsia="en-US"/>
              </w:rPr>
              <w:t>AMI</w:t>
            </w:r>
          </w:p>
        </w:tc>
        <w:tc>
          <w:tcPr>
            <w:tcW w:w="960" w:type="dxa"/>
            <w:noWrap/>
            <w:hideMark/>
          </w:tcPr>
          <w:p w14:paraId="3E8F7C1C" w14:textId="77777777" w:rsidR="005D24E1" w:rsidRPr="00823579" w:rsidRDefault="005D24E1" w:rsidP="005D24E1">
            <w:pPr>
              <w:spacing w:line="240" w:lineRule="auto"/>
              <w:jc w:val="left"/>
              <w:rPr>
                <w:b/>
                <w:bCs/>
                <w:color w:val="000000"/>
                <w:sz w:val="22"/>
                <w:szCs w:val="22"/>
                <w:lang w:eastAsia="en-US"/>
              </w:rPr>
            </w:pPr>
            <w:r w:rsidRPr="00823579">
              <w:rPr>
                <w:b/>
                <w:bCs/>
                <w:color w:val="000000"/>
                <w:sz w:val="22"/>
                <w:szCs w:val="22"/>
                <w:lang w:eastAsia="en-US"/>
              </w:rPr>
              <w:t>Purity</w:t>
            </w:r>
          </w:p>
        </w:tc>
        <w:tc>
          <w:tcPr>
            <w:tcW w:w="960" w:type="dxa"/>
            <w:noWrap/>
            <w:hideMark/>
          </w:tcPr>
          <w:p w14:paraId="21990A14" w14:textId="77777777" w:rsidR="005D24E1" w:rsidRPr="00823579" w:rsidRDefault="005D24E1" w:rsidP="005D24E1">
            <w:pPr>
              <w:spacing w:line="240" w:lineRule="auto"/>
              <w:jc w:val="left"/>
              <w:rPr>
                <w:b/>
                <w:bCs/>
                <w:color w:val="000000"/>
                <w:sz w:val="22"/>
                <w:szCs w:val="22"/>
                <w:lang w:eastAsia="en-US"/>
              </w:rPr>
            </w:pPr>
            <w:r w:rsidRPr="00823579">
              <w:rPr>
                <w:b/>
                <w:bCs/>
                <w:color w:val="000000"/>
                <w:sz w:val="22"/>
                <w:szCs w:val="22"/>
                <w:lang w:eastAsia="en-US"/>
              </w:rPr>
              <w:t>SS</w:t>
            </w:r>
          </w:p>
        </w:tc>
        <w:tc>
          <w:tcPr>
            <w:tcW w:w="1041" w:type="dxa"/>
            <w:noWrap/>
            <w:hideMark/>
          </w:tcPr>
          <w:p w14:paraId="072454D2" w14:textId="77777777" w:rsidR="005D24E1" w:rsidRPr="00823579" w:rsidRDefault="005D24E1" w:rsidP="005D24E1">
            <w:pPr>
              <w:spacing w:line="240" w:lineRule="auto"/>
              <w:jc w:val="left"/>
              <w:rPr>
                <w:b/>
                <w:bCs/>
                <w:color w:val="000000"/>
                <w:sz w:val="22"/>
                <w:szCs w:val="22"/>
                <w:lang w:eastAsia="en-US"/>
              </w:rPr>
            </w:pPr>
            <w:r w:rsidRPr="00823579">
              <w:rPr>
                <w:b/>
                <w:bCs/>
                <w:color w:val="000000"/>
                <w:sz w:val="22"/>
                <w:szCs w:val="22"/>
                <w:lang w:eastAsia="en-US"/>
              </w:rPr>
              <w:t>CHS</w:t>
            </w:r>
          </w:p>
        </w:tc>
        <w:tc>
          <w:tcPr>
            <w:tcW w:w="960" w:type="dxa"/>
            <w:noWrap/>
            <w:hideMark/>
          </w:tcPr>
          <w:p w14:paraId="17D6AE92" w14:textId="77777777" w:rsidR="005D24E1" w:rsidRPr="00823579" w:rsidRDefault="005D24E1" w:rsidP="005D24E1">
            <w:pPr>
              <w:spacing w:line="240" w:lineRule="auto"/>
              <w:jc w:val="left"/>
              <w:rPr>
                <w:b/>
                <w:bCs/>
                <w:color w:val="000000"/>
                <w:sz w:val="22"/>
                <w:szCs w:val="22"/>
                <w:lang w:eastAsia="en-US"/>
              </w:rPr>
            </w:pPr>
            <w:r w:rsidRPr="00823579">
              <w:rPr>
                <w:b/>
                <w:bCs/>
                <w:color w:val="000000"/>
                <w:sz w:val="22"/>
                <w:szCs w:val="22"/>
                <w:lang w:eastAsia="en-US"/>
              </w:rPr>
              <w:t>DBS</w:t>
            </w:r>
          </w:p>
        </w:tc>
      </w:tr>
      <w:tr w:rsidR="005D24E1" w:rsidRPr="00823579" w14:paraId="10FDBFC7" w14:textId="77777777" w:rsidTr="00DB1DC9">
        <w:trPr>
          <w:trHeight w:val="300"/>
        </w:trPr>
        <w:tc>
          <w:tcPr>
            <w:tcW w:w="1279" w:type="dxa"/>
            <w:noWrap/>
            <w:hideMark/>
          </w:tcPr>
          <w:p w14:paraId="1FFDA384" w14:textId="77777777" w:rsidR="005D24E1" w:rsidRPr="00823579" w:rsidRDefault="005D24E1" w:rsidP="005D24E1">
            <w:pPr>
              <w:spacing w:line="240" w:lineRule="auto"/>
              <w:jc w:val="left"/>
              <w:rPr>
                <w:color w:val="000000"/>
                <w:sz w:val="22"/>
                <w:szCs w:val="22"/>
                <w:lang w:eastAsia="en-US"/>
              </w:rPr>
            </w:pPr>
            <w:r w:rsidRPr="00823579">
              <w:rPr>
                <w:color w:val="000000"/>
                <w:sz w:val="22"/>
                <w:szCs w:val="22"/>
                <w:lang w:eastAsia="en-US"/>
              </w:rPr>
              <w:t>PCA</w:t>
            </w:r>
          </w:p>
        </w:tc>
        <w:tc>
          <w:tcPr>
            <w:tcW w:w="960" w:type="dxa"/>
            <w:noWrap/>
            <w:hideMark/>
          </w:tcPr>
          <w:p w14:paraId="6076C72F"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573</w:t>
            </w:r>
          </w:p>
        </w:tc>
        <w:tc>
          <w:tcPr>
            <w:tcW w:w="960" w:type="dxa"/>
            <w:noWrap/>
            <w:hideMark/>
          </w:tcPr>
          <w:p w14:paraId="47C433CF"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796</w:t>
            </w:r>
          </w:p>
        </w:tc>
        <w:tc>
          <w:tcPr>
            <w:tcW w:w="960" w:type="dxa"/>
            <w:noWrap/>
            <w:hideMark/>
          </w:tcPr>
          <w:p w14:paraId="4D046EF4"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913</w:t>
            </w:r>
          </w:p>
        </w:tc>
        <w:tc>
          <w:tcPr>
            <w:tcW w:w="960" w:type="dxa"/>
            <w:noWrap/>
            <w:hideMark/>
          </w:tcPr>
          <w:p w14:paraId="3E216FEA"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257</w:t>
            </w:r>
          </w:p>
        </w:tc>
        <w:tc>
          <w:tcPr>
            <w:tcW w:w="1041" w:type="dxa"/>
            <w:noWrap/>
            <w:hideMark/>
          </w:tcPr>
          <w:p w14:paraId="23CF45B7"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2439.366</w:t>
            </w:r>
          </w:p>
        </w:tc>
        <w:tc>
          <w:tcPr>
            <w:tcW w:w="960" w:type="dxa"/>
            <w:noWrap/>
            <w:hideMark/>
          </w:tcPr>
          <w:p w14:paraId="61B251EC"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1.413</w:t>
            </w:r>
          </w:p>
        </w:tc>
      </w:tr>
      <w:tr w:rsidR="005D24E1" w:rsidRPr="00823579" w14:paraId="36E0FCDB" w14:textId="77777777" w:rsidTr="00DB1DC9">
        <w:trPr>
          <w:trHeight w:val="300"/>
        </w:trPr>
        <w:tc>
          <w:tcPr>
            <w:tcW w:w="1279" w:type="dxa"/>
            <w:noWrap/>
            <w:hideMark/>
          </w:tcPr>
          <w:p w14:paraId="71B2DE20" w14:textId="77777777" w:rsidR="005D24E1" w:rsidRPr="00823579" w:rsidRDefault="005D24E1" w:rsidP="005D24E1">
            <w:pPr>
              <w:spacing w:line="240" w:lineRule="auto"/>
              <w:jc w:val="left"/>
              <w:rPr>
                <w:color w:val="000000"/>
                <w:sz w:val="22"/>
                <w:szCs w:val="22"/>
                <w:lang w:eastAsia="en-US"/>
              </w:rPr>
            </w:pPr>
            <w:r w:rsidRPr="00823579">
              <w:rPr>
                <w:color w:val="000000"/>
                <w:sz w:val="22"/>
                <w:szCs w:val="22"/>
                <w:lang w:eastAsia="en-US"/>
              </w:rPr>
              <w:t>ICA</w:t>
            </w:r>
          </w:p>
        </w:tc>
        <w:tc>
          <w:tcPr>
            <w:tcW w:w="960" w:type="dxa"/>
            <w:noWrap/>
            <w:hideMark/>
          </w:tcPr>
          <w:p w14:paraId="76007199"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613</w:t>
            </w:r>
          </w:p>
        </w:tc>
        <w:tc>
          <w:tcPr>
            <w:tcW w:w="960" w:type="dxa"/>
            <w:noWrap/>
            <w:hideMark/>
          </w:tcPr>
          <w:p w14:paraId="0A130414"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8</w:t>
            </w:r>
          </w:p>
        </w:tc>
        <w:tc>
          <w:tcPr>
            <w:tcW w:w="960" w:type="dxa"/>
            <w:noWrap/>
            <w:hideMark/>
          </w:tcPr>
          <w:p w14:paraId="169032BC"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914</w:t>
            </w:r>
          </w:p>
        </w:tc>
        <w:tc>
          <w:tcPr>
            <w:tcW w:w="960" w:type="dxa"/>
            <w:noWrap/>
            <w:hideMark/>
          </w:tcPr>
          <w:p w14:paraId="34F70401"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254</w:t>
            </w:r>
          </w:p>
        </w:tc>
        <w:tc>
          <w:tcPr>
            <w:tcW w:w="1041" w:type="dxa"/>
            <w:noWrap/>
            <w:hideMark/>
          </w:tcPr>
          <w:p w14:paraId="03616C90"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2403.811</w:t>
            </w:r>
          </w:p>
        </w:tc>
        <w:tc>
          <w:tcPr>
            <w:tcW w:w="960" w:type="dxa"/>
            <w:noWrap/>
            <w:hideMark/>
          </w:tcPr>
          <w:p w14:paraId="4B8E8DC1"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1.437</w:t>
            </w:r>
          </w:p>
        </w:tc>
      </w:tr>
      <w:tr w:rsidR="005D24E1" w:rsidRPr="00823579" w14:paraId="1C5AF3D1" w14:textId="77777777" w:rsidTr="00DB1DC9">
        <w:trPr>
          <w:trHeight w:val="300"/>
        </w:trPr>
        <w:tc>
          <w:tcPr>
            <w:tcW w:w="1279" w:type="dxa"/>
            <w:noWrap/>
            <w:hideMark/>
          </w:tcPr>
          <w:p w14:paraId="70512BEE" w14:textId="77777777" w:rsidR="005D24E1" w:rsidRPr="00823579" w:rsidRDefault="005D24E1" w:rsidP="005D24E1">
            <w:pPr>
              <w:spacing w:line="240" w:lineRule="auto"/>
              <w:jc w:val="left"/>
              <w:rPr>
                <w:color w:val="000000"/>
                <w:sz w:val="22"/>
                <w:szCs w:val="22"/>
                <w:lang w:eastAsia="en-US"/>
              </w:rPr>
            </w:pPr>
            <w:r w:rsidRPr="00823579">
              <w:rPr>
                <w:color w:val="000000"/>
                <w:sz w:val="22"/>
                <w:szCs w:val="22"/>
                <w:lang w:eastAsia="en-US"/>
              </w:rPr>
              <w:t>Isomap</w:t>
            </w:r>
          </w:p>
        </w:tc>
        <w:tc>
          <w:tcPr>
            <w:tcW w:w="960" w:type="dxa"/>
            <w:noWrap/>
            <w:hideMark/>
          </w:tcPr>
          <w:p w14:paraId="750F4983"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557</w:t>
            </w:r>
          </w:p>
        </w:tc>
        <w:tc>
          <w:tcPr>
            <w:tcW w:w="960" w:type="dxa"/>
            <w:noWrap/>
            <w:hideMark/>
          </w:tcPr>
          <w:p w14:paraId="668410C3"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791</w:t>
            </w:r>
          </w:p>
        </w:tc>
        <w:tc>
          <w:tcPr>
            <w:tcW w:w="960" w:type="dxa"/>
            <w:noWrap/>
            <w:hideMark/>
          </w:tcPr>
          <w:p w14:paraId="7383F183"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913</w:t>
            </w:r>
          </w:p>
        </w:tc>
        <w:tc>
          <w:tcPr>
            <w:tcW w:w="960" w:type="dxa"/>
            <w:noWrap/>
            <w:hideMark/>
          </w:tcPr>
          <w:p w14:paraId="27D52547"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252</w:t>
            </w:r>
          </w:p>
        </w:tc>
        <w:tc>
          <w:tcPr>
            <w:tcW w:w="1041" w:type="dxa"/>
            <w:noWrap/>
            <w:hideMark/>
          </w:tcPr>
          <w:p w14:paraId="3703E3D8"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2417.936</w:t>
            </w:r>
          </w:p>
        </w:tc>
        <w:tc>
          <w:tcPr>
            <w:tcW w:w="960" w:type="dxa"/>
            <w:noWrap/>
            <w:hideMark/>
          </w:tcPr>
          <w:p w14:paraId="2B48A126"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1.421</w:t>
            </w:r>
          </w:p>
        </w:tc>
      </w:tr>
      <w:tr w:rsidR="005D24E1" w:rsidRPr="00823579" w14:paraId="1A11E066" w14:textId="77777777" w:rsidTr="00DB1DC9">
        <w:trPr>
          <w:trHeight w:val="300"/>
        </w:trPr>
        <w:tc>
          <w:tcPr>
            <w:tcW w:w="1279" w:type="dxa"/>
            <w:noWrap/>
            <w:hideMark/>
          </w:tcPr>
          <w:p w14:paraId="68485790" w14:textId="77777777" w:rsidR="005D24E1" w:rsidRPr="00823579" w:rsidRDefault="005D24E1" w:rsidP="005D24E1">
            <w:pPr>
              <w:spacing w:line="240" w:lineRule="auto"/>
              <w:jc w:val="left"/>
              <w:rPr>
                <w:color w:val="000000"/>
                <w:sz w:val="22"/>
                <w:szCs w:val="22"/>
                <w:lang w:eastAsia="en-US"/>
              </w:rPr>
            </w:pPr>
            <w:r w:rsidRPr="00823579">
              <w:rPr>
                <w:color w:val="000000"/>
                <w:sz w:val="22"/>
                <w:szCs w:val="22"/>
                <w:lang w:eastAsia="en-US"/>
              </w:rPr>
              <w:t>ACeDeC</w:t>
            </w:r>
          </w:p>
        </w:tc>
        <w:tc>
          <w:tcPr>
            <w:tcW w:w="960" w:type="dxa"/>
            <w:noWrap/>
            <w:hideMark/>
          </w:tcPr>
          <w:p w14:paraId="3A5429D2"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634</w:t>
            </w:r>
          </w:p>
        </w:tc>
        <w:tc>
          <w:tcPr>
            <w:tcW w:w="960" w:type="dxa"/>
            <w:noWrap/>
            <w:hideMark/>
          </w:tcPr>
          <w:p w14:paraId="49D53674"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77</w:t>
            </w:r>
          </w:p>
        </w:tc>
        <w:tc>
          <w:tcPr>
            <w:tcW w:w="960" w:type="dxa"/>
            <w:noWrap/>
            <w:hideMark/>
          </w:tcPr>
          <w:p w14:paraId="1396DFD4"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905</w:t>
            </w:r>
          </w:p>
        </w:tc>
        <w:tc>
          <w:tcPr>
            <w:tcW w:w="960" w:type="dxa"/>
            <w:noWrap/>
            <w:hideMark/>
          </w:tcPr>
          <w:p w14:paraId="1E1579C5"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208</w:t>
            </w:r>
          </w:p>
        </w:tc>
        <w:tc>
          <w:tcPr>
            <w:tcW w:w="1041" w:type="dxa"/>
            <w:noWrap/>
            <w:hideMark/>
          </w:tcPr>
          <w:p w14:paraId="38ED456C"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2083.272</w:t>
            </w:r>
          </w:p>
        </w:tc>
        <w:tc>
          <w:tcPr>
            <w:tcW w:w="960" w:type="dxa"/>
            <w:noWrap/>
            <w:hideMark/>
          </w:tcPr>
          <w:p w14:paraId="018D0553"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1.766</w:t>
            </w:r>
          </w:p>
        </w:tc>
      </w:tr>
      <w:tr w:rsidR="005D24E1" w:rsidRPr="00823579" w14:paraId="43E3514C" w14:textId="77777777" w:rsidTr="00DB1DC9">
        <w:trPr>
          <w:trHeight w:val="300"/>
        </w:trPr>
        <w:tc>
          <w:tcPr>
            <w:tcW w:w="1279" w:type="dxa"/>
            <w:noWrap/>
            <w:hideMark/>
          </w:tcPr>
          <w:p w14:paraId="3ADA7914" w14:textId="77777777" w:rsidR="005D24E1" w:rsidRPr="00823579" w:rsidRDefault="005D24E1" w:rsidP="005D24E1">
            <w:pPr>
              <w:spacing w:line="240" w:lineRule="auto"/>
              <w:jc w:val="left"/>
              <w:rPr>
                <w:color w:val="000000"/>
                <w:sz w:val="22"/>
                <w:szCs w:val="22"/>
                <w:lang w:eastAsia="en-US"/>
              </w:rPr>
            </w:pPr>
            <w:r w:rsidRPr="00823579">
              <w:rPr>
                <w:color w:val="000000"/>
                <w:sz w:val="22"/>
                <w:szCs w:val="22"/>
                <w:lang w:eastAsia="en-US"/>
              </w:rPr>
              <w:t>AEC</w:t>
            </w:r>
          </w:p>
        </w:tc>
        <w:tc>
          <w:tcPr>
            <w:tcW w:w="960" w:type="dxa"/>
            <w:noWrap/>
            <w:hideMark/>
          </w:tcPr>
          <w:p w14:paraId="6A63D94E"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358</w:t>
            </w:r>
          </w:p>
        </w:tc>
        <w:tc>
          <w:tcPr>
            <w:tcW w:w="960" w:type="dxa"/>
            <w:noWrap/>
            <w:hideMark/>
          </w:tcPr>
          <w:p w14:paraId="13947030"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61</w:t>
            </w:r>
          </w:p>
        </w:tc>
        <w:tc>
          <w:tcPr>
            <w:tcW w:w="960" w:type="dxa"/>
            <w:noWrap/>
            <w:hideMark/>
          </w:tcPr>
          <w:p w14:paraId="40A095AA"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818</w:t>
            </w:r>
          </w:p>
        </w:tc>
        <w:tc>
          <w:tcPr>
            <w:tcW w:w="960" w:type="dxa"/>
            <w:noWrap/>
            <w:hideMark/>
          </w:tcPr>
          <w:p w14:paraId="6B9A6562"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173</w:t>
            </w:r>
          </w:p>
        </w:tc>
        <w:tc>
          <w:tcPr>
            <w:tcW w:w="1041" w:type="dxa"/>
            <w:noWrap/>
            <w:hideMark/>
          </w:tcPr>
          <w:p w14:paraId="1D305D82"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1935.731</w:t>
            </w:r>
          </w:p>
        </w:tc>
        <w:tc>
          <w:tcPr>
            <w:tcW w:w="960" w:type="dxa"/>
            <w:noWrap/>
            <w:hideMark/>
          </w:tcPr>
          <w:p w14:paraId="63801645"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2.278</w:t>
            </w:r>
          </w:p>
        </w:tc>
      </w:tr>
      <w:tr w:rsidR="005D24E1" w:rsidRPr="00823579" w14:paraId="57994FD1" w14:textId="77777777" w:rsidTr="00DB1DC9">
        <w:trPr>
          <w:trHeight w:val="300"/>
        </w:trPr>
        <w:tc>
          <w:tcPr>
            <w:tcW w:w="1279" w:type="dxa"/>
            <w:noWrap/>
            <w:hideMark/>
          </w:tcPr>
          <w:p w14:paraId="02B2B099" w14:textId="77777777" w:rsidR="005D24E1" w:rsidRPr="00823579" w:rsidRDefault="005D24E1" w:rsidP="005D24E1">
            <w:pPr>
              <w:spacing w:line="240" w:lineRule="auto"/>
              <w:jc w:val="left"/>
              <w:rPr>
                <w:color w:val="000000"/>
                <w:sz w:val="22"/>
                <w:szCs w:val="22"/>
                <w:lang w:eastAsia="en-US"/>
              </w:rPr>
            </w:pPr>
            <w:r w:rsidRPr="00823579">
              <w:rPr>
                <w:color w:val="000000"/>
                <w:sz w:val="22"/>
                <w:szCs w:val="22"/>
                <w:lang w:eastAsia="en-US"/>
              </w:rPr>
              <w:t>DCN</w:t>
            </w:r>
          </w:p>
        </w:tc>
        <w:tc>
          <w:tcPr>
            <w:tcW w:w="960" w:type="dxa"/>
            <w:noWrap/>
            <w:hideMark/>
          </w:tcPr>
          <w:p w14:paraId="1C2D84D9"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77</w:t>
            </w:r>
          </w:p>
        </w:tc>
        <w:tc>
          <w:tcPr>
            <w:tcW w:w="960" w:type="dxa"/>
            <w:noWrap/>
            <w:hideMark/>
          </w:tcPr>
          <w:p w14:paraId="194E3335"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859</w:t>
            </w:r>
          </w:p>
        </w:tc>
        <w:tc>
          <w:tcPr>
            <w:tcW w:w="960" w:type="dxa"/>
            <w:noWrap/>
            <w:hideMark/>
          </w:tcPr>
          <w:p w14:paraId="680F2F79"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913</w:t>
            </w:r>
          </w:p>
        </w:tc>
        <w:tc>
          <w:tcPr>
            <w:tcW w:w="960" w:type="dxa"/>
            <w:noWrap/>
            <w:hideMark/>
          </w:tcPr>
          <w:p w14:paraId="299D3024"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305</w:t>
            </w:r>
          </w:p>
        </w:tc>
        <w:tc>
          <w:tcPr>
            <w:tcW w:w="1041" w:type="dxa"/>
            <w:noWrap/>
            <w:hideMark/>
          </w:tcPr>
          <w:p w14:paraId="0E4CA03C"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1997.801</w:t>
            </w:r>
          </w:p>
        </w:tc>
        <w:tc>
          <w:tcPr>
            <w:tcW w:w="960" w:type="dxa"/>
            <w:noWrap/>
            <w:hideMark/>
          </w:tcPr>
          <w:p w14:paraId="2CABD864"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1.046</w:t>
            </w:r>
          </w:p>
        </w:tc>
      </w:tr>
      <w:tr w:rsidR="005D24E1" w:rsidRPr="00823579" w14:paraId="6699A3C1" w14:textId="77777777" w:rsidTr="00DB1DC9">
        <w:trPr>
          <w:trHeight w:val="300"/>
        </w:trPr>
        <w:tc>
          <w:tcPr>
            <w:tcW w:w="1279" w:type="dxa"/>
            <w:noWrap/>
            <w:hideMark/>
          </w:tcPr>
          <w:p w14:paraId="2F97D673" w14:textId="77777777" w:rsidR="005D24E1" w:rsidRPr="00823579" w:rsidRDefault="005D24E1" w:rsidP="005D24E1">
            <w:pPr>
              <w:spacing w:line="240" w:lineRule="auto"/>
              <w:jc w:val="left"/>
              <w:rPr>
                <w:color w:val="000000"/>
                <w:sz w:val="22"/>
                <w:szCs w:val="22"/>
                <w:lang w:eastAsia="en-US"/>
              </w:rPr>
            </w:pPr>
            <w:r w:rsidRPr="00823579">
              <w:rPr>
                <w:color w:val="000000"/>
                <w:sz w:val="22"/>
                <w:szCs w:val="22"/>
                <w:lang w:eastAsia="en-US"/>
              </w:rPr>
              <w:t>DDC</w:t>
            </w:r>
          </w:p>
        </w:tc>
        <w:tc>
          <w:tcPr>
            <w:tcW w:w="960" w:type="dxa"/>
            <w:noWrap/>
            <w:hideMark/>
          </w:tcPr>
          <w:p w14:paraId="6F0AC53A"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386</w:t>
            </w:r>
          </w:p>
        </w:tc>
        <w:tc>
          <w:tcPr>
            <w:tcW w:w="960" w:type="dxa"/>
            <w:noWrap/>
            <w:hideMark/>
          </w:tcPr>
          <w:p w14:paraId="0B3D3EE8"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651</w:t>
            </w:r>
          </w:p>
        </w:tc>
        <w:tc>
          <w:tcPr>
            <w:tcW w:w="960" w:type="dxa"/>
            <w:noWrap/>
            <w:hideMark/>
          </w:tcPr>
          <w:p w14:paraId="47A2EF12"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904</w:t>
            </w:r>
          </w:p>
        </w:tc>
        <w:tc>
          <w:tcPr>
            <w:tcW w:w="960" w:type="dxa"/>
            <w:noWrap/>
            <w:hideMark/>
          </w:tcPr>
          <w:p w14:paraId="50BA667F"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175</w:t>
            </w:r>
          </w:p>
        </w:tc>
        <w:tc>
          <w:tcPr>
            <w:tcW w:w="1041" w:type="dxa"/>
            <w:noWrap/>
            <w:hideMark/>
          </w:tcPr>
          <w:p w14:paraId="19FAF1A0"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1501.293</w:t>
            </w:r>
          </w:p>
        </w:tc>
        <w:tc>
          <w:tcPr>
            <w:tcW w:w="960" w:type="dxa"/>
            <w:noWrap/>
            <w:hideMark/>
          </w:tcPr>
          <w:p w14:paraId="4B1458A6"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2.29</w:t>
            </w:r>
          </w:p>
        </w:tc>
      </w:tr>
      <w:tr w:rsidR="00DB1DC9" w:rsidRPr="00823579" w14:paraId="666D9AA9" w14:textId="77777777" w:rsidTr="00DB1DC9">
        <w:trPr>
          <w:trHeight w:val="300"/>
        </w:trPr>
        <w:tc>
          <w:tcPr>
            <w:tcW w:w="1279" w:type="dxa"/>
            <w:noWrap/>
            <w:hideMark/>
          </w:tcPr>
          <w:p w14:paraId="2F2C1FF2" w14:textId="77777777" w:rsidR="00DB1DC9" w:rsidRPr="00823579" w:rsidRDefault="00DB1DC9" w:rsidP="00DB1DC9">
            <w:pPr>
              <w:spacing w:line="240" w:lineRule="auto"/>
              <w:jc w:val="left"/>
              <w:rPr>
                <w:color w:val="000000"/>
                <w:sz w:val="22"/>
                <w:szCs w:val="22"/>
                <w:lang w:eastAsia="en-US"/>
              </w:rPr>
            </w:pPr>
            <w:r w:rsidRPr="00823579">
              <w:rPr>
                <w:color w:val="000000"/>
                <w:sz w:val="22"/>
                <w:szCs w:val="22"/>
                <w:lang w:eastAsia="en-US"/>
              </w:rPr>
              <w:t>DEC</w:t>
            </w:r>
          </w:p>
        </w:tc>
        <w:tc>
          <w:tcPr>
            <w:tcW w:w="960" w:type="dxa"/>
            <w:noWrap/>
            <w:hideMark/>
          </w:tcPr>
          <w:p w14:paraId="4AD251EB" w14:textId="7E99259E" w:rsidR="00DB1DC9" w:rsidRPr="00DB1DC9" w:rsidRDefault="00DB1DC9" w:rsidP="00DB1DC9">
            <w:pPr>
              <w:spacing w:line="240" w:lineRule="auto"/>
              <w:jc w:val="right"/>
              <w:rPr>
                <w:color w:val="000000"/>
                <w:sz w:val="22"/>
                <w:szCs w:val="22"/>
                <w:lang w:eastAsia="en-US"/>
              </w:rPr>
            </w:pPr>
            <w:r w:rsidRPr="00DB1DC9">
              <w:rPr>
                <w:sz w:val="22"/>
                <w:szCs w:val="22"/>
              </w:rPr>
              <w:t>0.567</w:t>
            </w:r>
          </w:p>
        </w:tc>
        <w:tc>
          <w:tcPr>
            <w:tcW w:w="960" w:type="dxa"/>
            <w:noWrap/>
            <w:hideMark/>
          </w:tcPr>
          <w:p w14:paraId="019D7765" w14:textId="79B6D712" w:rsidR="00DB1DC9" w:rsidRPr="00DB1DC9" w:rsidRDefault="00DB1DC9" w:rsidP="00DB1DC9">
            <w:pPr>
              <w:spacing w:line="240" w:lineRule="auto"/>
              <w:jc w:val="right"/>
              <w:rPr>
                <w:color w:val="000000"/>
                <w:sz w:val="22"/>
                <w:szCs w:val="22"/>
                <w:lang w:eastAsia="en-US"/>
              </w:rPr>
            </w:pPr>
            <w:r w:rsidRPr="00DB1DC9">
              <w:rPr>
                <w:sz w:val="22"/>
                <w:szCs w:val="22"/>
              </w:rPr>
              <w:t>0.791</w:t>
            </w:r>
          </w:p>
        </w:tc>
        <w:tc>
          <w:tcPr>
            <w:tcW w:w="960" w:type="dxa"/>
            <w:noWrap/>
            <w:hideMark/>
          </w:tcPr>
          <w:p w14:paraId="10FA1B10" w14:textId="3867FCCE" w:rsidR="00DB1DC9" w:rsidRPr="00DB1DC9" w:rsidRDefault="00DB1DC9" w:rsidP="00DB1DC9">
            <w:pPr>
              <w:spacing w:line="240" w:lineRule="auto"/>
              <w:jc w:val="right"/>
              <w:rPr>
                <w:color w:val="000000"/>
                <w:sz w:val="22"/>
                <w:szCs w:val="22"/>
                <w:lang w:eastAsia="en-US"/>
              </w:rPr>
            </w:pPr>
            <w:r w:rsidRPr="00DB1DC9">
              <w:rPr>
                <w:sz w:val="22"/>
                <w:szCs w:val="22"/>
              </w:rPr>
              <w:t>0.914</w:t>
            </w:r>
          </w:p>
        </w:tc>
        <w:tc>
          <w:tcPr>
            <w:tcW w:w="960" w:type="dxa"/>
            <w:noWrap/>
            <w:hideMark/>
          </w:tcPr>
          <w:p w14:paraId="65ECDF39" w14:textId="0A87ECD5" w:rsidR="00DB1DC9" w:rsidRPr="00DB1DC9" w:rsidRDefault="00DB1DC9" w:rsidP="00DB1DC9">
            <w:pPr>
              <w:spacing w:line="240" w:lineRule="auto"/>
              <w:jc w:val="right"/>
              <w:rPr>
                <w:color w:val="000000"/>
                <w:sz w:val="22"/>
                <w:szCs w:val="22"/>
                <w:lang w:eastAsia="en-US"/>
              </w:rPr>
            </w:pPr>
            <w:r w:rsidRPr="00DB1DC9">
              <w:rPr>
                <w:sz w:val="22"/>
                <w:szCs w:val="22"/>
              </w:rPr>
              <w:t>0.213</w:t>
            </w:r>
          </w:p>
        </w:tc>
        <w:tc>
          <w:tcPr>
            <w:tcW w:w="1041" w:type="dxa"/>
            <w:noWrap/>
            <w:hideMark/>
          </w:tcPr>
          <w:p w14:paraId="4B3C6BB4" w14:textId="1B9564E6" w:rsidR="00DB1DC9" w:rsidRPr="00DB1DC9" w:rsidRDefault="00DB1DC9" w:rsidP="00DB1DC9">
            <w:pPr>
              <w:spacing w:line="240" w:lineRule="auto"/>
              <w:jc w:val="right"/>
              <w:rPr>
                <w:color w:val="000000"/>
                <w:sz w:val="22"/>
                <w:szCs w:val="22"/>
                <w:lang w:eastAsia="en-US"/>
              </w:rPr>
            </w:pPr>
            <w:r w:rsidRPr="00DB1DC9">
              <w:rPr>
                <w:sz w:val="22"/>
                <w:szCs w:val="22"/>
              </w:rPr>
              <w:t>2174.633</w:t>
            </w:r>
          </w:p>
        </w:tc>
        <w:tc>
          <w:tcPr>
            <w:tcW w:w="960" w:type="dxa"/>
            <w:noWrap/>
            <w:hideMark/>
          </w:tcPr>
          <w:p w14:paraId="67FCC064" w14:textId="0B6CFF2D" w:rsidR="00DB1DC9" w:rsidRPr="00DB1DC9" w:rsidRDefault="00DB1DC9" w:rsidP="00DB1DC9">
            <w:pPr>
              <w:spacing w:line="240" w:lineRule="auto"/>
              <w:jc w:val="right"/>
              <w:rPr>
                <w:color w:val="000000"/>
                <w:sz w:val="22"/>
                <w:szCs w:val="22"/>
                <w:lang w:eastAsia="en-US"/>
              </w:rPr>
            </w:pPr>
            <w:r w:rsidRPr="00DB1DC9">
              <w:rPr>
                <w:sz w:val="22"/>
                <w:szCs w:val="22"/>
              </w:rPr>
              <w:t>1.689</w:t>
            </w:r>
          </w:p>
        </w:tc>
      </w:tr>
      <w:tr w:rsidR="005D24E1" w:rsidRPr="00823579" w14:paraId="5BF1E900" w14:textId="77777777" w:rsidTr="00DB1DC9">
        <w:trPr>
          <w:trHeight w:val="300"/>
        </w:trPr>
        <w:tc>
          <w:tcPr>
            <w:tcW w:w="1279" w:type="dxa"/>
            <w:noWrap/>
            <w:hideMark/>
          </w:tcPr>
          <w:p w14:paraId="45EB4A72" w14:textId="77777777" w:rsidR="005D24E1" w:rsidRPr="00823579" w:rsidRDefault="005D24E1" w:rsidP="005D24E1">
            <w:pPr>
              <w:spacing w:line="240" w:lineRule="auto"/>
              <w:jc w:val="left"/>
              <w:rPr>
                <w:color w:val="000000"/>
                <w:sz w:val="22"/>
                <w:szCs w:val="22"/>
                <w:lang w:eastAsia="en-US"/>
              </w:rPr>
            </w:pPr>
            <w:r w:rsidRPr="00823579">
              <w:rPr>
                <w:color w:val="000000"/>
                <w:sz w:val="22"/>
                <w:szCs w:val="22"/>
                <w:lang w:eastAsia="en-US"/>
              </w:rPr>
              <w:t>DeepECT</w:t>
            </w:r>
          </w:p>
        </w:tc>
        <w:tc>
          <w:tcPr>
            <w:tcW w:w="960" w:type="dxa"/>
            <w:noWrap/>
            <w:hideMark/>
          </w:tcPr>
          <w:p w14:paraId="6E93D61F"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134</w:t>
            </w:r>
          </w:p>
        </w:tc>
        <w:tc>
          <w:tcPr>
            <w:tcW w:w="960" w:type="dxa"/>
            <w:noWrap/>
            <w:hideMark/>
          </w:tcPr>
          <w:p w14:paraId="388A53E1"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439</w:t>
            </w:r>
          </w:p>
        </w:tc>
        <w:tc>
          <w:tcPr>
            <w:tcW w:w="960" w:type="dxa"/>
            <w:noWrap/>
            <w:hideMark/>
          </w:tcPr>
          <w:p w14:paraId="2DC0B8E1"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879</w:t>
            </w:r>
          </w:p>
        </w:tc>
        <w:tc>
          <w:tcPr>
            <w:tcW w:w="960" w:type="dxa"/>
            <w:noWrap/>
            <w:hideMark/>
          </w:tcPr>
          <w:p w14:paraId="558156EB"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006</w:t>
            </w:r>
          </w:p>
        </w:tc>
        <w:tc>
          <w:tcPr>
            <w:tcW w:w="1041" w:type="dxa"/>
            <w:noWrap/>
            <w:hideMark/>
          </w:tcPr>
          <w:p w14:paraId="5DF064A3"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492.392</w:t>
            </w:r>
          </w:p>
        </w:tc>
        <w:tc>
          <w:tcPr>
            <w:tcW w:w="960" w:type="dxa"/>
            <w:noWrap/>
            <w:hideMark/>
          </w:tcPr>
          <w:p w14:paraId="6A51B74D"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4.021</w:t>
            </w:r>
          </w:p>
        </w:tc>
      </w:tr>
      <w:tr w:rsidR="005D24E1" w:rsidRPr="00823579" w14:paraId="6CD179BD" w14:textId="77777777" w:rsidTr="00DB1DC9">
        <w:trPr>
          <w:trHeight w:val="300"/>
        </w:trPr>
        <w:tc>
          <w:tcPr>
            <w:tcW w:w="1279" w:type="dxa"/>
            <w:noWrap/>
            <w:hideMark/>
          </w:tcPr>
          <w:p w14:paraId="6A8491A5" w14:textId="77777777" w:rsidR="005D24E1" w:rsidRPr="00823579" w:rsidRDefault="005D24E1" w:rsidP="005D24E1">
            <w:pPr>
              <w:spacing w:line="240" w:lineRule="auto"/>
              <w:jc w:val="left"/>
              <w:rPr>
                <w:color w:val="000000"/>
                <w:sz w:val="22"/>
                <w:szCs w:val="22"/>
                <w:lang w:eastAsia="en-US"/>
              </w:rPr>
            </w:pPr>
            <w:r w:rsidRPr="00823579">
              <w:rPr>
                <w:color w:val="000000"/>
                <w:sz w:val="22"/>
                <w:szCs w:val="22"/>
                <w:lang w:eastAsia="en-US"/>
              </w:rPr>
              <w:t>DipDECK</w:t>
            </w:r>
          </w:p>
        </w:tc>
        <w:tc>
          <w:tcPr>
            <w:tcW w:w="960" w:type="dxa"/>
            <w:noWrap/>
            <w:hideMark/>
          </w:tcPr>
          <w:p w14:paraId="7AD44F50"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791</w:t>
            </w:r>
          </w:p>
        </w:tc>
        <w:tc>
          <w:tcPr>
            <w:tcW w:w="960" w:type="dxa"/>
            <w:noWrap/>
            <w:hideMark/>
          </w:tcPr>
          <w:p w14:paraId="3DF3B13D"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852</w:t>
            </w:r>
          </w:p>
        </w:tc>
        <w:tc>
          <w:tcPr>
            <w:tcW w:w="960" w:type="dxa"/>
            <w:noWrap/>
            <w:hideMark/>
          </w:tcPr>
          <w:p w14:paraId="48E350B2"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903</w:t>
            </w:r>
          </w:p>
        </w:tc>
        <w:tc>
          <w:tcPr>
            <w:tcW w:w="960" w:type="dxa"/>
            <w:noWrap/>
            <w:hideMark/>
          </w:tcPr>
          <w:p w14:paraId="539B86D8"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331</w:t>
            </w:r>
          </w:p>
        </w:tc>
        <w:tc>
          <w:tcPr>
            <w:tcW w:w="1041" w:type="dxa"/>
            <w:noWrap/>
            <w:hideMark/>
          </w:tcPr>
          <w:p w14:paraId="1090DF91"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2429.059</w:t>
            </w:r>
          </w:p>
        </w:tc>
        <w:tc>
          <w:tcPr>
            <w:tcW w:w="960" w:type="dxa"/>
            <w:noWrap/>
            <w:hideMark/>
          </w:tcPr>
          <w:p w14:paraId="20DD8203"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1.029</w:t>
            </w:r>
          </w:p>
        </w:tc>
      </w:tr>
      <w:tr w:rsidR="005D24E1" w:rsidRPr="00823579" w14:paraId="25F4A2BC" w14:textId="77777777" w:rsidTr="00DB1DC9">
        <w:trPr>
          <w:trHeight w:val="300"/>
        </w:trPr>
        <w:tc>
          <w:tcPr>
            <w:tcW w:w="1279" w:type="dxa"/>
            <w:noWrap/>
            <w:hideMark/>
          </w:tcPr>
          <w:p w14:paraId="3B3840E5" w14:textId="77777777" w:rsidR="005D24E1" w:rsidRPr="00823579" w:rsidRDefault="005D24E1" w:rsidP="005D24E1">
            <w:pPr>
              <w:spacing w:line="240" w:lineRule="auto"/>
              <w:jc w:val="left"/>
              <w:rPr>
                <w:color w:val="000000"/>
                <w:sz w:val="22"/>
                <w:szCs w:val="22"/>
                <w:lang w:eastAsia="en-US"/>
              </w:rPr>
            </w:pPr>
            <w:r w:rsidRPr="00823579">
              <w:rPr>
                <w:color w:val="000000"/>
                <w:sz w:val="22"/>
                <w:szCs w:val="22"/>
                <w:lang w:eastAsia="en-US"/>
              </w:rPr>
              <w:t>DipEncoder</w:t>
            </w:r>
          </w:p>
        </w:tc>
        <w:tc>
          <w:tcPr>
            <w:tcW w:w="960" w:type="dxa"/>
            <w:noWrap/>
            <w:hideMark/>
          </w:tcPr>
          <w:p w14:paraId="781E6722"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523</w:t>
            </w:r>
          </w:p>
        </w:tc>
        <w:tc>
          <w:tcPr>
            <w:tcW w:w="960" w:type="dxa"/>
            <w:noWrap/>
            <w:hideMark/>
          </w:tcPr>
          <w:p w14:paraId="41676A4E"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763</w:t>
            </w:r>
          </w:p>
        </w:tc>
        <w:tc>
          <w:tcPr>
            <w:tcW w:w="960" w:type="dxa"/>
            <w:noWrap/>
            <w:hideMark/>
          </w:tcPr>
          <w:p w14:paraId="3765FBFE"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911</w:t>
            </w:r>
          </w:p>
        </w:tc>
        <w:tc>
          <w:tcPr>
            <w:tcW w:w="960" w:type="dxa"/>
            <w:noWrap/>
            <w:hideMark/>
          </w:tcPr>
          <w:p w14:paraId="5E8107F4"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201</w:t>
            </w:r>
          </w:p>
        </w:tc>
        <w:tc>
          <w:tcPr>
            <w:tcW w:w="1041" w:type="dxa"/>
            <w:noWrap/>
            <w:hideMark/>
          </w:tcPr>
          <w:p w14:paraId="171AFCD3"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2100.436</w:t>
            </w:r>
          </w:p>
        </w:tc>
        <w:tc>
          <w:tcPr>
            <w:tcW w:w="960" w:type="dxa"/>
            <w:noWrap/>
            <w:hideMark/>
          </w:tcPr>
          <w:p w14:paraId="0161F4B0"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1.806</w:t>
            </w:r>
          </w:p>
        </w:tc>
      </w:tr>
      <w:tr w:rsidR="009A6A8C" w:rsidRPr="00823579" w14:paraId="41E2C341" w14:textId="77777777" w:rsidTr="00DB1DC9">
        <w:trPr>
          <w:trHeight w:val="300"/>
        </w:trPr>
        <w:tc>
          <w:tcPr>
            <w:tcW w:w="1279" w:type="dxa"/>
            <w:noWrap/>
          </w:tcPr>
          <w:p w14:paraId="6BB84CA8" w14:textId="1E284A02" w:rsidR="009A6A8C" w:rsidRPr="00823579" w:rsidRDefault="009A6A8C" w:rsidP="009A6A8C">
            <w:pPr>
              <w:spacing w:line="240" w:lineRule="auto"/>
              <w:jc w:val="left"/>
              <w:rPr>
                <w:color w:val="000000"/>
                <w:sz w:val="22"/>
                <w:szCs w:val="22"/>
                <w:lang w:eastAsia="en-US"/>
              </w:rPr>
            </w:pPr>
            <w:r w:rsidRPr="00823579">
              <w:rPr>
                <w:color w:val="000000"/>
                <w:sz w:val="22"/>
                <w:szCs w:val="22"/>
                <w:lang w:eastAsia="en-US"/>
              </w:rPr>
              <w:t>DKM</w:t>
            </w:r>
          </w:p>
        </w:tc>
        <w:tc>
          <w:tcPr>
            <w:tcW w:w="960" w:type="dxa"/>
            <w:noWrap/>
          </w:tcPr>
          <w:p w14:paraId="1861CC88" w14:textId="0AABEFB1"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0.526</w:t>
            </w:r>
          </w:p>
        </w:tc>
        <w:tc>
          <w:tcPr>
            <w:tcW w:w="960" w:type="dxa"/>
            <w:noWrap/>
          </w:tcPr>
          <w:p w14:paraId="7AF04EDA" w14:textId="01171F4A"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0.734</w:t>
            </w:r>
          </w:p>
        </w:tc>
        <w:tc>
          <w:tcPr>
            <w:tcW w:w="960" w:type="dxa"/>
            <w:noWrap/>
          </w:tcPr>
          <w:p w14:paraId="700DEC0A" w14:textId="6F180005"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0.903</w:t>
            </w:r>
          </w:p>
        </w:tc>
        <w:tc>
          <w:tcPr>
            <w:tcW w:w="960" w:type="dxa"/>
            <w:noWrap/>
          </w:tcPr>
          <w:p w14:paraId="61253CBC" w14:textId="06C5AB1E"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0.234</w:t>
            </w:r>
          </w:p>
        </w:tc>
        <w:tc>
          <w:tcPr>
            <w:tcW w:w="1041" w:type="dxa"/>
            <w:noWrap/>
          </w:tcPr>
          <w:p w14:paraId="6C97D0EF" w14:textId="6842611B"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2291.403</w:t>
            </w:r>
          </w:p>
        </w:tc>
        <w:tc>
          <w:tcPr>
            <w:tcW w:w="960" w:type="dxa"/>
            <w:noWrap/>
          </w:tcPr>
          <w:p w14:paraId="17375C75" w14:textId="55944663"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1.486</w:t>
            </w:r>
          </w:p>
        </w:tc>
      </w:tr>
      <w:tr w:rsidR="009A6A8C" w:rsidRPr="00823579" w14:paraId="670C59A7" w14:textId="77777777" w:rsidTr="00DB1DC9">
        <w:trPr>
          <w:trHeight w:val="300"/>
        </w:trPr>
        <w:tc>
          <w:tcPr>
            <w:tcW w:w="1279" w:type="dxa"/>
            <w:noWrap/>
            <w:hideMark/>
          </w:tcPr>
          <w:p w14:paraId="3513D2E0" w14:textId="77777777" w:rsidR="009A6A8C" w:rsidRPr="00823579" w:rsidRDefault="009A6A8C" w:rsidP="009A6A8C">
            <w:pPr>
              <w:spacing w:line="240" w:lineRule="auto"/>
              <w:jc w:val="left"/>
              <w:rPr>
                <w:color w:val="000000"/>
                <w:sz w:val="22"/>
                <w:szCs w:val="22"/>
                <w:lang w:eastAsia="en-US"/>
              </w:rPr>
            </w:pPr>
            <w:r w:rsidRPr="00823579">
              <w:rPr>
                <w:color w:val="000000"/>
                <w:sz w:val="22"/>
                <w:szCs w:val="22"/>
                <w:lang w:eastAsia="en-US"/>
              </w:rPr>
              <w:t>IDEC</w:t>
            </w:r>
          </w:p>
        </w:tc>
        <w:tc>
          <w:tcPr>
            <w:tcW w:w="960" w:type="dxa"/>
            <w:noWrap/>
            <w:hideMark/>
          </w:tcPr>
          <w:p w14:paraId="548DB2C7" w14:textId="5FFFFA0B" w:rsidR="009A6A8C" w:rsidRPr="00696CB3" w:rsidRDefault="009A6A8C" w:rsidP="009A6A8C">
            <w:pPr>
              <w:spacing w:line="240" w:lineRule="auto"/>
              <w:jc w:val="right"/>
              <w:rPr>
                <w:color w:val="000000"/>
                <w:sz w:val="22"/>
                <w:szCs w:val="22"/>
                <w:lang w:eastAsia="en-US"/>
              </w:rPr>
            </w:pPr>
            <w:r w:rsidRPr="00696CB3">
              <w:rPr>
                <w:sz w:val="22"/>
                <w:szCs w:val="22"/>
              </w:rPr>
              <w:t>0.563</w:t>
            </w:r>
          </w:p>
        </w:tc>
        <w:tc>
          <w:tcPr>
            <w:tcW w:w="960" w:type="dxa"/>
            <w:noWrap/>
            <w:hideMark/>
          </w:tcPr>
          <w:p w14:paraId="5B1064DB" w14:textId="7BD1E2A1" w:rsidR="009A6A8C" w:rsidRPr="00696CB3" w:rsidRDefault="009A6A8C" w:rsidP="009A6A8C">
            <w:pPr>
              <w:spacing w:line="240" w:lineRule="auto"/>
              <w:jc w:val="right"/>
              <w:rPr>
                <w:color w:val="000000"/>
                <w:sz w:val="22"/>
                <w:szCs w:val="22"/>
                <w:lang w:eastAsia="en-US"/>
              </w:rPr>
            </w:pPr>
            <w:r w:rsidRPr="00696CB3">
              <w:rPr>
                <w:sz w:val="22"/>
                <w:szCs w:val="22"/>
              </w:rPr>
              <w:t>0.786</w:t>
            </w:r>
          </w:p>
        </w:tc>
        <w:tc>
          <w:tcPr>
            <w:tcW w:w="960" w:type="dxa"/>
            <w:noWrap/>
            <w:hideMark/>
          </w:tcPr>
          <w:p w14:paraId="1EF9FE93" w14:textId="3DF03931" w:rsidR="009A6A8C" w:rsidRPr="00696CB3" w:rsidRDefault="009A6A8C" w:rsidP="009A6A8C">
            <w:pPr>
              <w:spacing w:line="240" w:lineRule="auto"/>
              <w:jc w:val="right"/>
              <w:rPr>
                <w:color w:val="000000"/>
                <w:sz w:val="22"/>
                <w:szCs w:val="22"/>
                <w:lang w:eastAsia="en-US"/>
              </w:rPr>
            </w:pPr>
            <w:r w:rsidRPr="00696CB3">
              <w:rPr>
                <w:sz w:val="22"/>
                <w:szCs w:val="22"/>
              </w:rPr>
              <w:t>0.914</w:t>
            </w:r>
          </w:p>
        </w:tc>
        <w:tc>
          <w:tcPr>
            <w:tcW w:w="960" w:type="dxa"/>
            <w:noWrap/>
            <w:hideMark/>
          </w:tcPr>
          <w:p w14:paraId="77A81F25" w14:textId="43CEECA2" w:rsidR="009A6A8C" w:rsidRPr="00696CB3" w:rsidRDefault="009A6A8C" w:rsidP="009A6A8C">
            <w:pPr>
              <w:spacing w:line="240" w:lineRule="auto"/>
              <w:jc w:val="right"/>
              <w:rPr>
                <w:color w:val="000000"/>
                <w:sz w:val="22"/>
                <w:szCs w:val="22"/>
                <w:lang w:eastAsia="en-US"/>
              </w:rPr>
            </w:pPr>
            <w:r w:rsidRPr="00696CB3">
              <w:rPr>
                <w:sz w:val="22"/>
                <w:szCs w:val="22"/>
              </w:rPr>
              <w:t>0.210</w:t>
            </w:r>
          </w:p>
        </w:tc>
        <w:tc>
          <w:tcPr>
            <w:tcW w:w="1041" w:type="dxa"/>
            <w:noWrap/>
            <w:hideMark/>
          </w:tcPr>
          <w:p w14:paraId="07BFD52B" w14:textId="7458E8E7" w:rsidR="009A6A8C" w:rsidRPr="00696CB3" w:rsidRDefault="009A6A8C" w:rsidP="009A6A8C">
            <w:pPr>
              <w:spacing w:line="240" w:lineRule="auto"/>
              <w:jc w:val="right"/>
              <w:rPr>
                <w:color w:val="000000"/>
                <w:sz w:val="22"/>
                <w:szCs w:val="22"/>
                <w:lang w:eastAsia="en-US"/>
              </w:rPr>
            </w:pPr>
            <w:r w:rsidRPr="00696CB3">
              <w:rPr>
                <w:sz w:val="22"/>
                <w:szCs w:val="22"/>
              </w:rPr>
              <w:t>2158.337</w:t>
            </w:r>
          </w:p>
        </w:tc>
        <w:tc>
          <w:tcPr>
            <w:tcW w:w="960" w:type="dxa"/>
            <w:noWrap/>
            <w:hideMark/>
          </w:tcPr>
          <w:p w14:paraId="65617683" w14:textId="11EBCEE5" w:rsidR="009A6A8C" w:rsidRPr="00696CB3" w:rsidRDefault="009A6A8C" w:rsidP="009A6A8C">
            <w:pPr>
              <w:spacing w:line="240" w:lineRule="auto"/>
              <w:jc w:val="right"/>
              <w:rPr>
                <w:color w:val="000000"/>
                <w:sz w:val="22"/>
                <w:szCs w:val="22"/>
                <w:lang w:eastAsia="en-US"/>
              </w:rPr>
            </w:pPr>
            <w:r w:rsidRPr="00696CB3">
              <w:rPr>
                <w:sz w:val="22"/>
                <w:szCs w:val="22"/>
              </w:rPr>
              <w:t>1.715</w:t>
            </w:r>
          </w:p>
        </w:tc>
      </w:tr>
      <w:tr w:rsidR="009A6A8C" w:rsidRPr="00823579" w14:paraId="5E0AFC4B" w14:textId="77777777" w:rsidTr="00DB1DC9">
        <w:trPr>
          <w:trHeight w:val="300"/>
        </w:trPr>
        <w:tc>
          <w:tcPr>
            <w:tcW w:w="1279" w:type="dxa"/>
            <w:noWrap/>
            <w:hideMark/>
          </w:tcPr>
          <w:p w14:paraId="5FD8423E" w14:textId="77777777" w:rsidR="009A6A8C" w:rsidRPr="00823579" w:rsidRDefault="009A6A8C" w:rsidP="009A6A8C">
            <w:pPr>
              <w:spacing w:line="240" w:lineRule="auto"/>
              <w:jc w:val="left"/>
              <w:rPr>
                <w:color w:val="000000"/>
                <w:sz w:val="22"/>
                <w:szCs w:val="22"/>
                <w:lang w:eastAsia="en-US"/>
              </w:rPr>
            </w:pPr>
            <w:r w:rsidRPr="00823579">
              <w:rPr>
                <w:color w:val="000000"/>
                <w:sz w:val="22"/>
                <w:szCs w:val="22"/>
                <w:lang w:eastAsia="en-US"/>
              </w:rPr>
              <w:t>N2D</w:t>
            </w:r>
          </w:p>
        </w:tc>
        <w:tc>
          <w:tcPr>
            <w:tcW w:w="960" w:type="dxa"/>
            <w:noWrap/>
            <w:hideMark/>
          </w:tcPr>
          <w:p w14:paraId="067237EB" w14:textId="77777777"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0.471</w:t>
            </w:r>
          </w:p>
        </w:tc>
        <w:tc>
          <w:tcPr>
            <w:tcW w:w="960" w:type="dxa"/>
            <w:noWrap/>
            <w:hideMark/>
          </w:tcPr>
          <w:p w14:paraId="66D7DB5B" w14:textId="77777777"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0.696</w:t>
            </w:r>
          </w:p>
        </w:tc>
        <w:tc>
          <w:tcPr>
            <w:tcW w:w="960" w:type="dxa"/>
            <w:noWrap/>
            <w:hideMark/>
          </w:tcPr>
          <w:p w14:paraId="0207199D" w14:textId="77777777"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0.879</w:t>
            </w:r>
          </w:p>
        </w:tc>
        <w:tc>
          <w:tcPr>
            <w:tcW w:w="960" w:type="dxa"/>
            <w:noWrap/>
            <w:hideMark/>
          </w:tcPr>
          <w:p w14:paraId="656E508F" w14:textId="77777777"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0.208</w:t>
            </w:r>
          </w:p>
        </w:tc>
        <w:tc>
          <w:tcPr>
            <w:tcW w:w="1041" w:type="dxa"/>
            <w:noWrap/>
            <w:hideMark/>
          </w:tcPr>
          <w:p w14:paraId="54156474" w14:textId="77777777"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1955.052</w:t>
            </w:r>
          </w:p>
        </w:tc>
        <w:tc>
          <w:tcPr>
            <w:tcW w:w="960" w:type="dxa"/>
            <w:noWrap/>
            <w:hideMark/>
          </w:tcPr>
          <w:p w14:paraId="53BB9333" w14:textId="77777777"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1.622</w:t>
            </w:r>
          </w:p>
        </w:tc>
      </w:tr>
      <w:tr w:rsidR="009A6A8C" w:rsidRPr="00823579" w14:paraId="1066B16B" w14:textId="77777777" w:rsidTr="00DB1DC9">
        <w:trPr>
          <w:trHeight w:val="300"/>
        </w:trPr>
        <w:tc>
          <w:tcPr>
            <w:tcW w:w="1279" w:type="dxa"/>
            <w:noWrap/>
            <w:hideMark/>
          </w:tcPr>
          <w:p w14:paraId="667DB13F" w14:textId="77777777" w:rsidR="009A6A8C" w:rsidRPr="00823579" w:rsidRDefault="009A6A8C" w:rsidP="009A6A8C">
            <w:pPr>
              <w:spacing w:line="240" w:lineRule="auto"/>
              <w:jc w:val="left"/>
              <w:rPr>
                <w:color w:val="000000"/>
                <w:sz w:val="22"/>
                <w:szCs w:val="22"/>
                <w:lang w:eastAsia="en-US"/>
              </w:rPr>
            </w:pPr>
            <w:r w:rsidRPr="00823579">
              <w:rPr>
                <w:color w:val="000000"/>
                <w:sz w:val="22"/>
                <w:szCs w:val="22"/>
                <w:lang w:eastAsia="en-US"/>
              </w:rPr>
              <w:t>VaDE</w:t>
            </w:r>
          </w:p>
        </w:tc>
        <w:tc>
          <w:tcPr>
            <w:tcW w:w="960" w:type="dxa"/>
            <w:noWrap/>
            <w:hideMark/>
          </w:tcPr>
          <w:p w14:paraId="7F059C38" w14:textId="77777777"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0.494</w:t>
            </w:r>
          </w:p>
        </w:tc>
        <w:tc>
          <w:tcPr>
            <w:tcW w:w="960" w:type="dxa"/>
            <w:noWrap/>
            <w:hideMark/>
          </w:tcPr>
          <w:p w14:paraId="1547047C" w14:textId="77777777"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0.709</w:t>
            </w:r>
          </w:p>
        </w:tc>
        <w:tc>
          <w:tcPr>
            <w:tcW w:w="960" w:type="dxa"/>
            <w:noWrap/>
            <w:hideMark/>
          </w:tcPr>
          <w:p w14:paraId="6083D180" w14:textId="77777777"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0.826</w:t>
            </w:r>
          </w:p>
        </w:tc>
        <w:tc>
          <w:tcPr>
            <w:tcW w:w="960" w:type="dxa"/>
            <w:noWrap/>
            <w:hideMark/>
          </w:tcPr>
          <w:p w14:paraId="3C090E24" w14:textId="77777777"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0.204</w:t>
            </w:r>
          </w:p>
        </w:tc>
        <w:tc>
          <w:tcPr>
            <w:tcW w:w="1041" w:type="dxa"/>
            <w:noWrap/>
            <w:hideMark/>
          </w:tcPr>
          <w:p w14:paraId="42705178" w14:textId="77777777"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1844.804</w:t>
            </w:r>
          </w:p>
        </w:tc>
        <w:tc>
          <w:tcPr>
            <w:tcW w:w="960" w:type="dxa"/>
            <w:noWrap/>
            <w:hideMark/>
          </w:tcPr>
          <w:p w14:paraId="69F252FD" w14:textId="77777777"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1.547</w:t>
            </w:r>
          </w:p>
        </w:tc>
      </w:tr>
    </w:tbl>
    <w:p w14:paraId="58BD2E90" w14:textId="3EA0844F" w:rsidR="005D24E1" w:rsidRPr="00823579" w:rsidRDefault="005D24E1" w:rsidP="002D1BEE"/>
    <w:p w14:paraId="2F00A510" w14:textId="607416C6" w:rsidR="005D24E1" w:rsidRPr="00823579" w:rsidRDefault="00AB2C36" w:rsidP="002D1BEE">
      <w:r>
        <w:lastRenderedPageBreak/>
        <w:t>As the number of clusters increases, the complexity does so as well, which favours the deep clustering methods. DDC emerges as the top performer for this dataset with the high scores across all metrics, followed closely by DEC and IDEC.</w:t>
      </w:r>
      <w:r w:rsidR="00E02366">
        <w:t xml:space="preserve"> Slighly lower performance than these methods, yet still higher than traditional methods were obtained by AceDeC, DCN, DipEncoder and VaDE. At the same time, a subset of deep clustering methods were on par with the traditional methods, specifically DKM, DipDECK and N2D. As with the case of Sim4, AEC and DeepECT have the lowest scores for this dataset as well. </w:t>
      </w:r>
    </w:p>
    <w:p w14:paraId="2FB28476" w14:textId="550712E4" w:rsidR="005D24E1" w:rsidRPr="00823579" w:rsidRDefault="007565B2" w:rsidP="002D1BEE">
      <w:r w:rsidRPr="00823579">
        <w:t xml:space="preserve">Table </w:t>
      </w:r>
      <w:r w:rsidR="00481928">
        <w:t>4</w:t>
      </w:r>
      <w:r w:rsidRPr="00823579">
        <w:t xml:space="preserve"> – Comparison of feature extraction methods on Sim15 (containing 10 clusters) from the perspective of the six performance evaluation metrics</w:t>
      </w:r>
    </w:p>
    <w:tbl>
      <w:tblPr>
        <w:tblStyle w:val="TableGrid"/>
        <w:tblW w:w="7120" w:type="dxa"/>
        <w:tblLook w:val="04A0" w:firstRow="1" w:lastRow="0" w:firstColumn="1" w:lastColumn="0" w:noHBand="0" w:noVBand="1"/>
      </w:tblPr>
      <w:tblGrid>
        <w:gridCol w:w="1279"/>
        <w:gridCol w:w="960"/>
        <w:gridCol w:w="960"/>
        <w:gridCol w:w="960"/>
        <w:gridCol w:w="960"/>
        <w:gridCol w:w="1041"/>
        <w:gridCol w:w="960"/>
      </w:tblGrid>
      <w:tr w:rsidR="005D24E1" w:rsidRPr="00823579" w14:paraId="79122126" w14:textId="77777777" w:rsidTr="00696CB3">
        <w:trPr>
          <w:trHeight w:val="300"/>
        </w:trPr>
        <w:tc>
          <w:tcPr>
            <w:tcW w:w="1279" w:type="dxa"/>
            <w:noWrap/>
            <w:hideMark/>
          </w:tcPr>
          <w:p w14:paraId="1195C691" w14:textId="009C0E11" w:rsidR="005D24E1" w:rsidRPr="00823579" w:rsidRDefault="005D24E1" w:rsidP="005D24E1">
            <w:pPr>
              <w:spacing w:line="240" w:lineRule="auto"/>
              <w:jc w:val="left"/>
              <w:rPr>
                <w:b/>
                <w:bCs/>
                <w:color w:val="000000"/>
                <w:sz w:val="22"/>
                <w:szCs w:val="22"/>
                <w:lang w:eastAsia="en-US"/>
              </w:rPr>
            </w:pPr>
            <w:r w:rsidRPr="00823579">
              <w:rPr>
                <w:b/>
                <w:bCs/>
                <w:color w:val="000000"/>
                <w:sz w:val="22"/>
                <w:szCs w:val="22"/>
                <w:lang w:eastAsia="en-US"/>
              </w:rPr>
              <w:t>Algorithm</w:t>
            </w:r>
          </w:p>
        </w:tc>
        <w:tc>
          <w:tcPr>
            <w:tcW w:w="960" w:type="dxa"/>
            <w:noWrap/>
            <w:hideMark/>
          </w:tcPr>
          <w:p w14:paraId="39EF667E" w14:textId="77777777" w:rsidR="005D24E1" w:rsidRPr="00823579" w:rsidRDefault="005D24E1" w:rsidP="005D24E1">
            <w:pPr>
              <w:spacing w:line="240" w:lineRule="auto"/>
              <w:jc w:val="left"/>
              <w:rPr>
                <w:b/>
                <w:bCs/>
                <w:color w:val="000000"/>
                <w:sz w:val="22"/>
                <w:szCs w:val="22"/>
                <w:lang w:eastAsia="en-US"/>
              </w:rPr>
            </w:pPr>
            <w:r w:rsidRPr="00823579">
              <w:rPr>
                <w:b/>
                <w:bCs/>
                <w:color w:val="000000"/>
                <w:sz w:val="22"/>
                <w:szCs w:val="22"/>
                <w:lang w:eastAsia="en-US"/>
              </w:rPr>
              <w:t>ARI</w:t>
            </w:r>
          </w:p>
        </w:tc>
        <w:tc>
          <w:tcPr>
            <w:tcW w:w="960" w:type="dxa"/>
            <w:noWrap/>
            <w:hideMark/>
          </w:tcPr>
          <w:p w14:paraId="303BC3FE" w14:textId="77777777" w:rsidR="005D24E1" w:rsidRPr="00823579" w:rsidRDefault="005D24E1" w:rsidP="005D24E1">
            <w:pPr>
              <w:spacing w:line="240" w:lineRule="auto"/>
              <w:jc w:val="left"/>
              <w:rPr>
                <w:b/>
                <w:bCs/>
                <w:color w:val="000000"/>
                <w:sz w:val="22"/>
                <w:szCs w:val="22"/>
                <w:lang w:eastAsia="en-US"/>
              </w:rPr>
            </w:pPr>
            <w:r w:rsidRPr="00823579">
              <w:rPr>
                <w:b/>
                <w:bCs/>
                <w:color w:val="000000"/>
                <w:sz w:val="22"/>
                <w:szCs w:val="22"/>
                <w:lang w:eastAsia="en-US"/>
              </w:rPr>
              <w:t>AMI</w:t>
            </w:r>
          </w:p>
        </w:tc>
        <w:tc>
          <w:tcPr>
            <w:tcW w:w="960" w:type="dxa"/>
            <w:noWrap/>
            <w:hideMark/>
          </w:tcPr>
          <w:p w14:paraId="7FDAC767" w14:textId="77777777" w:rsidR="005D24E1" w:rsidRPr="00823579" w:rsidRDefault="005D24E1" w:rsidP="005D24E1">
            <w:pPr>
              <w:spacing w:line="240" w:lineRule="auto"/>
              <w:jc w:val="left"/>
              <w:rPr>
                <w:b/>
                <w:bCs/>
                <w:color w:val="000000"/>
                <w:sz w:val="22"/>
                <w:szCs w:val="22"/>
                <w:lang w:eastAsia="en-US"/>
              </w:rPr>
            </w:pPr>
            <w:r w:rsidRPr="00823579">
              <w:rPr>
                <w:b/>
                <w:bCs/>
                <w:color w:val="000000"/>
                <w:sz w:val="22"/>
                <w:szCs w:val="22"/>
                <w:lang w:eastAsia="en-US"/>
              </w:rPr>
              <w:t>Purity</w:t>
            </w:r>
          </w:p>
        </w:tc>
        <w:tc>
          <w:tcPr>
            <w:tcW w:w="960" w:type="dxa"/>
            <w:noWrap/>
            <w:hideMark/>
          </w:tcPr>
          <w:p w14:paraId="0720BC59" w14:textId="77777777" w:rsidR="005D24E1" w:rsidRPr="00823579" w:rsidRDefault="005D24E1" w:rsidP="005D24E1">
            <w:pPr>
              <w:spacing w:line="240" w:lineRule="auto"/>
              <w:jc w:val="left"/>
              <w:rPr>
                <w:b/>
                <w:bCs/>
                <w:color w:val="000000"/>
                <w:sz w:val="22"/>
                <w:szCs w:val="22"/>
                <w:lang w:eastAsia="en-US"/>
              </w:rPr>
            </w:pPr>
            <w:r w:rsidRPr="00823579">
              <w:rPr>
                <w:b/>
                <w:bCs/>
                <w:color w:val="000000"/>
                <w:sz w:val="22"/>
                <w:szCs w:val="22"/>
                <w:lang w:eastAsia="en-US"/>
              </w:rPr>
              <w:t>SS</w:t>
            </w:r>
          </w:p>
        </w:tc>
        <w:tc>
          <w:tcPr>
            <w:tcW w:w="1041" w:type="dxa"/>
            <w:noWrap/>
            <w:hideMark/>
          </w:tcPr>
          <w:p w14:paraId="0DE6549D" w14:textId="77777777" w:rsidR="005D24E1" w:rsidRPr="00823579" w:rsidRDefault="005D24E1" w:rsidP="005D24E1">
            <w:pPr>
              <w:spacing w:line="240" w:lineRule="auto"/>
              <w:jc w:val="left"/>
              <w:rPr>
                <w:b/>
                <w:bCs/>
                <w:color w:val="000000"/>
                <w:sz w:val="22"/>
                <w:szCs w:val="22"/>
                <w:lang w:eastAsia="en-US"/>
              </w:rPr>
            </w:pPr>
            <w:r w:rsidRPr="00823579">
              <w:rPr>
                <w:b/>
                <w:bCs/>
                <w:color w:val="000000"/>
                <w:sz w:val="22"/>
                <w:szCs w:val="22"/>
                <w:lang w:eastAsia="en-US"/>
              </w:rPr>
              <w:t>CHS</w:t>
            </w:r>
          </w:p>
        </w:tc>
        <w:tc>
          <w:tcPr>
            <w:tcW w:w="960" w:type="dxa"/>
            <w:noWrap/>
            <w:hideMark/>
          </w:tcPr>
          <w:p w14:paraId="5848B9F0" w14:textId="77777777" w:rsidR="005D24E1" w:rsidRPr="00823579" w:rsidRDefault="005D24E1" w:rsidP="005D24E1">
            <w:pPr>
              <w:spacing w:line="240" w:lineRule="auto"/>
              <w:jc w:val="left"/>
              <w:rPr>
                <w:b/>
                <w:bCs/>
                <w:color w:val="000000"/>
                <w:sz w:val="22"/>
                <w:szCs w:val="22"/>
                <w:lang w:eastAsia="en-US"/>
              </w:rPr>
            </w:pPr>
            <w:r w:rsidRPr="00823579">
              <w:rPr>
                <w:b/>
                <w:bCs/>
                <w:color w:val="000000"/>
                <w:sz w:val="22"/>
                <w:szCs w:val="22"/>
                <w:lang w:eastAsia="en-US"/>
              </w:rPr>
              <w:t>DBS</w:t>
            </w:r>
          </w:p>
        </w:tc>
      </w:tr>
      <w:tr w:rsidR="005D24E1" w:rsidRPr="00823579" w14:paraId="2C454983" w14:textId="77777777" w:rsidTr="00696CB3">
        <w:trPr>
          <w:trHeight w:val="300"/>
        </w:trPr>
        <w:tc>
          <w:tcPr>
            <w:tcW w:w="1279" w:type="dxa"/>
            <w:noWrap/>
            <w:hideMark/>
          </w:tcPr>
          <w:p w14:paraId="478E9D66" w14:textId="77777777" w:rsidR="005D24E1" w:rsidRPr="00823579" w:rsidRDefault="005D24E1" w:rsidP="005D24E1">
            <w:pPr>
              <w:spacing w:line="240" w:lineRule="auto"/>
              <w:jc w:val="left"/>
              <w:rPr>
                <w:color w:val="000000"/>
                <w:sz w:val="22"/>
                <w:szCs w:val="22"/>
                <w:lang w:eastAsia="en-US"/>
              </w:rPr>
            </w:pPr>
            <w:r w:rsidRPr="00823579">
              <w:rPr>
                <w:color w:val="000000"/>
                <w:sz w:val="22"/>
                <w:szCs w:val="22"/>
                <w:lang w:eastAsia="en-US"/>
              </w:rPr>
              <w:t>PCA</w:t>
            </w:r>
          </w:p>
        </w:tc>
        <w:tc>
          <w:tcPr>
            <w:tcW w:w="960" w:type="dxa"/>
            <w:noWrap/>
            <w:hideMark/>
          </w:tcPr>
          <w:p w14:paraId="45392FCA"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717</w:t>
            </w:r>
          </w:p>
        </w:tc>
        <w:tc>
          <w:tcPr>
            <w:tcW w:w="960" w:type="dxa"/>
            <w:noWrap/>
            <w:hideMark/>
          </w:tcPr>
          <w:p w14:paraId="3DEB3B24"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852</w:t>
            </w:r>
          </w:p>
        </w:tc>
        <w:tc>
          <w:tcPr>
            <w:tcW w:w="960" w:type="dxa"/>
            <w:noWrap/>
            <w:hideMark/>
          </w:tcPr>
          <w:p w14:paraId="044896FE"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895</w:t>
            </w:r>
          </w:p>
        </w:tc>
        <w:tc>
          <w:tcPr>
            <w:tcW w:w="960" w:type="dxa"/>
            <w:noWrap/>
            <w:hideMark/>
          </w:tcPr>
          <w:p w14:paraId="6FD5499D"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246</w:t>
            </w:r>
          </w:p>
        </w:tc>
        <w:tc>
          <w:tcPr>
            <w:tcW w:w="1041" w:type="dxa"/>
            <w:noWrap/>
            <w:hideMark/>
          </w:tcPr>
          <w:p w14:paraId="647606D7"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3178.532</w:t>
            </w:r>
          </w:p>
        </w:tc>
        <w:tc>
          <w:tcPr>
            <w:tcW w:w="960" w:type="dxa"/>
            <w:noWrap/>
            <w:hideMark/>
          </w:tcPr>
          <w:p w14:paraId="1EF15B39"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1.515</w:t>
            </w:r>
          </w:p>
        </w:tc>
      </w:tr>
      <w:tr w:rsidR="005D24E1" w:rsidRPr="00823579" w14:paraId="1B4EFAE4" w14:textId="77777777" w:rsidTr="00696CB3">
        <w:trPr>
          <w:trHeight w:val="300"/>
        </w:trPr>
        <w:tc>
          <w:tcPr>
            <w:tcW w:w="1279" w:type="dxa"/>
            <w:noWrap/>
            <w:hideMark/>
          </w:tcPr>
          <w:p w14:paraId="7921FC14" w14:textId="77777777" w:rsidR="005D24E1" w:rsidRPr="00823579" w:rsidRDefault="005D24E1" w:rsidP="005D24E1">
            <w:pPr>
              <w:spacing w:line="240" w:lineRule="auto"/>
              <w:jc w:val="left"/>
              <w:rPr>
                <w:color w:val="000000"/>
                <w:sz w:val="22"/>
                <w:szCs w:val="22"/>
                <w:lang w:eastAsia="en-US"/>
              </w:rPr>
            </w:pPr>
            <w:r w:rsidRPr="00823579">
              <w:rPr>
                <w:color w:val="000000"/>
                <w:sz w:val="22"/>
                <w:szCs w:val="22"/>
                <w:lang w:eastAsia="en-US"/>
              </w:rPr>
              <w:t>ICA</w:t>
            </w:r>
          </w:p>
        </w:tc>
        <w:tc>
          <w:tcPr>
            <w:tcW w:w="960" w:type="dxa"/>
            <w:noWrap/>
            <w:hideMark/>
          </w:tcPr>
          <w:p w14:paraId="27D09523"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706</w:t>
            </w:r>
          </w:p>
        </w:tc>
        <w:tc>
          <w:tcPr>
            <w:tcW w:w="960" w:type="dxa"/>
            <w:noWrap/>
            <w:hideMark/>
          </w:tcPr>
          <w:p w14:paraId="07F61B96"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84</w:t>
            </w:r>
          </w:p>
        </w:tc>
        <w:tc>
          <w:tcPr>
            <w:tcW w:w="960" w:type="dxa"/>
            <w:noWrap/>
            <w:hideMark/>
          </w:tcPr>
          <w:p w14:paraId="078D01FE"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888</w:t>
            </w:r>
          </w:p>
        </w:tc>
        <w:tc>
          <w:tcPr>
            <w:tcW w:w="960" w:type="dxa"/>
            <w:noWrap/>
            <w:hideMark/>
          </w:tcPr>
          <w:p w14:paraId="47921F1A"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235</w:t>
            </w:r>
          </w:p>
        </w:tc>
        <w:tc>
          <w:tcPr>
            <w:tcW w:w="1041" w:type="dxa"/>
            <w:noWrap/>
            <w:hideMark/>
          </w:tcPr>
          <w:p w14:paraId="4BBFFA44"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2997.716</w:t>
            </w:r>
          </w:p>
        </w:tc>
        <w:tc>
          <w:tcPr>
            <w:tcW w:w="960" w:type="dxa"/>
            <w:noWrap/>
            <w:hideMark/>
          </w:tcPr>
          <w:p w14:paraId="1EF0EA08"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1.563</w:t>
            </w:r>
          </w:p>
        </w:tc>
      </w:tr>
      <w:tr w:rsidR="005D24E1" w:rsidRPr="00823579" w14:paraId="46B7BC03" w14:textId="77777777" w:rsidTr="00696CB3">
        <w:trPr>
          <w:trHeight w:val="300"/>
        </w:trPr>
        <w:tc>
          <w:tcPr>
            <w:tcW w:w="1279" w:type="dxa"/>
            <w:noWrap/>
            <w:hideMark/>
          </w:tcPr>
          <w:p w14:paraId="3FFBC955" w14:textId="77777777" w:rsidR="005D24E1" w:rsidRPr="00823579" w:rsidRDefault="005D24E1" w:rsidP="005D24E1">
            <w:pPr>
              <w:spacing w:line="240" w:lineRule="auto"/>
              <w:jc w:val="left"/>
              <w:rPr>
                <w:color w:val="000000"/>
                <w:sz w:val="22"/>
                <w:szCs w:val="22"/>
                <w:lang w:eastAsia="en-US"/>
              </w:rPr>
            </w:pPr>
            <w:r w:rsidRPr="00823579">
              <w:rPr>
                <w:color w:val="000000"/>
                <w:sz w:val="22"/>
                <w:szCs w:val="22"/>
                <w:lang w:eastAsia="en-US"/>
              </w:rPr>
              <w:t>Isomap</w:t>
            </w:r>
          </w:p>
        </w:tc>
        <w:tc>
          <w:tcPr>
            <w:tcW w:w="960" w:type="dxa"/>
            <w:noWrap/>
            <w:hideMark/>
          </w:tcPr>
          <w:p w14:paraId="396786D0"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8</w:t>
            </w:r>
          </w:p>
        </w:tc>
        <w:tc>
          <w:tcPr>
            <w:tcW w:w="960" w:type="dxa"/>
            <w:noWrap/>
            <w:hideMark/>
          </w:tcPr>
          <w:p w14:paraId="53ABB799"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925</w:t>
            </w:r>
          </w:p>
        </w:tc>
        <w:tc>
          <w:tcPr>
            <w:tcW w:w="960" w:type="dxa"/>
            <w:noWrap/>
            <w:hideMark/>
          </w:tcPr>
          <w:p w14:paraId="7DAF40D8"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97</w:t>
            </w:r>
          </w:p>
        </w:tc>
        <w:tc>
          <w:tcPr>
            <w:tcW w:w="960" w:type="dxa"/>
            <w:noWrap/>
            <w:hideMark/>
          </w:tcPr>
          <w:p w14:paraId="47579D9F"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298</w:t>
            </w:r>
          </w:p>
        </w:tc>
        <w:tc>
          <w:tcPr>
            <w:tcW w:w="1041" w:type="dxa"/>
            <w:noWrap/>
            <w:hideMark/>
          </w:tcPr>
          <w:p w14:paraId="0746C00C"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4042.436</w:t>
            </w:r>
          </w:p>
        </w:tc>
        <w:tc>
          <w:tcPr>
            <w:tcW w:w="960" w:type="dxa"/>
            <w:noWrap/>
            <w:hideMark/>
          </w:tcPr>
          <w:p w14:paraId="40423353"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1.309</w:t>
            </w:r>
          </w:p>
        </w:tc>
      </w:tr>
      <w:tr w:rsidR="005D24E1" w:rsidRPr="00823579" w14:paraId="46D613F2" w14:textId="77777777" w:rsidTr="00696CB3">
        <w:trPr>
          <w:trHeight w:val="300"/>
        </w:trPr>
        <w:tc>
          <w:tcPr>
            <w:tcW w:w="1279" w:type="dxa"/>
            <w:noWrap/>
            <w:hideMark/>
          </w:tcPr>
          <w:p w14:paraId="11B49629" w14:textId="77777777" w:rsidR="005D24E1" w:rsidRPr="00823579" w:rsidRDefault="005D24E1" w:rsidP="005D24E1">
            <w:pPr>
              <w:spacing w:line="240" w:lineRule="auto"/>
              <w:jc w:val="left"/>
              <w:rPr>
                <w:color w:val="000000"/>
                <w:sz w:val="22"/>
                <w:szCs w:val="22"/>
                <w:lang w:eastAsia="en-US"/>
              </w:rPr>
            </w:pPr>
            <w:r w:rsidRPr="00823579">
              <w:rPr>
                <w:color w:val="000000"/>
                <w:sz w:val="22"/>
                <w:szCs w:val="22"/>
                <w:lang w:eastAsia="en-US"/>
              </w:rPr>
              <w:t>ACeDeC</w:t>
            </w:r>
          </w:p>
        </w:tc>
        <w:tc>
          <w:tcPr>
            <w:tcW w:w="960" w:type="dxa"/>
            <w:noWrap/>
            <w:hideMark/>
          </w:tcPr>
          <w:p w14:paraId="57F158EB"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799</w:t>
            </w:r>
          </w:p>
        </w:tc>
        <w:tc>
          <w:tcPr>
            <w:tcW w:w="960" w:type="dxa"/>
            <w:noWrap/>
            <w:hideMark/>
          </w:tcPr>
          <w:p w14:paraId="60ED07C9"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932</w:t>
            </w:r>
          </w:p>
        </w:tc>
        <w:tc>
          <w:tcPr>
            <w:tcW w:w="960" w:type="dxa"/>
            <w:noWrap/>
            <w:hideMark/>
          </w:tcPr>
          <w:p w14:paraId="005090C0"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974</w:t>
            </w:r>
          </w:p>
        </w:tc>
        <w:tc>
          <w:tcPr>
            <w:tcW w:w="960" w:type="dxa"/>
            <w:noWrap/>
            <w:hideMark/>
          </w:tcPr>
          <w:p w14:paraId="2DCDCA5A"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287</w:t>
            </w:r>
          </w:p>
        </w:tc>
        <w:tc>
          <w:tcPr>
            <w:tcW w:w="1041" w:type="dxa"/>
            <w:noWrap/>
            <w:hideMark/>
          </w:tcPr>
          <w:p w14:paraId="4AD8A5CE"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3987.26</w:t>
            </w:r>
          </w:p>
        </w:tc>
        <w:tc>
          <w:tcPr>
            <w:tcW w:w="960" w:type="dxa"/>
            <w:noWrap/>
            <w:hideMark/>
          </w:tcPr>
          <w:p w14:paraId="745DA028"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1.365</w:t>
            </w:r>
          </w:p>
        </w:tc>
      </w:tr>
      <w:tr w:rsidR="005D24E1" w:rsidRPr="00823579" w14:paraId="2ECD22B2" w14:textId="77777777" w:rsidTr="00696CB3">
        <w:trPr>
          <w:trHeight w:val="300"/>
        </w:trPr>
        <w:tc>
          <w:tcPr>
            <w:tcW w:w="1279" w:type="dxa"/>
            <w:noWrap/>
            <w:hideMark/>
          </w:tcPr>
          <w:p w14:paraId="1DC7F6AB" w14:textId="77777777" w:rsidR="005D24E1" w:rsidRPr="00823579" w:rsidRDefault="005D24E1" w:rsidP="005D24E1">
            <w:pPr>
              <w:spacing w:line="240" w:lineRule="auto"/>
              <w:jc w:val="left"/>
              <w:rPr>
                <w:color w:val="000000"/>
                <w:sz w:val="22"/>
                <w:szCs w:val="22"/>
                <w:lang w:eastAsia="en-US"/>
              </w:rPr>
            </w:pPr>
            <w:r w:rsidRPr="00823579">
              <w:rPr>
                <w:color w:val="000000"/>
                <w:sz w:val="22"/>
                <w:szCs w:val="22"/>
                <w:lang w:eastAsia="en-US"/>
              </w:rPr>
              <w:t>AEC</w:t>
            </w:r>
          </w:p>
        </w:tc>
        <w:tc>
          <w:tcPr>
            <w:tcW w:w="960" w:type="dxa"/>
            <w:noWrap/>
            <w:hideMark/>
          </w:tcPr>
          <w:p w14:paraId="1B4ECA1A"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317</w:t>
            </w:r>
          </w:p>
        </w:tc>
        <w:tc>
          <w:tcPr>
            <w:tcW w:w="960" w:type="dxa"/>
            <w:noWrap/>
            <w:hideMark/>
          </w:tcPr>
          <w:p w14:paraId="38AC01F7"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545</w:t>
            </w:r>
          </w:p>
        </w:tc>
        <w:tc>
          <w:tcPr>
            <w:tcW w:w="960" w:type="dxa"/>
            <w:noWrap/>
            <w:hideMark/>
          </w:tcPr>
          <w:p w14:paraId="39D43540"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592</w:t>
            </w:r>
          </w:p>
        </w:tc>
        <w:tc>
          <w:tcPr>
            <w:tcW w:w="960" w:type="dxa"/>
            <w:noWrap/>
            <w:hideMark/>
          </w:tcPr>
          <w:p w14:paraId="1D0BADE5"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061</w:t>
            </w:r>
          </w:p>
        </w:tc>
        <w:tc>
          <w:tcPr>
            <w:tcW w:w="1041" w:type="dxa"/>
            <w:noWrap/>
            <w:hideMark/>
          </w:tcPr>
          <w:p w14:paraId="641AF545"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1632.916</w:t>
            </w:r>
          </w:p>
        </w:tc>
        <w:tc>
          <w:tcPr>
            <w:tcW w:w="960" w:type="dxa"/>
            <w:noWrap/>
            <w:hideMark/>
          </w:tcPr>
          <w:p w14:paraId="7940320D"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3.434</w:t>
            </w:r>
          </w:p>
        </w:tc>
      </w:tr>
      <w:tr w:rsidR="005D24E1" w:rsidRPr="00823579" w14:paraId="02CDCBA7" w14:textId="77777777" w:rsidTr="00696CB3">
        <w:trPr>
          <w:trHeight w:val="300"/>
        </w:trPr>
        <w:tc>
          <w:tcPr>
            <w:tcW w:w="1279" w:type="dxa"/>
            <w:noWrap/>
            <w:hideMark/>
          </w:tcPr>
          <w:p w14:paraId="0EB8D7D1" w14:textId="77777777" w:rsidR="005D24E1" w:rsidRPr="00823579" w:rsidRDefault="005D24E1" w:rsidP="005D24E1">
            <w:pPr>
              <w:spacing w:line="240" w:lineRule="auto"/>
              <w:jc w:val="left"/>
              <w:rPr>
                <w:color w:val="000000"/>
                <w:sz w:val="22"/>
                <w:szCs w:val="22"/>
                <w:lang w:eastAsia="en-US"/>
              </w:rPr>
            </w:pPr>
            <w:r w:rsidRPr="00823579">
              <w:rPr>
                <w:color w:val="000000"/>
                <w:sz w:val="22"/>
                <w:szCs w:val="22"/>
                <w:lang w:eastAsia="en-US"/>
              </w:rPr>
              <w:t>DCN</w:t>
            </w:r>
          </w:p>
        </w:tc>
        <w:tc>
          <w:tcPr>
            <w:tcW w:w="960" w:type="dxa"/>
            <w:noWrap/>
            <w:hideMark/>
          </w:tcPr>
          <w:p w14:paraId="643C1589"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879</w:t>
            </w:r>
          </w:p>
        </w:tc>
        <w:tc>
          <w:tcPr>
            <w:tcW w:w="960" w:type="dxa"/>
            <w:noWrap/>
            <w:hideMark/>
          </w:tcPr>
          <w:p w14:paraId="701313D7"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942</w:t>
            </w:r>
          </w:p>
        </w:tc>
        <w:tc>
          <w:tcPr>
            <w:tcW w:w="960" w:type="dxa"/>
            <w:noWrap/>
            <w:hideMark/>
          </w:tcPr>
          <w:p w14:paraId="26ED0E9A"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953</w:t>
            </w:r>
          </w:p>
        </w:tc>
        <w:tc>
          <w:tcPr>
            <w:tcW w:w="960" w:type="dxa"/>
            <w:noWrap/>
            <w:hideMark/>
          </w:tcPr>
          <w:p w14:paraId="6F55E835"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297</w:t>
            </w:r>
          </w:p>
        </w:tc>
        <w:tc>
          <w:tcPr>
            <w:tcW w:w="1041" w:type="dxa"/>
            <w:noWrap/>
            <w:hideMark/>
          </w:tcPr>
          <w:p w14:paraId="4DBA3748"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3479.012</w:t>
            </w:r>
          </w:p>
        </w:tc>
        <w:tc>
          <w:tcPr>
            <w:tcW w:w="960" w:type="dxa"/>
            <w:noWrap/>
            <w:hideMark/>
          </w:tcPr>
          <w:p w14:paraId="7BE7B313"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2.51</w:t>
            </w:r>
          </w:p>
        </w:tc>
      </w:tr>
      <w:tr w:rsidR="005D24E1" w:rsidRPr="00823579" w14:paraId="02AF04BA" w14:textId="77777777" w:rsidTr="00696CB3">
        <w:trPr>
          <w:trHeight w:val="300"/>
        </w:trPr>
        <w:tc>
          <w:tcPr>
            <w:tcW w:w="1279" w:type="dxa"/>
            <w:noWrap/>
            <w:hideMark/>
          </w:tcPr>
          <w:p w14:paraId="2C0A80F0" w14:textId="77777777" w:rsidR="005D24E1" w:rsidRPr="00823579" w:rsidRDefault="005D24E1" w:rsidP="005D24E1">
            <w:pPr>
              <w:spacing w:line="240" w:lineRule="auto"/>
              <w:jc w:val="left"/>
              <w:rPr>
                <w:color w:val="000000"/>
                <w:sz w:val="22"/>
                <w:szCs w:val="22"/>
                <w:lang w:eastAsia="en-US"/>
              </w:rPr>
            </w:pPr>
            <w:r w:rsidRPr="00823579">
              <w:rPr>
                <w:color w:val="000000"/>
                <w:sz w:val="22"/>
                <w:szCs w:val="22"/>
                <w:lang w:eastAsia="en-US"/>
              </w:rPr>
              <w:t>DDC</w:t>
            </w:r>
          </w:p>
        </w:tc>
        <w:tc>
          <w:tcPr>
            <w:tcW w:w="960" w:type="dxa"/>
            <w:noWrap/>
            <w:hideMark/>
          </w:tcPr>
          <w:p w14:paraId="2A0144AB"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949</w:t>
            </w:r>
          </w:p>
        </w:tc>
        <w:tc>
          <w:tcPr>
            <w:tcW w:w="960" w:type="dxa"/>
            <w:noWrap/>
            <w:hideMark/>
          </w:tcPr>
          <w:p w14:paraId="0DB4178F"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959</w:t>
            </w:r>
          </w:p>
        </w:tc>
        <w:tc>
          <w:tcPr>
            <w:tcW w:w="960" w:type="dxa"/>
            <w:noWrap/>
            <w:hideMark/>
          </w:tcPr>
          <w:p w14:paraId="50F88EB5"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95</w:t>
            </w:r>
          </w:p>
        </w:tc>
        <w:tc>
          <w:tcPr>
            <w:tcW w:w="960" w:type="dxa"/>
            <w:noWrap/>
            <w:hideMark/>
          </w:tcPr>
          <w:p w14:paraId="6A8793B6"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34</w:t>
            </w:r>
          </w:p>
        </w:tc>
        <w:tc>
          <w:tcPr>
            <w:tcW w:w="1041" w:type="dxa"/>
            <w:noWrap/>
            <w:hideMark/>
          </w:tcPr>
          <w:p w14:paraId="6E3AA4C6"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4057.975</w:t>
            </w:r>
          </w:p>
        </w:tc>
        <w:tc>
          <w:tcPr>
            <w:tcW w:w="960" w:type="dxa"/>
            <w:noWrap/>
            <w:hideMark/>
          </w:tcPr>
          <w:p w14:paraId="5AD04334"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1.123</w:t>
            </w:r>
          </w:p>
        </w:tc>
      </w:tr>
      <w:tr w:rsidR="005D24E1" w:rsidRPr="00823579" w14:paraId="29ADD10C" w14:textId="77777777" w:rsidTr="00696CB3">
        <w:trPr>
          <w:trHeight w:val="300"/>
        </w:trPr>
        <w:tc>
          <w:tcPr>
            <w:tcW w:w="1279" w:type="dxa"/>
            <w:noWrap/>
            <w:hideMark/>
          </w:tcPr>
          <w:p w14:paraId="0F54F717" w14:textId="77777777" w:rsidR="005D24E1" w:rsidRPr="00823579" w:rsidRDefault="005D24E1" w:rsidP="005D24E1">
            <w:pPr>
              <w:spacing w:line="240" w:lineRule="auto"/>
              <w:jc w:val="left"/>
              <w:rPr>
                <w:color w:val="000000"/>
                <w:sz w:val="22"/>
                <w:szCs w:val="22"/>
                <w:lang w:eastAsia="en-US"/>
              </w:rPr>
            </w:pPr>
            <w:r w:rsidRPr="00823579">
              <w:rPr>
                <w:color w:val="000000"/>
                <w:sz w:val="22"/>
                <w:szCs w:val="22"/>
                <w:lang w:eastAsia="en-US"/>
              </w:rPr>
              <w:t>DEC</w:t>
            </w:r>
          </w:p>
        </w:tc>
        <w:tc>
          <w:tcPr>
            <w:tcW w:w="960" w:type="dxa"/>
            <w:noWrap/>
            <w:hideMark/>
          </w:tcPr>
          <w:p w14:paraId="4997E494" w14:textId="289F4DE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w:t>
            </w:r>
            <w:r w:rsidR="00B61EB2">
              <w:rPr>
                <w:color w:val="000000"/>
                <w:sz w:val="22"/>
                <w:szCs w:val="22"/>
                <w:lang w:eastAsia="en-US"/>
              </w:rPr>
              <w:t>929</w:t>
            </w:r>
          </w:p>
        </w:tc>
        <w:tc>
          <w:tcPr>
            <w:tcW w:w="960" w:type="dxa"/>
            <w:noWrap/>
            <w:hideMark/>
          </w:tcPr>
          <w:p w14:paraId="6328ED96" w14:textId="26109F56"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9</w:t>
            </w:r>
            <w:r w:rsidR="00B61EB2">
              <w:rPr>
                <w:color w:val="000000"/>
                <w:sz w:val="22"/>
                <w:szCs w:val="22"/>
                <w:lang w:eastAsia="en-US"/>
              </w:rPr>
              <w:t>61</w:t>
            </w:r>
          </w:p>
        </w:tc>
        <w:tc>
          <w:tcPr>
            <w:tcW w:w="960" w:type="dxa"/>
            <w:noWrap/>
            <w:hideMark/>
          </w:tcPr>
          <w:p w14:paraId="342F7BF1" w14:textId="0ADCA5DD"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95</w:t>
            </w:r>
            <w:r w:rsidR="00B61EB2">
              <w:rPr>
                <w:color w:val="000000"/>
                <w:sz w:val="22"/>
                <w:szCs w:val="22"/>
                <w:lang w:eastAsia="en-US"/>
              </w:rPr>
              <w:t>3</w:t>
            </w:r>
          </w:p>
        </w:tc>
        <w:tc>
          <w:tcPr>
            <w:tcW w:w="960" w:type="dxa"/>
            <w:noWrap/>
            <w:hideMark/>
          </w:tcPr>
          <w:p w14:paraId="1CB2AE56" w14:textId="7730C0FB"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w:t>
            </w:r>
            <w:r w:rsidR="00B61EB2">
              <w:rPr>
                <w:color w:val="000000"/>
                <w:sz w:val="22"/>
                <w:szCs w:val="22"/>
                <w:lang w:eastAsia="en-US"/>
              </w:rPr>
              <w:t>329</w:t>
            </w:r>
          </w:p>
        </w:tc>
        <w:tc>
          <w:tcPr>
            <w:tcW w:w="1041" w:type="dxa"/>
            <w:noWrap/>
            <w:hideMark/>
          </w:tcPr>
          <w:p w14:paraId="0DD6CE4B" w14:textId="5F8B7603"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3</w:t>
            </w:r>
            <w:r w:rsidR="00B61EB2">
              <w:rPr>
                <w:color w:val="000000"/>
                <w:sz w:val="22"/>
                <w:szCs w:val="22"/>
                <w:lang w:eastAsia="en-US"/>
              </w:rPr>
              <w:t>782</w:t>
            </w:r>
            <w:r w:rsidRPr="00823579">
              <w:rPr>
                <w:color w:val="000000"/>
                <w:sz w:val="22"/>
                <w:szCs w:val="22"/>
                <w:lang w:eastAsia="en-US"/>
              </w:rPr>
              <w:t>.</w:t>
            </w:r>
            <w:r w:rsidR="00B61EB2">
              <w:rPr>
                <w:color w:val="000000"/>
                <w:sz w:val="22"/>
                <w:szCs w:val="22"/>
                <w:lang w:eastAsia="en-US"/>
              </w:rPr>
              <w:t>337</w:t>
            </w:r>
          </w:p>
        </w:tc>
        <w:tc>
          <w:tcPr>
            <w:tcW w:w="960" w:type="dxa"/>
            <w:noWrap/>
            <w:hideMark/>
          </w:tcPr>
          <w:p w14:paraId="04B4DDCE" w14:textId="3B4B8DEC"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1.1</w:t>
            </w:r>
            <w:r w:rsidR="00B61EB2">
              <w:rPr>
                <w:color w:val="000000"/>
                <w:sz w:val="22"/>
                <w:szCs w:val="22"/>
                <w:lang w:eastAsia="en-US"/>
              </w:rPr>
              <w:t>22</w:t>
            </w:r>
          </w:p>
        </w:tc>
      </w:tr>
      <w:tr w:rsidR="005D24E1" w:rsidRPr="00823579" w14:paraId="4D076B21" w14:textId="77777777" w:rsidTr="00696CB3">
        <w:trPr>
          <w:trHeight w:val="300"/>
        </w:trPr>
        <w:tc>
          <w:tcPr>
            <w:tcW w:w="1279" w:type="dxa"/>
            <w:noWrap/>
            <w:hideMark/>
          </w:tcPr>
          <w:p w14:paraId="4A097D9B" w14:textId="77777777" w:rsidR="005D24E1" w:rsidRPr="00823579" w:rsidRDefault="005D24E1" w:rsidP="005D24E1">
            <w:pPr>
              <w:spacing w:line="240" w:lineRule="auto"/>
              <w:jc w:val="left"/>
              <w:rPr>
                <w:color w:val="000000"/>
                <w:sz w:val="22"/>
                <w:szCs w:val="22"/>
                <w:lang w:eastAsia="en-US"/>
              </w:rPr>
            </w:pPr>
            <w:r w:rsidRPr="00823579">
              <w:rPr>
                <w:color w:val="000000"/>
                <w:sz w:val="22"/>
                <w:szCs w:val="22"/>
                <w:lang w:eastAsia="en-US"/>
              </w:rPr>
              <w:t>DeepECT</w:t>
            </w:r>
          </w:p>
        </w:tc>
        <w:tc>
          <w:tcPr>
            <w:tcW w:w="960" w:type="dxa"/>
            <w:noWrap/>
            <w:hideMark/>
          </w:tcPr>
          <w:p w14:paraId="69248CCE"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442</w:t>
            </w:r>
          </w:p>
        </w:tc>
        <w:tc>
          <w:tcPr>
            <w:tcW w:w="960" w:type="dxa"/>
            <w:noWrap/>
            <w:hideMark/>
          </w:tcPr>
          <w:p w14:paraId="3A3AB173"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695</w:t>
            </w:r>
          </w:p>
        </w:tc>
        <w:tc>
          <w:tcPr>
            <w:tcW w:w="960" w:type="dxa"/>
            <w:noWrap/>
            <w:hideMark/>
          </w:tcPr>
          <w:p w14:paraId="78B650DB"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845</w:t>
            </w:r>
          </w:p>
        </w:tc>
        <w:tc>
          <w:tcPr>
            <w:tcW w:w="960" w:type="dxa"/>
            <w:noWrap/>
            <w:hideMark/>
          </w:tcPr>
          <w:p w14:paraId="0548D7B9"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056</w:t>
            </w:r>
          </w:p>
        </w:tc>
        <w:tc>
          <w:tcPr>
            <w:tcW w:w="1041" w:type="dxa"/>
            <w:noWrap/>
            <w:hideMark/>
          </w:tcPr>
          <w:p w14:paraId="568898EA"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1457.001</w:t>
            </w:r>
          </w:p>
        </w:tc>
        <w:tc>
          <w:tcPr>
            <w:tcW w:w="960" w:type="dxa"/>
            <w:noWrap/>
            <w:hideMark/>
          </w:tcPr>
          <w:p w14:paraId="515F3880"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3.623</w:t>
            </w:r>
          </w:p>
        </w:tc>
      </w:tr>
      <w:tr w:rsidR="005D24E1" w:rsidRPr="00823579" w14:paraId="57C4563A" w14:textId="77777777" w:rsidTr="00696CB3">
        <w:trPr>
          <w:trHeight w:val="300"/>
        </w:trPr>
        <w:tc>
          <w:tcPr>
            <w:tcW w:w="1279" w:type="dxa"/>
            <w:noWrap/>
            <w:hideMark/>
          </w:tcPr>
          <w:p w14:paraId="30A5A8A8" w14:textId="77777777" w:rsidR="005D24E1" w:rsidRPr="00823579" w:rsidRDefault="005D24E1" w:rsidP="005D24E1">
            <w:pPr>
              <w:spacing w:line="240" w:lineRule="auto"/>
              <w:jc w:val="left"/>
              <w:rPr>
                <w:color w:val="000000"/>
                <w:sz w:val="22"/>
                <w:szCs w:val="22"/>
                <w:lang w:eastAsia="en-US"/>
              </w:rPr>
            </w:pPr>
            <w:r w:rsidRPr="00823579">
              <w:rPr>
                <w:color w:val="000000"/>
                <w:sz w:val="22"/>
                <w:szCs w:val="22"/>
                <w:lang w:eastAsia="en-US"/>
              </w:rPr>
              <w:t>DipDECK</w:t>
            </w:r>
          </w:p>
        </w:tc>
        <w:tc>
          <w:tcPr>
            <w:tcW w:w="960" w:type="dxa"/>
            <w:noWrap/>
            <w:hideMark/>
          </w:tcPr>
          <w:p w14:paraId="5E43FC70"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67</w:t>
            </w:r>
          </w:p>
        </w:tc>
        <w:tc>
          <w:tcPr>
            <w:tcW w:w="960" w:type="dxa"/>
            <w:noWrap/>
            <w:hideMark/>
          </w:tcPr>
          <w:p w14:paraId="7138327F"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833</w:t>
            </w:r>
          </w:p>
        </w:tc>
        <w:tc>
          <w:tcPr>
            <w:tcW w:w="960" w:type="dxa"/>
            <w:noWrap/>
            <w:hideMark/>
          </w:tcPr>
          <w:p w14:paraId="13F61BDD"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826</w:t>
            </w:r>
          </w:p>
        </w:tc>
        <w:tc>
          <w:tcPr>
            <w:tcW w:w="960" w:type="dxa"/>
            <w:noWrap/>
            <w:hideMark/>
          </w:tcPr>
          <w:p w14:paraId="6397AC26"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22</w:t>
            </w:r>
          </w:p>
        </w:tc>
        <w:tc>
          <w:tcPr>
            <w:tcW w:w="1041" w:type="dxa"/>
            <w:noWrap/>
            <w:hideMark/>
          </w:tcPr>
          <w:p w14:paraId="4CB416DB"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2749.833</w:t>
            </w:r>
          </w:p>
        </w:tc>
        <w:tc>
          <w:tcPr>
            <w:tcW w:w="960" w:type="dxa"/>
            <w:noWrap/>
            <w:hideMark/>
          </w:tcPr>
          <w:p w14:paraId="33DD9C5C"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2.09</w:t>
            </w:r>
          </w:p>
        </w:tc>
      </w:tr>
      <w:tr w:rsidR="005D24E1" w:rsidRPr="00823579" w14:paraId="36B4EA85" w14:textId="77777777" w:rsidTr="00696CB3">
        <w:trPr>
          <w:trHeight w:val="300"/>
        </w:trPr>
        <w:tc>
          <w:tcPr>
            <w:tcW w:w="1279" w:type="dxa"/>
            <w:noWrap/>
            <w:hideMark/>
          </w:tcPr>
          <w:p w14:paraId="222CE2FD" w14:textId="77777777" w:rsidR="005D24E1" w:rsidRPr="00823579" w:rsidRDefault="005D24E1" w:rsidP="005D24E1">
            <w:pPr>
              <w:spacing w:line="240" w:lineRule="auto"/>
              <w:jc w:val="left"/>
              <w:rPr>
                <w:color w:val="000000"/>
                <w:sz w:val="22"/>
                <w:szCs w:val="22"/>
                <w:lang w:eastAsia="en-US"/>
              </w:rPr>
            </w:pPr>
            <w:r w:rsidRPr="00823579">
              <w:rPr>
                <w:color w:val="000000"/>
                <w:sz w:val="22"/>
                <w:szCs w:val="22"/>
                <w:lang w:eastAsia="en-US"/>
              </w:rPr>
              <w:t>DipEncoder</w:t>
            </w:r>
          </w:p>
        </w:tc>
        <w:tc>
          <w:tcPr>
            <w:tcW w:w="960" w:type="dxa"/>
            <w:noWrap/>
            <w:hideMark/>
          </w:tcPr>
          <w:p w14:paraId="2F0CB750"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873</w:t>
            </w:r>
          </w:p>
        </w:tc>
        <w:tc>
          <w:tcPr>
            <w:tcW w:w="960" w:type="dxa"/>
            <w:noWrap/>
            <w:hideMark/>
          </w:tcPr>
          <w:p w14:paraId="15E142C5"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899</w:t>
            </w:r>
          </w:p>
        </w:tc>
        <w:tc>
          <w:tcPr>
            <w:tcW w:w="960" w:type="dxa"/>
            <w:noWrap/>
            <w:hideMark/>
          </w:tcPr>
          <w:p w14:paraId="7DCB36B6"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924</w:t>
            </w:r>
          </w:p>
        </w:tc>
        <w:tc>
          <w:tcPr>
            <w:tcW w:w="960" w:type="dxa"/>
            <w:noWrap/>
            <w:hideMark/>
          </w:tcPr>
          <w:p w14:paraId="77FED854"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27</w:t>
            </w:r>
          </w:p>
        </w:tc>
        <w:tc>
          <w:tcPr>
            <w:tcW w:w="1041" w:type="dxa"/>
            <w:noWrap/>
            <w:hideMark/>
          </w:tcPr>
          <w:p w14:paraId="06BE043B"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3350.916</w:t>
            </w:r>
          </w:p>
        </w:tc>
        <w:tc>
          <w:tcPr>
            <w:tcW w:w="960" w:type="dxa"/>
            <w:noWrap/>
            <w:hideMark/>
          </w:tcPr>
          <w:p w14:paraId="42B50CB2"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2.343</w:t>
            </w:r>
          </w:p>
        </w:tc>
      </w:tr>
      <w:tr w:rsidR="009A6A8C" w:rsidRPr="00823579" w14:paraId="0FF56C6B" w14:textId="77777777" w:rsidTr="00696CB3">
        <w:trPr>
          <w:trHeight w:val="300"/>
        </w:trPr>
        <w:tc>
          <w:tcPr>
            <w:tcW w:w="1279" w:type="dxa"/>
            <w:noWrap/>
          </w:tcPr>
          <w:p w14:paraId="0589B35B" w14:textId="1F025FF7" w:rsidR="009A6A8C" w:rsidRPr="00823579" w:rsidRDefault="009A6A8C" w:rsidP="009A6A8C">
            <w:pPr>
              <w:spacing w:line="240" w:lineRule="auto"/>
              <w:jc w:val="left"/>
              <w:rPr>
                <w:color w:val="000000"/>
                <w:sz w:val="22"/>
                <w:szCs w:val="22"/>
                <w:lang w:eastAsia="en-US"/>
              </w:rPr>
            </w:pPr>
            <w:r w:rsidRPr="00823579">
              <w:rPr>
                <w:color w:val="000000"/>
                <w:sz w:val="22"/>
                <w:szCs w:val="22"/>
                <w:lang w:eastAsia="en-US"/>
              </w:rPr>
              <w:t>DKM</w:t>
            </w:r>
          </w:p>
        </w:tc>
        <w:tc>
          <w:tcPr>
            <w:tcW w:w="960" w:type="dxa"/>
            <w:noWrap/>
          </w:tcPr>
          <w:p w14:paraId="0EB256A5" w14:textId="39284931"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0.724</w:t>
            </w:r>
          </w:p>
        </w:tc>
        <w:tc>
          <w:tcPr>
            <w:tcW w:w="960" w:type="dxa"/>
            <w:noWrap/>
          </w:tcPr>
          <w:p w14:paraId="6AB2AE56" w14:textId="598CBB0F"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0.888</w:t>
            </w:r>
          </w:p>
        </w:tc>
        <w:tc>
          <w:tcPr>
            <w:tcW w:w="960" w:type="dxa"/>
            <w:noWrap/>
          </w:tcPr>
          <w:p w14:paraId="63D7147F" w14:textId="06F11BA0"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0.927</w:t>
            </w:r>
          </w:p>
        </w:tc>
        <w:tc>
          <w:tcPr>
            <w:tcW w:w="960" w:type="dxa"/>
            <w:noWrap/>
          </w:tcPr>
          <w:p w14:paraId="4D3A449F" w14:textId="6ABD6F30"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0.275</w:t>
            </w:r>
          </w:p>
        </w:tc>
        <w:tc>
          <w:tcPr>
            <w:tcW w:w="1041" w:type="dxa"/>
            <w:noWrap/>
          </w:tcPr>
          <w:p w14:paraId="4F676499" w14:textId="005F68C5"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3564.708</w:t>
            </w:r>
          </w:p>
        </w:tc>
        <w:tc>
          <w:tcPr>
            <w:tcW w:w="960" w:type="dxa"/>
            <w:noWrap/>
          </w:tcPr>
          <w:p w14:paraId="4C8B1D72" w14:textId="6743095B"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1.446</w:t>
            </w:r>
          </w:p>
        </w:tc>
      </w:tr>
      <w:tr w:rsidR="009A6A8C" w:rsidRPr="00823579" w14:paraId="64C4C712" w14:textId="77777777" w:rsidTr="00696CB3">
        <w:trPr>
          <w:trHeight w:val="300"/>
        </w:trPr>
        <w:tc>
          <w:tcPr>
            <w:tcW w:w="1279" w:type="dxa"/>
            <w:noWrap/>
            <w:hideMark/>
          </w:tcPr>
          <w:p w14:paraId="5595D2B2" w14:textId="77777777" w:rsidR="009A6A8C" w:rsidRPr="00823579" w:rsidRDefault="009A6A8C" w:rsidP="009A6A8C">
            <w:pPr>
              <w:spacing w:line="240" w:lineRule="auto"/>
              <w:jc w:val="left"/>
              <w:rPr>
                <w:color w:val="000000"/>
                <w:sz w:val="22"/>
                <w:szCs w:val="22"/>
                <w:lang w:eastAsia="en-US"/>
              </w:rPr>
            </w:pPr>
            <w:r w:rsidRPr="00823579">
              <w:rPr>
                <w:color w:val="000000"/>
                <w:sz w:val="22"/>
                <w:szCs w:val="22"/>
                <w:lang w:eastAsia="en-US"/>
              </w:rPr>
              <w:t>IDEC</w:t>
            </w:r>
          </w:p>
        </w:tc>
        <w:tc>
          <w:tcPr>
            <w:tcW w:w="960" w:type="dxa"/>
            <w:noWrap/>
            <w:hideMark/>
          </w:tcPr>
          <w:p w14:paraId="6FC0E375" w14:textId="2D64DA16" w:rsidR="009A6A8C" w:rsidRPr="00696CB3" w:rsidRDefault="009A6A8C" w:rsidP="009A6A8C">
            <w:pPr>
              <w:spacing w:line="240" w:lineRule="auto"/>
              <w:jc w:val="right"/>
              <w:rPr>
                <w:color w:val="000000"/>
                <w:sz w:val="22"/>
                <w:szCs w:val="22"/>
                <w:lang w:eastAsia="en-US"/>
              </w:rPr>
            </w:pPr>
            <w:r w:rsidRPr="00696CB3">
              <w:rPr>
                <w:sz w:val="22"/>
                <w:szCs w:val="22"/>
              </w:rPr>
              <w:t>0.930</w:t>
            </w:r>
          </w:p>
        </w:tc>
        <w:tc>
          <w:tcPr>
            <w:tcW w:w="960" w:type="dxa"/>
            <w:noWrap/>
            <w:hideMark/>
          </w:tcPr>
          <w:p w14:paraId="55E2F5D1" w14:textId="140E1F0A" w:rsidR="009A6A8C" w:rsidRPr="00696CB3" w:rsidRDefault="009A6A8C" w:rsidP="009A6A8C">
            <w:pPr>
              <w:spacing w:line="240" w:lineRule="auto"/>
              <w:jc w:val="right"/>
              <w:rPr>
                <w:color w:val="000000"/>
                <w:sz w:val="22"/>
                <w:szCs w:val="22"/>
                <w:lang w:eastAsia="en-US"/>
              </w:rPr>
            </w:pPr>
            <w:r w:rsidRPr="00696CB3">
              <w:rPr>
                <w:sz w:val="22"/>
                <w:szCs w:val="22"/>
              </w:rPr>
              <w:t>0.960</w:t>
            </w:r>
          </w:p>
        </w:tc>
        <w:tc>
          <w:tcPr>
            <w:tcW w:w="960" w:type="dxa"/>
            <w:noWrap/>
            <w:hideMark/>
          </w:tcPr>
          <w:p w14:paraId="7EFD2591" w14:textId="7CC96E03" w:rsidR="009A6A8C" w:rsidRPr="00696CB3" w:rsidRDefault="009A6A8C" w:rsidP="009A6A8C">
            <w:pPr>
              <w:spacing w:line="240" w:lineRule="auto"/>
              <w:jc w:val="right"/>
              <w:rPr>
                <w:color w:val="000000"/>
                <w:sz w:val="22"/>
                <w:szCs w:val="22"/>
                <w:lang w:eastAsia="en-US"/>
              </w:rPr>
            </w:pPr>
            <w:r w:rsidRPr="00696CB3">
              <w:rPr>
                <w:sz w:val="22"/>
                <w:szCs w:val="22"/>
              </w:rPr>
              <w:t>0.953</w:t>
            </w:r>
          </w:p>
        </w:tc>
        <w:tc>
          <w:tcPr>
            <w:tcW w:w="960" w:type="dxa"/>
            <w:noWrap/>
            <w:hideMark/>
          </w:tcPr>
          <w:p w14:paraId="5097394A" w14:textId="568E6FCF" w:rsidR="009A6A8C" w:rsidRPr="00696CB3" w:rsidRDefault="009A6A8C" w:rsidP="009A6A8C">
            <w:pPr>
              <w:spacing w:line="240" w:lineRule="auto"/>
              <w:jc w:val="right"/>
              <w:rPr>
                <w:color w:val="000000"/>
                <w:sz w:val="22"/>
                <w:szCs w:val="22"/>
                <w:lang w:eastAsia="en-US"/>
              </w:rPr>
            </w:pPr>
            <w:r w:rsidRPr="00696CB3">
              <w:rPr>
                <w:sz w:val="22"/>
                <w:szCs w:val="22"/>
              </w:rPr>
              <w:t>0.329</w:t>
            </w:r>
          </w:p>
        </w:tc>
        <w:tc>
          <w:tcPr>
            <w:tcW w:w="1041" w:type="dxa"/>
            <w:noWrap/>
            <w:hideMark/>
          </w:tcPr>
          <w:p w14:paraId="547DB169" w14:textId="316448D1" w:rsidR="009A6A8C" w:rsidRPr="00696CB3" w:rsidRDefault="009A6A8C" w:rsidP="009A6A8C">
            <w:pPr>
              <w:spacing w:line="240" w:lineRule="auto"/>
              <w:jc w:val="right"/>
              <w:rPr>
                <w:color w:val="000000"/>
                <w:sz w:val="22"/>
                <w:szCs w:val="22"/>
                <w:lang w:eastAsia="en-US"/>
              </w:rPr>
            </w:pPr>
            <w:r w:rsidRPr="00696CB3">
              <w:rPr>
                <w:sz w:val="22"/>
                <w:szCs w:val="22"/>
              </w:rPr>
              <w:t>3780.367</w:t>
            </w:r>
          </w:p>
        </w:tc>
        <w:tc>
          <w:tcPr>
            <w:tcW w:w="960" w:type="dxa"/>
            <w:noWrap/>
            <w:hideMark/>
          </w:tcPr>
          <w:p w14:paraId="750BE7B3" w14:textId="1184F77D" w:rsidR="009A6A8C" w:rsidRPr="00696CB3" w:rsidRDefault="009A6A8C" w:rsidP="009A6A8C">
            <w:pPr>
              <w:spacing w:line="240" w:lineRule="auto"/>
              <w:jc w:val="right"/>
              <w:rPr>
                <w:color w:val="000000"/>
                <w:sz w:val="22"/>
                <w:szCs w:val="22"/>
                <w:lang w:eastAsia="en-US"/>
              </w:rPr>
            </w:pPr>
            <w:r w:rsidRPr="00696CB3">
              <w:rPr>
                <w:sz w:val="22"/>
                <w:szCs w:val="22"/>
              </w:rPr>
              <w:t>1.120</w:t>
            </w:r>
          </w:p>
        </w:tc>
      </w:tr>
      <w:tr w:rsidR="009A6A8C" w:rsidRPr="00823579" w14:paraId="1BACC899" w14:textId="77777777" w:rsidTr="00696CB3">
        <w:trPr>
          <w:trHeight w:val="300"/>
        </w:trPr>
        <w:tc>
          <w:tcPr>
            <w:tcW w:w="1279" w:type="dxa"/>
            <w:noWrap/>
            <w:hideMark/>
          </w:tcPr>
          <w:p w14:paraId="6C15DFEB" w14:textId="77777777" w:rsidR="009A6A8C" w:rsidRPr="00823579" w:rsidRDefault="009A6A8C" w:rsidP="009A6A8C">
            <w:pPr>
              <w:spacing w:line="240" w:lineRule="auto"/>
              <w:jc w:val="left"/>
              <w:rPr>
                <w:color w:val="000000"/>
                <w:sz w:val="22"/>
                <w:szCs w:val="22"/>
                <w:lang w:eastAsia="en-US"/>
              </w:rPr>
            </w:pPr>
            <w:r w:rsidRPr="00823579">
              <w:rPr>
                <w:color w:val="000000"/>
                <w:sz w:val="22"/>
                <w:szCs w:val="22"/>
                <w:lang w:eastAsia="en-US"/>
              </w:rPr>
              <w:t>N2D</w:t>
            </w:r>
          </w:p>
        </w:tc>
        <w:tc>
          <w:tcPr>
            <w:tcW w:w="960" w:type="dxa"/>
            <w:noWrap/>
            <w:hideMark/>
          </w:tcPr>
          <w:p w14:paraId="1E3C272B" w14:textId="77777777"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0.762</w:t>
            </w:r>
          </w:p>
        </w:tc>
        <w:tc>
          <w:tcPr>
            <w:tcW w:w="960" w:type="dxa"/>
            <w:noWrap/>
            <w:hideMark/>
          </w:tcPr>
          <w:p w14:paraId="04B76C93" w14:textId="77777777"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0.908</w:t>
            </w:r>
          </w:p>
        </w:tc>
        <w:tc>
          <w:tcPr>
            <w:tcW w:w="960" w:type="dxa"/>
            <w:noWrap/>
            <w:hideMark/>
          </w:tcPr>
          <w:p w14:paraId="0BCCEF9D" w14:textId="77777777"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0.949</w:t>
            </w:r>
          </w:p>
        </w:tc>
        <w:tc>
          <w:tcPr>
            <w:tcW w:w="960" w:type="dxa"/>
            <w:noWrap/>
            <w:hideMark/>
          </w:tcPr>
          <w:p w14:paraId="501113F4" w14:textId="77777777"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0.27</w:t>
            </w:r>
          </w:p>
        </w:tc>
        <w:tc>
          <w:tcPr>
            <w:tcW w:w="1041" w:type="dxa"/>
            <w:noWrap/>
            <w:hideMark/>
          </w:tcPr>
          <w:p w14:paraId="3A376124" w14:textId="77777777"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3688.304</w:t>
            </w:r>
          </w:p>
        </w:tc>
        <w:tc>
          <w:tcPr>
            <w:tcW w:w="960" w:type="dxa"/>
            <w:noWrap/>
            <w:hideMark/>
          </w:tcPr>
          <w:p w14:paraId="79967253" w14:textId="77777777"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1.63</w:t>
            </w:r>
          </w:p>
        </w:tc>
      </w:tr>
      <w:tr w:rsidR="009A6A8C" w:rsidRPr="00823579" w14:paraId="24C43B29" w14:textId="77777777" w:rsidTr="00696CB3">
        <w:trPr>
          <w:trHeight w:val="300"/>
        </w:trPr>
        <w:tc>
          <w:tcPr>
            <w:tcW w:w="1279" w:type="dxa"/>
            <w:noWrap/>
            <w:hideMark/>
          </w:tcPr>
          <w:p w14:paraId="4E986588" w14:textId="77777777" w:rsidR="009A6A8C" w:rsidRPr="00823579" w:rsidRDefault="009A6A8C" w:rsidP="009A6A8C">
            <w:pPr>
              <w:spacing w:line="240" w:lineRule="auto"/>
              <w:jc w:val="left"/>
              <w:rPr>
                <w:color w:val="000000"/>
                <w:sz w:val="22"/>
                <w:szCs w:val="22"/>
                <w:lang w:eastAsia="en-US"/>
              </w:rPr>
            </w:pPr>
            <w:r w:rsidRPr="00823579">
              <w:rPr>
                <w:color w:val="000000"/>
                <w:sz w:val="22"/>
                <w:szCs w:val="22"/>
                <w:lang w:eastAsia="en-US"/>
              </w:rPr>
              <w:t>VaDE</w:t>
            </w:r>
          </w:p>
        </w:tc>
        <w:tc>
          <w:tcPr>
            <w:tcW w:w="960" w:type="dxa"/>
            <w:noWrap/>
            <w:hideMark/>
          </w:tcPr>
          <w:p w14:paraId="477BE4FA" w14:textId="77777777"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0.859</w:t>
            </w:r>
          </w:p>
        </w:tc>
        <w:tc>
          <w:tcPr>
            <w:tcW w:w="960" w:type="dxa"/>
            <w:noWrap/>
            <w:hideMark/>
          </w:tcPr>
          <w:p w14:paraId="770C2B1A" w14:textId="77777777"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0.923</w:t>
            </w:r>
          </w:p>
        </w:tc>
        <w:tc>
          <w:tcPr>
            <w:tcW w:w="960" w:type="dxa"/>
            <w:noWrap/>
            <w:hideMark/>
          </w:tcPr>
          <w:p w14:paraId="28DE6DF2" w14:textId="77777777"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0.932</w:t>
            </w:r>
          </w:p>
        </w:tc>
        <w:tc>
          <w:tcPr>
            <w:tcW w:w="960" w:type="dxa"/>
            <w:noWrap/>
            <w:hideMark/>
          </w:tcPr>
          <w:p w14:paraId="782CAD29" w14:textId="77777777"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0.32</w:t>
            </w:r>
          </w:p>
        </w:tc>
        <w:tc>
          <w:tcPr>
            <w:tcW w:w="1041" w:type="dxa"/>
            <w:noWrap/>
            <w:hideMark/>
          </w:tcPr>
          <w:p w14:paraId="64FBEC56" w14:textId="77777777"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3796.815</w:t>
            </w:r>
          </w:p>
        </w:tc>
        <w:tc>
          <w:tcPr>
            <w:tcW w:w="960" w:type="dxa"/>
            <w:noWrap/>
            <w:hideMark/>
          </w:tcPr>
          <w:p w14:paraId="2FA6958E" w14:textId="77777777"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1.284</w:t>
            </w:r>
          </w:p>
        </w:tc>
      </w:tr>
    </w:tbl>
    <w:p w14:paraId="5653D965" w14:textId="69C7CC49" w:rsidR="005D24E1" w:rsidRDefault="005D24E1" w:rsidP="002D1BEE"/>
    <w:p w14:paraId="495D5DD8" w14:textId="29EDE63E" w:rsidR="005A450C" w:rsidRPr="00823579" w:rsidRDefault="00CC7416" w:rsidP="002D1BEE">
      <w:r>
        <w:t>In Table 5, f</w:t>
      </w:r>
      <w:r w:rsidR="005A450C">
        <w:t xml:space="preserve">or Sim20, which contains 15 clusters, </w:t>
      </w:r>
      <w:r w:rsidR="00AE7A8B">
        <w:t>IDEC</w:t>
      </w:r>
      <w:r w:rsidR="005A450C">
        <w:t xml:space="preserve"> obtained the highest scores</w:t>
      </w:r>
      <w:r w:rsidR="00AE7A8B">
        <w:t>, followed closely by DDC, DEC and DipDECK</w:t>
      </w:r>
      <w:r>
        <w:t xml:space="preserve">. When comparing the scores obtained on Sim15 </w:t>
      </w:r>
      <w:r w:rsidR="00F81813">
        <w:t xml:space="preserve">(Table 4) </w:t>
      </w:r>
      <w:r>
        <w:t xml:space="preserve">and Sim20 (Table </w:t>
      </w:r>
      <w:r w:rsidR="00F81813">
        <w:t>5), traditional methods had a severe degradation in performance</w:t>
      </w:r>
      <w:r w:rsidR="00A80F73">
        <w:t xml:space="preserve"> as the number of clusters increased. The high performance of these deep clustering methods demonstrate their advantage on more complex datasets. </w:t>
      </w:r>
      <w:r w:rsidR="00C3620D">
        <w:t xml:space="preserve">However, there are deep clustering methods that had similar or lower performance when compared with the traditional methods. N2D and DKM had a higher performance than PCA or ICA, yet comparable to that of Isomap, while AEC and DeepECT continue to underperform. </w:t>
      </w:r>
      <w:r w:rsidR="00177E11">
        <w:t xml:space="preserve">DipEncoder and Vade had slightly higher perforrmances than that of Isomap, yet still lower than the top performing deep clustering methods. </w:t>
      </w:r>
      <w:r w:rsidR="00C3620D">
        <w:t xml:space="preserve"> </w:t>
      </w:r>
    </w:p>
    <w:p w14:paraId="30F4E922" w14:textId="32FC6C5C" w:rsidR="005D24E1" w:rsidRPr="00823579" w:rsidRDefault="007565B2" w:rsidP="002D1BEE">
      <w:r w:rsidRPr="00823579">
        <w:t>Table</w:t>
      </w:r>
      <w:r w:rsidR="00575A7C" w:rsidRPr="00823579">
        <w:t xml:space="preserve"> </w:t>
      </w:r>
      <w:r w:rsidR="00481928">
        <w:t>5</w:t>
      </w:r>
      <w:r w:rsidRPr="00823579">
        <w:t xml:space="preserve"> – Comparison of feature extraction methods on Sim20 (containing 15 clusters) from the perspective of the six performance evaluation metrics</w:t>
      </w:r>
    </w:p>
    <w:tbl>
      <w:tblPr>
        <w:tblStyle w:val="TableGrid"/>
        <w:tblW w:w="7120" w:type="dxa"/>
        <w:tblLook w:val="04A0" w:firstRow="1" w:lastRow="0" w:firstColumn="1" w:lastColumn="0" w:noHBand="0" w:noVBand="1"/>
      </w:tblPr>
      <w:tblGrid>
        <w:gridCol w:w="1279"/>
        <w:gridCol w:w="960"/>
        <w:gridCol w:w="960"/>
        <w:gridCol w:w="960"/>
        <w:gridCol w:w="960"/>
        <w:gridCol w:w="1041"/>
        <w:gridCol w:w="960"/>
      </w:tblGrid>
      <w:tr w:rsidR="005D24E1" w:rsidRPr="00823579" w14:paraId="7DC10D97" w14:textId="77777777" w:rsidTr="002548C7">
        <w:trPr>
          <w:trHeight w:val="300"/>
        </w:trPr>
        <w:tc>
          <w:tcPr>
            <w:tcW w:w="1279" w:type="dxa"/>
            <w:noWrap/>
            <w:hideMark/>
          </w:tcPr>
          <w:p w14:paraId="0D4B44D8" w14:textId="5845BF1F" w:rsidR="005D24E1" w:rsidRPr="00823579" w:rsidRDefault="005D24E1" w:rsidP="005D24E1">
            <w:pPr>
              <w:spacing w:line="240" w:lineRule="auto"/>
              <w:jc w:val="left"/>
              <w:rPr>
                <w:b/>
                <w:bCs/>
                <w:color w:val="000000"/>
                <w:sz w:val="22"/>
                <w:szCs w:val="22"/>
                <w:lang w:eastAsia="en-US"/>
              </w:rPr>
            </w:pPr>
            <w:r w:rsidRPr="00823579">
              <w:rPr>
                <w:b/>
                <w:bCs/>
                <w:color w:val="000000"/>
                <w:sz w:val="22"/>
                <w:szCs w:val="22"/>
                <w:lang w:eastAsia="en-US"/>
              </w:rPr>
              <w:t>Algorithm</w:t>
            </w:r>
          </w:p>
        </w:tc>
        <w:tc>
          <w:tcPr>
            <w:tcW w:w="960" w:type="dxa"/>
            <w:noWrap/>
            <w:hideMark/>
          </w:tcPr>
          <w:p w14:paraId="1B9CB9BC" w14:textId="77777777" w:rsidR="005D24E1" w:rsidRPr="00823579" w:rsidRDefault="005D24E1" w:rsidP="005D24E1">
            <w:pPr>
              <w:spacing w:line="240" w:lineRule="auto"/>
              <w:jc w:val="left"/>
              <w:rPr>
                <w:b/>
                <w:bCs/>
                <w:color w:val="000000"/>
                <w:sz w:val="22"/>
                <w:szCs w:val="22"/>
                <w:lang w:eastAsia="en-US"/>
              </w:rPr>
            </w:pPr>
            <w:r w:rsidRPr="00823579">
              <w:rPr>
                <w:b/>
                <w:bCs/>
                <w:color w:val="000000"/>
                <w:sz w:val="22"/>
                <w:szCs w:val="22"/>
                <w:lang w:eastAsia="en-US"/>
              </w:rPr>
              <w:t>ARI</w:t>
            </w:r>
          </w:p>
        </w:tc>
        <w:tc>
          <w:tcPr>
            <w:tcW w:w="960" w:type="dxa"/>
            <w:noWrap/>
            <w:hideMark/>
          </w:tcPr>
          <w:p w14:paraId="668E1BAA" w14:textId="77777777" w:rsidR="005D24E1" w:rsidRPr="00823579" w:rsidRDefault="005D24E1" w:rsidP="005D24E1">
            <w:pPr>
              <w:spacing w:line="240" w:lineRule="auto"/>
              <w:jc w:val="left"/>
              <w:rPr>
                <w:b/>
                <w:bCs/>
                <w:color w:val="000000"/>
                <w:sz w:val="22"/>
                <w:szCs w:val="22"/>
                <w:lang w:eastAsia="en-US"/>
              </w:rPr>
            </w:pPr>
            <w:r w:rsidRPr="00823579">
              <w:rPr>
                <w:b/>
                <w:bCs/>
                <w:color w:val="000000"/>
                <w:sz w:val="22"/>
                <w:szCs w:val="22"/>
                <w:lang w:eastAsia="en-US"/>
              </w:rPr>
              <w:t>AMI</w:t>
            </w:r>
          </w:p>
        </w:tc>
        <w:tc>
          <w:tcPr>
            <w:tcW w:w="960" w:type="dxa"/>
            <w:noWrap/>
            <w:hideMark/>
          </w:tcPr>
          <w:p w14:paraId="74C835B3" w14:textId="77777777" w:rsidR="005D24E1" w:rsidRPr="00823579" w:rsidRDefault="005D24E1" w:rsidP="005D24E1">
            <w:pPr>
              <w:spacing w:line="240" w:lineRule="auto"/>
              <w:jc w:val="left"/>
              <w:rPr>
                <w:b/>
                <w:bCs/>
                <w:color w:val="000000"/>
                <w:sz w:val="22"/>
                <w:szCs w:val="22"/>
                <w:lang w:eastAsia="en-US"/>
              </w:rPr>
            </w:pPr>
            <w:r w:rsidRPr="00823579">
              <w:rPr>
                <w:b/>
                <w:bCs/>
                <w:color w:val="000000"/>
                <w:sz w:val="22"/>
                <w:szCs w:val="22"/>
                <w:lang w:eastAsia="en-US"/>
              </w:rPr>
              <w:t>Purity</w:t>
            </w:r>
          </w:p>
        </w:tc>
        <w:tc>
          <w:tcPr>
            <w:tcW w:w="960" w:type="dxa"/>
            <w:noWrap/>
            <w:hideMark/>
          </w:tcPr>
          <w:p w14:paraId="3FC11847" w14:textId="77777777" w:rsidR="005D24E1" w:rsidRPr="00823579" w:rsidRDefault="005D24E1" w:rsidP="005D24E1">
            <w:pPr>
              <w:spacing w:line="240" w:lineRule="auto"/>
              <w:jc w:val="left"/>
              <w:rPr>
                <w:b/>
                <w:bCs/>
                <w:color w:val="000000"/>
                <w:sz w:val="22"/>
                <w:szCs w:val="22"/>
                <w:lang w:eastAsia="en-US"/>
              </w:rPr>
            </w:pPr>
            <w:r w:rsidRPr="00823579">
              <w:rPr>
                <w:b/>
                <w:bCs/>
                <w:color w:val="000000"/>
                <w:sz w:val="22"/>
                <w:szCs w:val="22"/>
                <w:lang w:eastAsia="en-US"/>
              </w:rPr>
              <w:t>SS</w:t>
            </w:r>
          </w:p>
        </w:tc>
        <w:tc>
          <w:tcPr>
            <w:tcW w:w="1041" w:type="dxa"/>
            <w:noWrap/>
            <w:hideMark/>
          </w:tcPr>
          <w:p w14:paraId="6DCD2632" w14:textId="77777777" w:rsidR="005D24E1" w:rsidRPr="00823579" w:rsidRDefault="005D24E1" w:rsidP="005D24E1">
            <w:pPr>
              <w:spacing w:line="240" w:lineRule="auto"/>
              <w:jc w:val="left"/>
              <w:rPr>
                <w:b/>
                <w:bCs/>
                <w:color w:val="000000"/>
                <w:sz w:val="22"/>
                <w:szCs w:val="22"/>
                <w:lang w:eastAsia="en-US"/>
              </w:rPr>
            </w:pPr>
            <w:r w:rsidRPr="00823579">
              <w:rPr>
                <w:b/>
                <w:bCs/>
                <w:color w:val="000000"/>
                <w:sz w:val="22"/>
                <w:szCs w:val="22"/>
                <w:lang w:eastAsia="en-US"/>
              </w:rPr>
              <w:t>CHS</w:t>
            </w:r>
          </w:p>
        </w:tc>
        <w:tc>
          <w:tcPr>
            <w:tcW w:w="960" w:type="dxa"/>
            <w:noWrap/>
            <w:hideMark/>
          </w:tcPr>
          <w:p w14:paraId="723F3429" w14:textId="77777777" w:rsidR="005D24E1" w:rsidRPr="00823579" w:rsidRDefault="005D24E1" w:rsidP="005D24E1">
            <w:pPr>
              <w:spacing w:line="240" w:lineRule="auto"/>
              <w:jc w:val="left"/>
              <w:rPr>
                <w:b/>
                <w:bCs/>
                <w:color w:val="000000"/>
                <w:sz w:val="22"/>
                <w:szCs w:val="22"/>
                <w:lang w:eastAsia="en-US"/>
              </w:rPr>
            </w:pPr>
            <w:r w:rsidRPr="00823579">
              <w:rPr>
                <w:b/>
                <w:bCs/>
                <w:color w:val="000000"/>
                <w:sz w:val="22"/>
                <w:szCs w:val="22"/>
                <w:lang w:eastAsia="en-US"/>
              </w:rPr>
              <w:t>DBS</w:t>
            </w:r>
          </w:p>
        </w:tc>
      </w:tr>
      <w:tr w:rsidR="005D24E1" w:rsidRPr="00823579" w14:paraId="4DFF2B4C" w14:textId="77777777" w:rsidTr="002548C7">
        <w:trPr>
          <w:trHeight w:val="300"/>
        </w:trPr>
        <w:tc>
          <w:tcPr>
            <w:tcW w:w="1279" w:type="dxa"/>
            <w:noWrap/>
            <w:hideMark/>
          </w:tcPr>
          <w:p w14:paraId="72334E11" w14:textId="77777777" w:rsidR="005D24E1" w:rsidRPr="00823579" w:rsidRDefault="005D24E1" w:rsidP="005D24E1">
            <w:pPr>
              <w:spacing w:line="240" w:lineRule="auto"/>
              <w:jc w:val="left"/>
              <w:rPr>
                <w:color w:val="000000"/>
                <w:sz w:val="22"/>
                <w:szCs w:val="22"/>
                <w:lang w:eastAsia="en-US"/>
              </w:rPr>
            </w:pPr>
            <w:r w:rsidRPr="00823579">
              <w:rPr>
                <w:color w:val="000000"/>
                <w:sz w:val="22"/>
                <w:szCs w:val="22"/>
                <w:lang w:eastAsia="en-US"/>
              </w:rPr>
              <w:t>PCA</w:t>
            </w:r>
          </w:p>
        </w:tc>
        <w:tc>
          <w:tcPr>
            <w:tcW w:w="960" w:type="dxa"/>
            <w:noWrap/>
            <w:hideMark/>
          </w:tcPr>
          <w:p w14:paraId="3546D7E4"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491</w:t>
            </w:r>
          </w:p>
        </w:tc>
        <w:tc>
          <w:tcPr>
            <w:tcW w:w="960" w:type="dxa"/>
            <w:noWrap/>
            <w:hideMark/>
          </w:tcPr>
          <w:p w14:paraId="79D50716"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738</w:t>
            </w:r>
          </w:p>
        </w:tc>
        <w:tc>
          <w:tcPr>
            <w:tcW w:w="960" w:type="dxa"/>
            <w:noWrap/>
            <w:hideMark/>
          </w:tcPr>
          <w:p w14:paraId="7C7DDF35"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806</w:t>
            </w:r>
          </w:p>
        </w:tc>
        <w:tc>
          <w:tcPr>
            <w:tcW w:w="960" w:type="dxa"/>
            <w:noWrap/>
            <w:hideMark/>
          </w:tcPr>
          <w:p w14:paraId="03E8FD27"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157</w:t>
            </w:r>
          </w:p>
        </w:tc>
        <w:tc>
          <w:tcPr>
            <w:tcW w:w="1041" w:type="dxa"/>
            <w:noWrap/>
            <w:hideMark/>
          </w:tcPr>
          <w:p w14:paraId="1C446F40"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3365.14</w:t>
            </w:r>
          </w:p>
        </w:tc>
        <w:tc>
          <w:tcPr>
            <w:tcW w:w="960" w:type="dxa"/>
            <w:noWrap/>
            <w:hideMark/>
          </w:tcPr>
          <w:p w14:paraId="086CB8EE"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2.226</w:t>
            </w:r>
          </w:p>
        </w:tc>
      </w:tr>
      <w:tr w:rsidR="005D24E1" w:rsidRPr="00823579" w14:paraId="1DF998F1" w14:textId="77777777" w:rsidTr="002548C7">
        <w:trPr>
          <w:trHeight w:val="300"/>
        </w:trPr>
        <w:tc>
          <w:tcPr>
            <w:tcW w:w="1279" w:type="dxa"/>
            <w:noWrap/>
            <w:hideMark/>
          </w:tcPr>
          <w:p w14:paraId="512CDC39" w14:textId="77777777" w:rsidR="005D24E1" w:rsidRPr="00823579" w:rsidRDefault="005D24E1" w:rsidP="005D24E1">
            <w:pPr>
              <w:spacing w:line="240" w:lineRule="auto"/>
              <w:jc w:val="left"/>
              <w:rPr>
                <w:color w:val="000000"/>
                <w:sz w:val="22"/>
                <w:szCs w:val="22"/>
                <w:lang w:eastAsia="en-US"/>
              </w:rPr>
            </w:pPr>
            <w:r w:rsidRPr="00823579">
              <w:rPr>
                <w:color w:val="000000"/>
                <w:sz w:val="22"/>
                <w:szCs w:val="22"/>
                <w:lang w:eastAsia="en-US"/>
              </w:rPr>
              <w:lastRenderedPageBreak/>
              <w:t>ICA</w:t>
            </w:r>
          </w:p>
        </w:tc>
        <w:tc>
          <w:tcPr>
            <w:tcW w:w="960" w:type="dxa"/>
            <w:noWrap/>
            <w:hideMark/>
          </w:tcPr>
          <w:p w14:paraId="410959D6"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535</w:t>
            </w:r>
          </w:p>
        </w:tc>
        <w:tc>
          <w:tcPr>
            <w:tcW w:w="960" w:type="dxa"/>
            <w:noWrap/>
            <w:hideMark/>
          </w:tcPr>
          <w:p w14:paraId="1EC84C7F"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75</w:t>
            </w:r>
          </w:p>
        </w:tc>
        <w:tc>
          <w:tcPr>
            <w:tcW w:w="960" w:type="dxa"/>
            <w:noWrap/>
            <w:hideMark/>
          </w:tcPr>
          <w:p w14:paraId="052B713E"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831</w:t>
            </w:r>
          </w:p>
        </w:tc>
        <w:tc>
          <w:tcPr>
            <w:tcW w:w="960" w:type="dxa"/>
            <w:noWrap/>
            <w:hideMark/>
          </w:tcPr>
          <w:p w14:paraId="6EA4077A"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169</w:t>
            </w:r>
          </w:p>
        </w:tc>
        <w:tc>
          <w:tcPr>
            <w:tcW w:w="1041" w:type="dxa"/>
            <w:noWrap/>
            <w:hideMark/>
          </w:tcPr>
          <w:p w14:paraId="25BFB6C1"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3418.442</w:t>
            </w:r>
          </w:p>
        </w:tc>
        <w:tc>
          <w:tcPr>
            <w:tcW w:w="960" w:type="dxa"/>
            <w:noWrap/>
            <w:hideMark/>
          </w:tcPr>
          <w:p w14:paraId="46D2BF16"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2.32</w:t>
            </w:r>
          </w:p>
        </w:tc>
      </w:tr>
      <w:tr w:rsidR="005D24E1" w:rsidRPr="00823579" w14:paraId="2D206049" w14:textId="77777777" w:rsidTr="002548C7">
        <w:trPr>
          <w:trHeight w:val="300"/>
        </w:trPr>
        <w:tc>
          <w:tcPr>
            <w:tcW w:w="1279" w:type="dxa"/>
            <w:noWrap/>
            <w:hideMark/>
          </w:tcPr>
          <w:p w14:paraId="0B6D2940" w14:textId="77777777" w:rsidR="005D24E1" w:rsidRPr="00823579" w:rsidRDefault="005D24E1" w:rsidP="005D24E1">
            <w:pPr>
              <w:spacing w:line="240" w:lineRule="auto"/>
              <w:jc w:val="left"/>
              <w:rPr>
                <w:color w:val="000000"/>
                <w:sz w:val="22"/>
                <w:szCs w:val="22"/>
                <w:lang w:eastAsia="en-US"/>
              </w:rPr>
            </w:pPr>
            <w:r w:rsidRPr="00823579">
              <w:rPr>
                <w:color w:val="000000"/>
                <w:sz w:val="22"/>
                <w:szCs w:val="22"/>
                <w:lang w:eastAsia="en-US"/>
              </w:rPr>
              <w:t>Isomap</w:t>
            </w:r>
          </w:p>
        </w:tc>
        <w:tc>
          <w:tcPr>
            <w:tcW w:w="960" w:type="dxa"/>
            <w:noWrap/>
            <w:hideMark/>
          </w:tcPr>
          <w:p w14:paraId="75D42B9A"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628</w:t>
            </w:r>
          </w:p>
        </w:tc>
        <w:tc>
          <w:tcPr>
            <w:tcW w:w="960" w:type="dxa"/>
            <w:noWrap/>
            <w:hideMark/>
          </w:tcPr>
          <w:p w14:paraId="6799AB5A"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818</w:t>
            </w:r>
          </w:p>
        </w:tc>
        <w:tc>
          <w:tcPr>
            <w:tcW w:w="960" w:type="dxa"/>
            <w:noWrap/>
            <w:hideMark/>
          </w:tcPr>
          <w:p w14:paraId="0D4F9801"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889</w:t>
            </w:r>
          </w:p>
        </w:tc>
        <w:tc>
          <w:tcPr>
            <w:tcW w:w="960" w:type="dxa"/>
            <w:noWrap/>
            <w:hideMark/>
          </w:tcPr>
          <w:p w14:paraId="41871EF4"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24</w:t>
            </w:r>
          </w:p>
        </w:tc>
        <w:tc>
          <w:tcPr>
            <w:tcW w:w="1041" w:type="dxa"/>
            <w:noWrap/>
            <w:hideMark/>
          </w:tcPr>
          <w:p w14:paraId="77BB4024"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4217.91</w:t>
            </w:r>
          </w:p>
        </w:tc>
        <w:tc>
          <w:tcPr>
            <w:tcW w:w="960" w:type="dxa"/>
            <w:noWrap/>
            <w:hideMark/>
          </w:tcPr>
          <w:p w14:paraId="6598AC8C"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2.397</w:t>
            </w:r>
          </w:p>
        </w:tc>
      </w:tr>
      <w:tr w:rsidR="005D24E1" w:rsidRPr="00823579" w14:paraId="1A2D22D2" w14:textId="77777777" w:rsidTr="002548C7">
        <w:trPr>
          <w:trHeight w:val="300"/>
        </w:trPr>
        <w:tc>
          <w:tcPr>
            <w:tcW w:w="1279" w:type="dxa"/>
            <w:noWrap/>
            <w:hideMark/>
          </w:tcPr>
          <w:p w14:paraId="4E1A99CD" w14:textId="77777777" w:rsidR="005D24E1" w:rsidRPr="00823579" w:rsidRDefault="005D24E1" w:rsidP="005D24E1">
            <w:pPr>
              <w:spacing w:line="240" w:lineRule="auto"/>
              <w:jc w:val="left"/>
              <w:rPr>
                <w:color w:val="000000"/>
                <w:sz w:val="22"/>
                <w:szCs w:val="22"/>
                <w:lang w:eastAsia="en-US"/>
              </w:rPr>
            </w:pPr>
            <w:r w:rsidRPr="00823579">
              <w:rPr>
                <w:color w:val="000000"/>
                <w:sz w:val="22"/>
                <w:szCs w:val="22"/>
                <w:lang w:eastAsia="en-US"/>
              </w:rPr>
              <w:t>ACeDeC</w:t>
            </w:r>
          </w:p>
        </w:tc>
        <w:tc>
          <w:tcPr>
            <w:tcW w:w="960" w:type="dxa"/>
            <w:noWrap/>
            <w:hideMark/>
          </w:tcPr>
          <w:p w14:paraId="6D8B19AC"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713</w:t>
            </w:r>
          </w:p>
        </w:tc>
        <w:tc>
          <w:tcPr>
            <w:tcW w:w="960" w:type="dxa"/>
            <w:noWrap/>
            <w:hideMark/>
          </w:tcPr>
          <w:p w14:paraId="0C64D146"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863</w:t>
            </w:r>
          </w:p>
        </w:tc>
        <w:tc>
          <w:tcPr>
            <w:tcW w:w="960" w:type="dxa"/>
            <w:noWrap/>
            <w:hideMark/>
          </w:tcPr>
          <w:p w14:paraId="12BD3297"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911</w:t>
            </w:r>
          </w:p>
        </w:tc>
        <w:tc>
          <w:tcPr>
            <w:tcW w:w="960" w:type="dxa"/>
            <w:noWrap/>
            <w:hideMark/>
          </w:tcPr>
          <w:p w14:paraId="7F4A7B41"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205</w:t>
            </w:r>
          </w:p>
        </w:tc>
        <w:tc>
          <w:tcPr>
            <w:tcW w:w="1041" w:type="dxa"/>
            <w:noWrap/>
            <w:hideMark/>
          </w:tcPr>
          <w:p w14:paraId="676779DA"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4421.748</w:t>
            </w:r>
          </w:p>
        </w:tc>
        <w:tc>
          <w:tcPr>
            <w:tcW w:w="960" w:type="dxa"/>
            <w:noWrap/>
            <w:hideMark/>
          </w:tcPr>
          <w:p w14:paraId="07BA892C"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2.397</w:t>
            </w:r>
          </w:p>
        </w:tc>
      </w:tr>
      <w:tr w:rsidR="005D24E1" w:rsidRPr="00823579" w14:paraId="3E339B1B" w14:textId="77777777" w:rsidTr="002548C7">
        <w:trPr>
          <w:trHeight w:val="300"/>
        </w:trPr>
        <w:tc>
          <w:tcPr>
            <w:tcW w:w="1279" w:type="dxa"/>
            <w:noWrap/>
            <w:hideMark/>
          </w:tcPr>
          <w:p w14:paraId="509D90DA" w14:textId="77777777" w:rsidR="005D24E1" w:rsidRPr="00823579" w:rsidRDefault="005D24E1" w:rsidP="005D24E1">
            <w:pPr>
              <w:spacing w:line="240" w:lineRule="auto"/>
              <w:jc w:val="left"/>
              <w:rPr>
                <w:color w:val="000000"/>
                <w:sz w:val="22"/>
                <w:szCs w:val="22"/>
                <w:lang w:eastAsia="en-US"/>
              </w:rPr>
            </w:pPr>
            <w:r w:rsidRPr="00823579">
              <w:rPr>
                <w:color w:val="000000"/>
                <w:sz w:val="22"/>
                <w:szCs w:val="22"/>
                <w:lang w:eastAsia="en-US"/>
              </w:rPr>
              <w:t>AEC</w:t>
            </w:r>
          </w:p>
        </w:tc>
        <w:tc>
          <w:tcPr>
            <w:tcW w:w="960" w:type="dxa"/>
            <w:noWrap/>
            <w:hideMark/>
          </w:tcPr>
          <w:p w14:paraId="47CAEEBC"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255</w:t>
            </w:r>
          </w:p>
        </w:tc>
        <w:tc>
          <w:tcPr>
            <w:tcW w:w="960" w:type="dxa"/>
            <w:noWrap/>
            <w:hideMark/>
          </w:tcPr>
          <w:p w14:paraId="4F357F95"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499</w:t>
            </w:r>
          </w:p>
        </w:tc>
        <w:tc>
          <w:tcPr>
            <w:tcW w:w="960" w:type="dxa"/>
            <w:noWrap/>
            <w:hideMark/>
          </w:tcPr>
          <w:p w14:paraId="526C5670"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555</w:t>
            </w:r>
          </w:p>
        </w:tc>
        <w:tc>
          <w:tcPr>
            <w:tcW w:w="960" w:type="dxa"/>
            <w:noWrap/>
            <w:hideMark/>
          </w:tcPr>
          <w:p w14:paraId="213CE254"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05</w:t>
            </w:r>
          </w:p>
        </w:tc>
        <w:tc>
          <w:tcPr>
            <w:tcW w:w="1041" w:type="dxa"/>
            <w:noWrap/>
            <w:hideMark/>
          </w:tcPr>
          <w:p w14:paraId="37C3699D"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1714.12</w:t>
            </w:r>
          </w:p>
        </w:tc>
        <w:tc>
          <w:tcPr>
            <w:tcW w:w="960" w:type="dxa"/>
            <w:noWrap/>
            <w:hideMark/>
          </w:tcPr>
          <w:p w14:paraId="5EB76F3F"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6.292</w:t>
            </w:r>
          </w:p>
        </w:tc>
      </w:tr>
      <w:tr w:rsidR="005D24E1" w:rsidRPr="00823579" w14:paraId="208C7B7B" w14:textId="77777777" w:rsidTr="002548C7">
        <w:trPr>
          <w:trHeight w:val="300"/>
        </w:trPr>
        <w:tc>
          <w:tcPr>
            <w:tcW w:w="1279" w:type="dxa"/>
            <w:noWrap/>
            <w:hideMark/>
          </w:tcPr>
          <w:p w14:paraId="5CD21EC4" w14:textId="77777777" w:rsidR="005D24E1" w:rsidRPr="00823579" w:rsidRDefault="005D24E1" w:rsidP="005D24E1">
            <w:pPr>
              <w:spacing w:line="240" w:lineRule="auto"/>
              <w:jc w:val="left"/>
              <w:rPr>
                <w:color w:val="000000"/>
                <w:sz w:val="22"/>
                <w:szCs w:val="22"/>
                <w:lang w:eastAsia="en-US"/>
              </w:rPr>
            </w:pPr>
            <w:r w:rsidRPr="00823579">
              <w:rPr>
                <w:color w:val="000000"/>
                <w:sz w:val="22"/>
                <w:szCs w:val="22"/>
                <w:lang w:eastAsia="en-US"/>
              </w:rPr>
              <w:t>DCN</w:t>
            </w:r>
          </w:p>
        </w:tc>
        <w:tc>
          <w:tcPr>
            <w:tcW w:w="960" w:type="dxa"/>
            <w:noWrap/>
            <w:hideMark/>
          </w:tcPr>
          <w:p w14:paraId="03F33BBE"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637</w:t>
            </w:r>
          </w:p>
        </w:tc>
        <w:tc>
          <w:tcPr>
            <w:tcW w:w="960" w:type="dxa"/>
            <w:noWrap/>
            <w:hideMark/>
          </w:tcPr>
          <w:p w14:paraId="2547A923"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821</w:t>
            </w:r>
          </w:p>
        </w:tc>
        <w:tc>
          <w:tcPr>
            <w:tcW w:w="960" w:type="dxa"/>
            <w:noWrap/>
            <w:hideMark/>
          </w:tcPr>
          <w:p w14:paraId="493077A2"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844</w:t>
            </w:r>
          </w:p>
        </w:tc>
        <w:tc>
          <w:tcPr>
            <w:tcW w:w="960" w:type="dxa"/>
            <w:noWrap/>
            <w:hideMark/>
          </w:tcPr>
          <w:p w14:paraId="636A6C79"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181</w:t>
            </w:r>
          </w:p>
        </w:tc>
        <w:tc>
          <w:tcPr>
            <w:tcW w:w="1041" w:type="dxa"/>
            <w:noWrap/>
            <w:hideMark/>
          </w:tcPr>
          <w:p w14:paraId="04D04A02"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3689.184</w:t>
            </w:r>
          </w:p>
        </w:tc>
        <w:tc>
          <w:tcPr>
            <w:tcW w:w="960" w:type="dxa"/>
            <w:noWrap/>
            <w:hideMark/>
          </w:tcPr>
          <w:p w14:paraId="45B3DF5B"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4.013</w:t>
            </w:r>
          </w:p>
        </w:tc>
      </w:tr>
      <w:tr w:rsidR="005D24E1" w:rsidRPr="00823579" w14:paraId="25DE4E01" w14:textId="77777777" w:rsidTr="002548C7">
        <w:trPr>
          <w:trHeight w:val="300"/>
        </w:trPr>
        <w:tc>
          <w:tcPr>
            <w:tcW w:w="1279" w:type="dxa"/>
            <w:noWrap/>
            <w:hideMark/>
          </w:tcPr>
          <w:p w14:paraId="4869D3DB" w14:textId="77777777" w:rsidR="005D24E1" w:rsidRPr="00823579" w:rsidRDefault="005D24E1" w:rsidP="005D24E1">
            <w:pPr>
              <w:spacing w:line="240" w:lineRule="auto"/>
              <w:jc w:val="left"/>
              <w:rPr>
                <w:color w:val="000000"/>
                <w:sz w:val="22"/>
                <w:szCs w:val="22"/>
                <w:lang w:eastAsia="en-US"/>
              </w:rPr>
            </w:pPr>
            <w:r w:rsidRPr="00823579">
              <w:rPr>
                <w:color w:val="000000"/>
                <w:sz w:val="22"/>
                <w:szCs w:val="22"/>
                <w:lang w:eastAsia="en-US"/>
              </w:rPr>
              <w:t>DDC</w:t>
            </w:r>
          </w:p>
        </w:tc>
        <w:tc>
          <w:tcPr>
            <w:tcW w:w="960" w:type="dxa"/>
            <w:noWrap/>
            <w:hideMark/>
          </w:tcPr>
          <w:p w14:paraId="1EF15EEA"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833</w:t>
            </w:r>
          </w:p>
        </w:tc>
        <w:tc>
          <w:tcPr>
            <w:tcW w:w="960" w:type="dxa"/>
            <w:noWrap/>
            <w:hideMark/>
          </w:tcPr>
          <w:p w14:paraId="2CD2EF21"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893</w:t>
            </w:r>
          </w:p>
        </w:tc>
        <w:tc>
          <w:tcPr>
            <w:tcW w:w="960" w:type="dxa"/>
            <w:noWrap/>
            <w:hideMark/>
          </w:tcPr>
          <w:p w14:paraId="332CA0B4"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844</w:t>
            </w:r>
          </w:p>
        </w:tc>
        <w:tc>
          <w:tcPr>
            <w:tcW w:w="960" w:type="dxa"/>
            <w:noWrap/>
            <w:hideMark/>
          </w:tcPr>
          <w:p w14:paraId="521DD974"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367</w:t>
            </w:r>
          </w:p>
        </w:tc>
        <w:tc>
          <w:tcPr>
            <w:tcW w:w="1041" w:type="dxa"/>
            <w:noWrap/>
            <w:hideMark/>
          </w:tcPr>
          <w:p w14:paraId="5E2C1C98"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5863.065</w:t>
            </w:r>
          </w:p>
        </w:tc>
        <w:tc>
          <w:tcPr>
            <w:tcW w:w="960" w:type="dxa"/>
            <w:noWrap/>
            <w:hideMark/>
          </w:tcPr>
          <w:p w14:paraId="5D51CACF"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1.023</w:t>
            </w:r>
          </w:p>
        </w:tc>
      </w:tr>
      <w:tr w:rsidR="002548C7" w:rsidRPr="00823579" w14:paraId="0EF366BE" w14:textId="77777777" w:rsidTr="002548C7">
        <w:trPr>
          <w:trHeight w:val="300"/>
        </w:trPr>
        <w:tc>
          <w:tcPr>
            <w:tcW w:w="1279" w:type="dxa"/>
            <w:noWrap/>
            <w:hideMark/>
          </w:tcPr>
          <w:p w14:paraId="5C6337EE" w14:textId="77777777" w:rsidR="002548C7" w:rsidRPr="00823579" w:rsidRDefault="002548C7" w:rsidP="002548C7">
            <w:pPr>
              <w:spacing w:line="240" w:lineRule="auto"/>
              <w:jc w:val="left"/>
              <w:rPr>
                <w:color w:val="000000"/>
                <w:sz w:val="22"/>
                <w:szCs w:val="22"/>
                <w:lang w:eastAsia="en-US"/>
              </w:rPr>
            </w:pPr>
            <w:r w:rsidRPr="00823579">
              <w:rPr>
                <w:color w:val="000000"/>
                <w:sz w:val="22"/>
                <w:szCs w:val="22"/>
                <w:lang w:eastAsia="en-US"/>
              </w:rPr>
              <w:t>DEC</w:t>
            </w:r>
          </w:p>
        </w:tc>
        <w:tc>
          <w:tcPr>
            <w:tcW w:w="960" w:type="dxa"/>
            <w:noWrap/>
            <w:hideMark/>
          </w:tcPr>
          <w:p w14:paraId="65658ECF" w14:textId="60F57A37" w:rsidR="002548C7" w:rsidRPr="002548C7" w:rsidRDefault="002548C7" w:rsidP="002548C7">
            <w:pPr>
              <w:spacing w:line="240" w:lineRule="auto"/>
              <w:jc w:val="right"/>
              <w:rPr>
                <w:color w:val="000000"/>
                <w:sz w:val="22"/>
                <w:szCs w:val="22"/>
                <w:lang w:eastAsia="en-US"/>
              </w:rPr>
            </w:pPr>
            <w:r w:rsidRPr="002548C7">
              <w:rPr>
                <w:sz w:val="22"/>
                <w:szCs w:val="22"/>
              </w:rPr>
              <w:t>0.811</w:t>
            </w:r>
          </w:p>
        </w:tc>
        <w:tc>
          <w:tcPr>
            <w:tcW w:w="960" w:type="dxa"/>
            <w:noWrap/>
            <w:hideMark/>
          </w:tcPr>
          <w:p w14:paraId="042483E1" w14:textId="445E6AB8" w:rsidR="002548C7" w:rsidRPr="002548C7" w:rsidRDefault="002548C7" w:rsidP="002548C7">
            <w:pPr>
              <w:spacing w:line="240" w:lineRule="auto"/>
              <w:jc w:val="right"/>
              <w:rPr>
                <w:color w:val="000000"/>
                <w:sz w:val="22"/>
                <w:szCs w:val="22"/>
                <w:lang w:eastAsia="en-US"/>
              </w:rPr>
            </w:pPr>
            <w:r w:rsidRPr="002548C7">
              <w:rPr>
                <w:sz w:val="22"/>
                <w:szCs w:val="22"/>
              </w:rPr>
              <w:t>0.874</w:t>
            </w:r>
          </w:p>
        </w:tc>
        <w:tc>
          <w:tcPr>
            <w:tcW w:w="960" w:type="dxa"/>
            <w:noWrap/>
            <w:hideMark/>
          </w:tcPr>
          <w:p w14:paraId="07E3F8B4" w14:textId="7530ED68" w:rsidR="002548C7" w:rsidRPr="002548C7" w:rsidRDefault="002548C7" w:rsidP="002548C7">
            <w:pPr>
              <w:spacing w:line="240" w:lineRule="auto"/>
              <w:jc w:val="right"/>
              <w:rPr>
                <w:color w:val="000000"/>
                <w:sz w:val="22"/>
                <w:szCs w:val="22"/>
                <w:lang w:eastAsia="en-US"/>
              </w:rPr>
            </w:pPr>
            <w:r w:rsidRPr="002548C7">
              <w:rPr>
                <w:sz w:val="22"/>
                <w:szCs w:val="22"/>
              </w:rPr>
              <w:t>0.799</w:t>
            </w:r>
          </w:p>
        </w:tc>
        <w:tc>
          <w:tcPr>
            <w:tcW w:w="960" w:type="dxa"/>
            <w:noWrap/>
            <w:hideMark/>
          </w:tcPr>
          <w:p w14:paraId="4FC8BA13" w14:textId="7110A371" w:rsidR="002548C7" w:rsidRPr="002548C7" w:rsidRDefault="002548C7" w:rsidP="002548C7">
            <w:pPr>
              <w:spacing w:line="240" w:lineRule="auto"/>
              <w:jc w:val="right"/>
              <w:rPr>
                <w:color w:val="000000"/>
                <w:sz w:val="22"/>
                <w:szCs w:val="22"/>
                <w:lang w:eastAsia="en-US"/>
              </w:rPr>
            </w:pPr>
            <w:r w:rsidRPr="002548C7">
              <w:rPr>
                <w:sz w:val="22"/>
                <w:szCs w:val="22"/>
              </w:rPr>
              <w:t>0.185</w:t>
            </w:r>
          </w:p>
        </w:tc>
        <w:tc>
          <w:tcPr>
            <w:tcW w:w="1041" w:type="dxa"/>
            <w:noWrap/>
            <w:hideMark/>
          </w:tcPr>
          <w:p w14:paraId="62975CF1" w14:textId="265B1F36" w:rsidR="002548C7" w:rsidRPr="002548C7" w:rsidRDefault="002548C7" w:rsidP="002548C7">
            <w:pPr>
              <w:spacing w:line="240" w:lineRule="auto"/>
              <w:jc w:val="right"/>
              <w:rPr>
                <w:color w:val="000000"/>
                <w:sz w:val="22"/>
                <w:szCs w:val="22"/>
                <w:lang w:eastAsia="en-US"/>
              </w:rPr>
            </w:pPr>
            <w:r w:rsidRPr="002548C7">
              <w:rPr>
                <w:sz w:val="22"/>
                <w:szCs w:val="22"/>
              </w:rPr>
              <w:t>3401.911</w:t>
            </w:r>
          </w:p>
        </w:tc>
        <w:tc>
          <w:tcPr>
            <w:tcW w:w="960" w:type="dxa"/>
            <w:noWrap/>
            <w:hideMark/>
          </w:tcPr>
          <w:p w14:paraId="63D574EC" w14:textId="10C92985" w:rsidR="002548C7" w:rsidRPr="002548C7" w:rsidRDefault="002548C7" w:rsidP="002548C7">
            <w:pPr>
              <w:spacing w:line="240" w:lineRule="auto"/>
              <w:jc w:val="right"/>
              <w:rPr>
                <w:color w:val="000000"/>
                <w:sz w:val="22"/>
                <w:szCs w:val="22"/>
                <w:lang w:eastAsia="en-US"/>
              </w:rPr>
            </w:pPr>
            <w:r w:rsidRPr="002548C7">
              <w:rPr>
                <w:sz w:val="22"/>
                <w:szCs w:val="22"/>
              </w:rPr>
              <w:t>3.176</w:t>
            </w:r>
          </w:p>
        </w:tc>
      </w:tr>
      <w:tr w:rsidR="005D24E1" w:rsidRPr="00823579" w14:paraId="6F18CD1F" w14:textId="77777777" w:rsidTr="002548C7">
        <w:trPr>
          <w:trHeight w:val="300"/>
        </w:trPr>
        <w:tc>
          <w:tcPr>
            <w:tcW w:w="1279" w:type="dxa"/>
            <w:noWrap/>
            <w:hideMark/>
          </w:tcPr>
          <w:p w14:paraId="30D0564A" w14:textId="77777777" w:rsidR="005D24E1" w:rsidRPr="00823579" w:rsidRDefault="005D24E1" w:rsidP="005D24E1">
            <w:pPr>
              <w:spacing w:line="240" w:lineRule="auto"/>
              <w:jc w:val="left"/>
              <w:rPr>
                <w:color w:val="000000"/>
                <w:sz w:val="22"/>
                <w:szCs w:val="22"/>
                <w:lang w:eastAsia="en-US"/>
              </w:rPr>
            </w:pPr>
            <w:r w:rsidRPr="00823579">
              <w:rPr>
                <w:color w:val="000000"/>
                <w:sz w:val="22"/>
                <w:szCs w:val="22"/>
                <w:lang w:eastAsia="en-US"/>
              </w:rPr>
              <w:t>DeepECT</w:t>
            </w:r>
          </w:p>
        </w:tc>
        <w:tc>
          <w:tcPr>
            <w:tcW w:w="960" w:type="dxa"/>
            <w:noWrap/>
            <w:hideMark/>
          </w:tcPr>
          <w:p w14:paraId="438B311F"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414</w:t>
            </w:r>
          </w:p>
        </w:tc>
        <w:tc>
          <w:tcPr>
            <w:tcW w:w="960" w:type="dxa"/>
            <w:noWrap/>
            <w:hideMark/>
          </w:tcPr>
          <w:p w14:paraId="4DE83CBD"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612</w:t>
            </w:r>
          </w:p>
        </w:tc>
        <w:tc>
          <w:tcPr>
            <w:tcW w:w="960" w:type="dxa"/>
            <w:noWrap/>
            <w:hideMark/>
          </w:tcPr>
          <w:p w14:paraId="616F0DA1"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678</w:t>
            </w:r>
          </w:p>
        </w:tc>
        <w:tc>
          <w:tcPr>
            <w:tcW w:w="960" w:type="dxa"/>
            <w:noWrap/>
            <w:hideMark/>
          </w:tcPr>
          <w:p w14:paraId="7C6AB3B3"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102</w:t>
            </w:r>
          </w:p>
        </w:tc>
        <w:tc>
          <w:tcPr>
            <w:tcW w:w="1041" w:type="dxa"/>
            <w:noWrap/>
            <w:hideMark/>
          </w:tcPr>
          <w:p w14:paraId="247CCE8B"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1649.436</w:t>
            </w:r>
          </w:p>
        </w:tc>
        <w:tc>
          <w:tcPr>
            <w:tcW w:w="960" w:type="dxa"/>
            <w:noWrap/>
            <w:hideMark/>
          </w:tcPr>
          <w:p w14:paraId="630C6F5A"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2.985</w:t>
            </w:r>
          </w:p>
        </w:tc>
      </w:tr>
      <w:tr w:rsidR="005D24E1" w:rsidRPr="00823579" w14:paraId="52AD1DB5" w14:textId="77777777" w:rsidTr="002548C7">
        <w:trPr>
          <w:trHeight w:val="300"/>
        </w:trPr>
        <w:tc>
          <w:tcPr>
            <w:tcW w:w="1279" w:type="dxa"/>
            <w:noWrap/>
            <w:hideMark/>
          </w:tcPr>
          <w:p w14:paraId="25822103" w14:textId="77777777" w:rsidR="005D24E1" w:rsidRPr="00823579" w:rsidRDefault="005D24E1" w:rsidP="005D24E1">
            <w:pPr>
              <w:spacing w:line="240" w:lineRule="auto"/>
              <w:jc w:val="left"/>
              <w:rPr>
                <w:color w:val="000000"/>
                <w:sz w:val="22"/>
                <w:szCs w:val="22"/>
                <w:lang w:eastAsia="en-US"/>
              </w:rPr>
            </w:pPr>
            <w:r w:rsidRPr="00823579">
              <w:rPr>
                <w:color w:val="000000"/>
                <w:sz w:val="22"/>
                <w:szCs w:val="22"/>
                <w:lang w:eastAsia="en-US"/>
              </w:rPr>
              <w:t>DipDECK</w:t>
            </w:r>
          </w:p>
        </w:tc>
        <w:tc>
          <w:tcPr>
            <w:tcW w:w="960" w:type="dxa"/>
            <w:noWrap/>
            <w:hideMark/>
          </w:tcPr>
          <w:p w14:paraId="0C394895"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814</w:t>
            </w:r>
          </w:p>
        </w:tc>
        <w:tc>
          <w:tcPr>
            <w:tcW w:w="960" w:type="dxa"/>
            <w:noWrap/>
            <w:hideMark/>
          </w:tcPr>
          <w:p w14:paraId="0CA24377"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835</w:t>
            </w:r>
          </w:p>
        </w:tc>
        <w:tc>
          <w:tcPr>
            <w:tcW w:w="960" w:type="dxa"/>
            <w:noWrap/>
            <w:hideMark/>
          </w:tcPr>
          <w:p w14:paraId="4802DCB5"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862</w:t>
            </w:r>
          </w:p>
        </w:tc>
        <w:tc>
          <w:tcPr>
            <w:tcW w:w="960" w:type="dxa"/>
            <w:noWrap/>
            <w:hideMark/>
          </w:tcPr>
          <w:p w14:paraId="30D9F99A"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207</w:t>
            </w:r>
          </w:p>
        </w:tc>
        <w:tc>
          <w:tcPr>
            <w:tcW w:w="1041" w:type="dxa"/>
            <w:noWrap/>
            <w:hideMark/>
          </w:tcPr>
          <w:p w14:paraId="3549475D"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4134.466</w:t>
            </w:r>
          </w:p>
        </w:tc>
        <w:tc>
          <w:tcPr>
            <w:tcW w:w="960" w:type="dxa"/>
            <w:noWrap/>
            <w:hideMark/>
          </w:tcPr>
          <w:p w14:paraId="57437A06"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2.637</w:t>
            </w:r>
          </w:p>
        </w:tc>
      </w:tr>
      <w:tr w:rsidR="005D24E1" w:rsidRPr="00823579" w14:paraId="2B705A08" w14:textId="77777777" w:rsidTr="002548C7">
        <w:trPr>
          <w:trHeight w:val="300"/>
        </w:trPr>
        <w:tc>
          <w:tcPr>
            <w:tcW w:w="1279" w:type="dxa"/>
            <w:noWrap/>
            <w:hideMark/>
          </w:tcPr>
          <w:p w14:paraId="56598750" w14:textId="77777777" w:rsidR="005D24E1" w:rsidRPr="00823579" w:rsidRDefault="005D24E1" w:rsidP="005D24E1">
            <w:pPr>
              <w:spacing w:line="240" w:lineRule="auto"/>
              <w:jc w:val="left"/>
              <w:rPr>
                <w:color w:val="000000"/>
                <w:sz w:val="22"/>
                <w:szCs w:val="22"/>
                <w:lang w:eastAsia="en-US"/>
              </w:rPr>
            </w:pPr>
            <w:r w:rsidRPr="00823579">
              <w:rPr>
                <w:color w:val="000000"/>
                <w:sz w:val="22"/>
                <w:szCs w:val="22"/>
                <w:lang w:eastAsia="en-US"/>
              </w:rPr>
              <w:t>DipEncoder</w:t>
            </w:r>
          </w:p>
        </w:tc>
        <w:tc>
          <w:tcPr>
            <w:tcW w:w="960" w:type="dxa"/>
            <w:noWrap/>
            <w:hideMark/>
          </w:tcPr>
          <w:p w14:paraId="43A8EABE"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714</w:t>
            </w:r>
          </w:p>
        </w:tc>
        <w:tc>
          <w:tcPr>
            <w:tcW w:w="960" w:type="dxa"/>
            <w:noWrap/>
            <w:hideMark/>
          </w:tcPr>
          <w:p w14:paraId="42425D54"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808</w:t>
            </w:r>
          </w:p>
        </w:tc>
        <w:tc>
          <w:tcPr>
            <w:tcW w:w="960" w:type="dxa"/>
            <w:noWrap/>
            <w:hideMark/>
          </w:tcPr>
          <w:p w14:paraId="07034559"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805</w:t>
            </w:r>
          </w:p>
        </w:tc>
        <w:tc>
          <w:tcPr>
            <w:tcW w:w="960" w:type="dxa"/>
            <w:noWrap/>
            <w:hideMark/>
          </w:tcPr>
          <w:p w14:paraId="2388150A"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153</w:t>
            </w:r>
          </w:p>
        </w:tc>
        <w:tc>
          <w:tcPr>
            <w:tcW w:w="1041" w:type="dxa"/>
            <w:noWrap/>
            <w:hideMark/>
          </w:tcPr>
          <w:p w14:paraId="369BF2D4"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3095.602</w:t>
            </w:r>
          </w:p>
        </w:tc>
        <w:tc>
          <w:tcPr>
            <w:tcW w:w="960" w:type="dxa"/>
            <w:noWrap/>
            <w:hideMark/>
          </w:tcPr>
          <w:p w14:paraId="17BF92D3"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2.973</w:t>
            </w:r>
          </w:p>
        </w:tc>
      </w:tr>
      <w:tr w:rsidR="009A6A8C" w:rsidRPr="00823579" w14:paraId="00F1B56E" w14:textId="77777777" w:rsidTr="002548C7">
        <w:trPr>
          <w:trHeight w:val="300"/>
        </w:trPr>
        <w:tc>
          <w:tcPr>
            <w:tcW w:w="1279" w:type="dxa"/>
            <w:noWrap/>
          </w:tcPr>
          <w:p w14:paraId="4DB77975" w14:textId="10EE1FE6" w:rsidR="009A6A8C" w:rsidRPr="00823579" w:rsidRDefault="009A6A8C" w:rsidP="009A6A8C">
            <w:pPr>
              <w:spacing w:line="240" w:lineRule="auto"/>
              <w:jc w:val="left"/>
              <w:rPr>
                <w:color w:val="000000"/>
                <w:sz w:val="22"/>
                <w:szCs w:val="22"/>
                <w:lang w:eastAsia="en-US"/>
              </w:rPr>
            </w:pPr>
            <w:r w:rsidRPr="00823579">
              <w:rPr>
                <w:color w:val="000000"/>
                <w:sz w:val="22"/>
                <w:szCs w:val="22"/>
                <w:lang w:eastAsia="en-US"/>
              </w:rPr>
              <w:t>DKM</w:t>
            </w:r>
          </w:p>
        </w:tc>
        <w:tc>
          <w:tcPr>
            <w:tcW w:w="960" w:type="dxa"/>
            <w:noWrap/>
          </w:tcPr>
          <w:p w14:paraId="12BB4A89" w14:textId="1A4A69B0"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0.595</w:t>
            </w:r>
          </w:p>
        </w:tc>
        <w:tc>
          <w:tcPr>
            <w:tcW w:w="960" w:type="dxa"/>
            <w:noWrap/>
          </w:tcPr>
          <w:p w14:paraId="362712C2" w14:textId="33C54214"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0.808</w:t>
            </w:r>
          </w:p>
        </w:tc>
        <w:tc>
          <w:tcPr>
            <w:tcW w:w="960" w:type="dxa"/>
            <w:noWrap/>
          </w:tcPr>
          <w:p w14:paraId="14075DAB" w14:textId="3184DB7F"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0.859</w:t>
            </w:r>
          </w:p>
        </w:tc>
        <w:tc>
          <w:tcPr>
            <w:tcW w:w="960" w:type="dxa"/>
            <w:noWrap/>
          </w:tcPr>
          <w:p w14:paraId="79A11DA5" w14:textId="50E575FF"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0.202</w:t>
            </w:r>
          </w:p>
        </w:tc>
        <w:tc>
          <w:tcPr>
            <w:tcW w:w="1041" w:type="dxa"/>
            <w:noWrap/>
          </w:tcPr>
          <w:p w14:paraId="34FB2972" w14:textId="0DEC8FD5"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4162.171</w:t>
            </w:r>
          </w:p>
        </w:tc>
        <w:tc>
          <w:tcPr>
            <w:tcW w:w="960" w:type="dxa"/>
            <w:noWrap/>
          </w:tcPr>
          <w:p w14:paraId="2271C079" w14:textId="475689D6"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2.386</w:t>
            </w:r>
          </w:p>
        </w:tc>
      </w:tr>
      <w:tr w:rsidR="009A6A8C" w:rsidRPr="00823579" w14:paraId="69C06AD6" w14:textId="77777777" w:rsidTr="002548C7">
        <w:trPr>
          <w:trHeight w:val="300"/>
        </w:trPr>
        <w:tc>
          <w:tcPr>
            <w:tcW w:w="1279" w:type="dxa"/>
            <w:noWrap/>
            <w:hideMark/>
          </w:tcPr>
          <w:p w14:paraId="103AB349" w14:textId="77777777" w:rsidR="009A6A8C" w:rsidRPr="00823579" w:rsidRDefault="009A6A8C" w:rsidP="009A6A8C">
            <w:pPr>
              <w:spacing w:line="240" w:lineRule="auto"/>
              <w:jc w:val="left"/>
              <w:rPr>
                <w:color w:val="000000"/>
                <w:sz w:val="22"/>
                <w:szCs w:val="22"/>
                <w:lang w:eastAsia="en-US"/>
              </w:rPr>
            </w:pPr>
            <w:r w:rsidRPr="00823579">
              <w:rPr>
                <w:color w:val="000000"/>
                <w:sz w:val="22"/>
                <w:szCs w:val="22"/>
                <w:lang w:eastAsia="en-US"/>
              </w:rPr>
              <w:t>IDEC</w:t>
            </w:r>
          </w:p>
        </w:tc>
        <w:tc>
          <w:tcPr>
            <w:tcW w:w="960" w:type="dxa"/>
            <w:noWrap/>
            <w:hideMark/>
          </w:tcPr>
          <w:p w14:paraId="36FCAAD9" w14:textId="4974D0B4" w:rsidR="009A6A8C" w:rsidRPr="00696CB3" w:rsidRDefault="009A6A8C" w:rsidP="009A6A8C">
            <w:pPr>
              <w:spacing w:line="240" w:lineRule="auto"/>
              <w:jc w:val="right"/>
              <w:rPr>
                <w:color w:val="000000"/>
                <w:sz w:val="22"/>
                <w:szCs w:val="22"/>
                <w:lang w:eastAsia="en-US"/>
              </w:rPr>
            </w:pPr>
            <w:r w:rsidRPr="00696CB3">
              <w:rPr>
                <w:sz w:val="22"/>
                <w:szCs w:val="22"/>
              </w:rPr>
              <w:t>0.873</w:t>
            </w:r>
          </w:p>
        </w:tc>
        <w:tc>
          <w:tcPr>
            <w:tcW w:w="960" w:type="dxa"/>
            <w:noWrap/>
            <w:hideMark/>
          </w:tcPr>
          <w:p w14:paraId="16330A92" w14:textId="7C26A01A" w:rsidR="009A6A8C" w:rsidRPr="00696CB3" w:rsidRDefault="009A6A8C" w:rsidP="009A6A8C">
            <w:pPr>
              <w:spacing w:line="240" w:lineRule="auto"/>
              <w:jc w:val="right"/>
              <w:rPr>
                <w:color w:val="000000"/>
                <w:sz w:val="22"/>
                <w:szCs w:val="22"/>
                <w:lang w:eastAsia="en-US"/>
              </w:rPr>
            </w:pPr>
            <w:r w:rsidRPr="00696CB3">
              <w:rPr>
                <w:sz w:val="22"/>
                <w:szCs w:val="22"/>
              </w:rPr>
              <w:t>0.915</w:t>
            </w:r>
          </w:p>
        </w:tc>
        <w:tc>
          <w:tcPr>
            <w:tcW w:w="960" w:type="dxa"/>
            <w:noWrap/>
            <w:hideMark/>
          </w:tcPr>
          <w:p w14:paraId="3F293E4F" w14:textId="50A943D4" w:rsidR="009A6A8C" w:rsidRPr="00696CB3" w:rsidRDefault="009A6A8C" w:rsidP="009A6A8C">
            <w:pPr>
              <w:spacing w:line="240" w:lineRule="auto"/>
              <w:jc w:val="right"/>
              <w:rPr>
                <w:color w:val="000000"/>
                <w:sz w:val="22"/>
                <w:szCs w:val="22"/>
                <w:lang w:eastAsia="en-US"/>
              </w:rPr>
            </w:pPr>
            <w:r w:rsidRPr="00696CB3">
              <w:rPr>
                <w:sz w:val="22"/>
                <w:szCs w:val="22"/>
              </w:rPr>
              <w:t>0.876</w:t>
            </w:r>
          </w:p>
        </w:tc>
        <w:tc>
          <w:tcPr>
            <w:tcW w:w="960" w:type="dxa"/>
            <w:noWrap/>
            <w:hideMark/>
          </w:tcPr>
          <w:p w14:paraId="2C482A2D" w14:textId="61257063" w:rsidR="009A6A8C" w:rsidRPr="00696CB3" w:rsidRDefault="009A6A8C" w:rsidP="009A6A8C">
            <w:pPr>
              <w:spacing w:line="240" w:lineRule="auto"/>
              <w:jc w:val="right"/>
              <w:rPr>
                <w:color w:val="000000"/>
                <w:sz w:val="22"/>
                <w:szCs w:val="22"/>
                <w:lang w:eastAsia="en-US"/>
              </w:rPr>
            </w:pPr>
            <w:r w:rsidRPr="00696CB3">
              <w:rPr>
                <w:sz w:val="22"/>
                <w:szCs w:val="22"/>
              </w:rPr>
              <w:t>0.230</w:t>
            </w:r>
          </w:p>
        </w:tc>
        <w:tc>
          <w:tcPr>
            <w:tcW w:w="1041" w:type="dxa"/>
            <w:noWrap/>
            <w:hideMark/>
          </w:tcPr>
          <w:p w14:paraId="6786D324" w14:textId="74556319" w:rsidR="009A6A8C" w:rsidRPr="00696CB3" w:rsidRDefault="009A6A8C" w:rsidP="009A6A8C">
            <w:pPr>
              <w:spacing w:line="240" w:lineRule="auto"/>
              <w:jc w:val="right"/>
              <w:rPr>
                <w:color w:val="000000"/>
                <w:sz w:val="22"/>
                <w:szCs w:val="22"/>
                <w:lang w:eastAsia="en-US"/>
              </w:rPr>
            </w:pPr>
            <w:r w:rsidRPr="00696CB3">
              <w:rPr>
                <w:sz w:val="22"/>
                <w:szCs w:val="22"/>
              </w:rPr>
              <w:t>3821.420</w:t>
            </w:r>
          </w:p>
        </w:tc>
        <w:tc>
          <w:tcPr>
            <w:tcW w:w="960" w:type="dxa"/>
            <w:noWrap/>
            <w:hideMark/>
          </w:tcPr>
          <w:p w14:paraId="3A5F0144" w14:textId="0AC7ADD2" w:rsidR="009A6A8C" w:rsidRPr="00696CB3" w:rsidRDefault="009A6A8C" w:rsidP="009A6A8C">
            <w:pPr>
              <w:spacing w:line="240" w:lineRule="auto"/>
              <w:jc w:val="right"/>
              <w:rPr>
                <w:color w:val="000000"/>
                <w:sz w:val="22"/>
                <w:szCs w:val="22"/>
                <w:lang w:eastAsia="en-US"/>
              </w:rPr>
            </w:pPr>
            <w:r w:rsidRPr="00696CB3">
              <w:rPr>
                <w:sz w:val="22"/>
                <w:szCs w:val="22"/>
              </w:rPr>
              <w:t>3.094</w:t>
            </w:r>
          </w:p>
        </w:tc>
      </w:tr>
      <w:tr w:rsidR="009A6A8C" w:rsidRPr="00823579" w14:paraId="4BB3A9F2" w14:textId="77777777" w:rsidTr="002548C7">
        <w:trPr>
          <w:trHeight w:val="300"/>
        </w:trPr>
        <w:tc>
          <w:tcPr>
            <w:tcW w:w="1279" w:type="dxa"/>
            <w:noWrap/>
            <w:hideMark/>
          </w:tcPr>
          <w:p w14:paraId="15CF8B7B" w14:textId="77777777" w:rsidR="009A6A8C" w:rsidRPr="00823579" w:rsidRDefault="009A6A8C" w:rsidP="009A6A8C">
            <w:pPr>
              <w:spacing w:line="240" w:lineRule="auto"/>
              <w:jc w:val="left"/>
              <w:rPr>
                <w:color w:val="000000"/>
                <w:sz w:val="22"/>
                <w:szCs w:val="22"/>
                <w:lang w:eastAsia="en-US"/>
              </w:rPr>
            </w:pPr>
            <w:r w:rsidRPr="00823579">
              <w:rPr>
                <w:color w:val="000000"/>
                <w:sz w:val="22"/>
                <w:szCs w:val="22"/>
                <w:lang w:eastAsia="en-US"/>
              </w:rPr>
              <w:t>N2D</w:t>
            </w:r>
          </w:p>
        </w:tc>
        <w:tc>
          <w:tcPr>
            <w:tcW w:w="960" w:type="dxa"/>
            <w:noWrap/>
            <w:hideMark/>
          </w:tcPr>
          <w:p w14:paraId="5626AB33" w14:textId="77777777"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0.648</w:t>
            </w:r>
          </w:p>
        </w:tc>
        <w:tc>
          <w:tcPr>
            <w:tcW w:w="960" w:type="dxa"/>
            <w:noWrap/>
            <w:hideMark/>
          </w:tcPr>
          <w:p w14:paraId="2482A23D" w14:textId="77777777"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0.836</w:t>
            </w:r>
          </w:p>
        </w:tc>
        <w:tc>
          <w:tcPr>
            <w:tcW w:w="960" w:type="dxa"/>
            <w:noWrap/>
            <w:hideMark/>
          </w:tcPr>
          <w:p w14:paraId="4296C86A" w14:textId="77777777"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0.897</w:t>
            </w:r>
          </w:p>
        </w:tc>
        <w:tc>
          <w:tcPr>
            <w:tcW w:w="960" w:type="dxa"/>
            <w:noWrap/>
            <w:hideMark/>
          </w:tcPr>
          <w:p w14:paraId="2D936493" w14:textId="77777777"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0.25</w:t>
            </w:r>
          </w:p>
        </w:tc>
        <w:tc>
          <w:tcPr>
            <w:tcW w:w="1041" w:type="dxa"/>
            <w:noWrap/>
            <w:hideMark/>
          </w:tcPr>
          <w:p w14:paraId="0A861B9F" w14:textId="77777777"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4257.642</w:t>
            </w:r>
          </w:p>
        </w:tc>
        <w:tc>
          <w:tcPr>
            <w:tcW w:w="960" w:type="dxa"/>
            <w:noWrap/>
            <w:hideMark/>
          </w:tcPr>
          <w:p w14:paraId="55DE496C" w14:textId="77777777"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2.482</w:t>
            </w:r>
          </w:p>
        </w:tc>
      </w:tr>
      <w:tr w:rsidR="009A6A8C" w:rsidRPr="00823579" w14:paraId="2270132B" w14:textId="77777777" w:rsidTr="002548C7">
        <w:trPr>
          <w:trHeight w:val="300"/>
        </w:trPr>
        <w:tc>
          <w:tcPr>
            <w:tcW w:w="1279" w:type="dxa"/>
            <w:noWrap/>
            <w:hideMark/>
          </w:tcPr>
          <w:p w14:paraId="468B9077" w14:textId="77777777" w:rsidR="009A6A8C" w:rsidRPr="00823579" w:rsidRDefault="009A6A8C" w:rsidP="009A6A8C">
            <w:pPr>
              <w:spacing w:line="240" w:lineRule="auto"/>
              <w:jc w:val="left"/>
              <w:rPr>
                <w:color w:val="000000"/>
                <w:sz w:val="22"/>
                <w:szCs w:val="22"/>
                <w:lang w:eastAsia="en-US"/>
              </w:rPr>
            </w:pPr>
            <w:r w:rsidRPr="00823579">
              <w:rPr>
                <w:color w:val="000000"/>
                <w:sz w:val="22"/>
                <w:szCs w:val="22"/>
                <w:lang w:eastAsia="en-US"/>
              </w:rPr>
              <w:t>VaDE</w:t>
            </w:r>
          </w:p>
        </w:tc>
        <w:tc>
          <w:tcPr>
            <w:tcW w:w="960" w:type="dxa"/>
            <w:noWrap/>
            <w:hideMark/>
          </w:tcPr>
          <w:p w14:paraId="7332001E" w14:textId="77777777"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0.756</w:t>
            </w:r>
          </w:p>
        </w:tc>
        <w:tc>
          <w:tcPr>
            <w:tcW w:w="960" w:type="dxa"/>
            <w:noWrap/>
            <w:hideMark/>
          </w:tcPr>
          <w:p w14:paraId="603B6566" w14:textId="77777777"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0.887</w:t>
            </w:r>
          </w:p>
        </w:tc>
        <w:tc>
          <w:tcPr>
            <w:tcW w:w="960" w:type="dxa"/>
            <w:noWrap/>
            <w:hideMark/>
          </w:tcPr>
          <w:p w14:paraId="61ADE679" w14:textId="77777777"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0.932</w:t>
            </w:r>
          </w:p>
        </w:tc>
        <w:tc>
          <w:tcPr>
            <w:tcW w:w="960" w:type="dxa"/>
            <w:noWrap/>
            <w:hideMark/>
          </w:tcPr>
          <w:p w14:paraId="676FA9CA" w14:textId="77777777"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0.287</w:t>
            </w:r>
          </w:p>
        </w:tc>
        <w:tc>
          <w:tcPr>
            <w:tcW w:w="1041" w:type="dxa"/>
            <w:noWrap/>
            <w:hideMark/>
          </w:tcPr>
          <w:p w14:paraId="41D1918F" w14:textId="77777777"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4445.648</w:t>
            </w:r>
          </w:p>
        </w:tc>
        <w:tc>
          <w:tcPr>
            <w:tcW w:w="960" w:type="dxa"/>
            <w:noWrap/>
            <w:hideMark/>
          </w:tcPr>
          <w:p w14:paraId="1FC9F95C" w14:textId="77777777"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1.709</w:t>
            </w:r>
          </w:p>
        </w:tc>
      </w:tr>
    </w:tbl>
    <w:p w14:paraId="59E67910" w14:textId="79BF38D8" w:rsidR="003A5671" w:rsidRPr="00823579" w:rsidRDefault="003A5671" w:rsidP="002D1BEE"/>
    <w:p w14:paraId="0A6805F6" w14:textId="68985EA2" w:rsidR="003A5671" w:rsidRPr="00823579" w:rsidRDefault="00D23B6D" w:rsidP="002D1BEE">
      <w:r w:rsidRPr="00D23B6D">
        <w:t>In the most complex dataset</w:t>
      </w:r>
      <w:r w:rsidR="001E0413">
        <w:t xml:space="preserve">, VaDE demonstrates its ability to cluster obtaining remarkably high scores outperforming all other methods. DEC and IDEC maintained a high performance, scoring slightly lower than VaDE. DDC had a high performance as well but lower than VaDE, DEC and IDEC, while still outperforming all other methods. The other </w:t>
      </w:r>
      <w:r w:rsidR="00EB568B">
        <w:t>deep clustering algorithms had scores close to or lower than those of traditional methods. The lowest scores were obtained by AEC and DeepECT.</w:t>
      </w:r>
    </w:p>
    <w:p w14:paraId="6699619C" w14:textId="421648BD" w:rsidR="003A5671" w:rsidRPr="00823579" w:rsidRDefault="007565B2" w:rsidP="002D1BEE">
      <w:r w:rsidRPr="00823579">
        <w:t xml:space="preserve">Table </w:t>
      </w:r>
      <w:r w:rsidR="00481928">
        <w:t>6</w:t>
      </w:r>
      <w:r w:rsidRPr="00823579">
        <w:t xml:space="preserve"> – Comparison of feature extraction methods on Sim</w:t>
      </w:r>
      <w:r w:rsidR="00575A7C" w:rsidRPr="00823579">
        <w:t>2</w:t>
      </w:r>
      <w:r w:rsidRPr="00823579">
        <w:t xml:space="preserve"> (containing </w:t>
      </w:r>
      <w:r w:rsidR="00575A7C" w:rsidRPr="00823579">
        <w:t>20</w:t>
      </w:r>
      <w:r w:rsidRPr="00823579">
        <w:t xml:space="preserve"> clusters) from the perspective of the six performance evaluation metrics</w:t>
      </w:r>
    </w:p>
    <w:tbl>
      <w:tblPr>
        <w:tblStyle w:val="TableGrid"/>
        <w:tblW w:w="7120" w:type="dxa"/>
        <w:tblLook w:val="04A0" w:firstRow="1" w:lastRow="0" w:firstColumn="1" w:lastColumn="0" w:noHBand="0" w:noVBand="1"/>
      </w:tblPr>
      <w:tblGrid>
        <w:gridCol w:w="1279"/>
        <w:gridCol w:w="960"/>
        <w:gridCol w:w="960"/>
        <w:gridCol w:w="960"/>
        <w:gridCol w:w="960"/>
        <w:gridCol w:w="1041"/>
        <w:gridCol w:w="960"/>
      </w:tblGrid>
      <w:tr w:rsidR="003A5671" w:rsidRPr="00823579" w14:paraId="7F19238C" w14:textId="77777777" w:rsidTr="00175096">
        <w:trPr>
          <w:trHeight w:val="300"/>
        </w:trPr>
        <w:tc>
          <w:tcPr>
            <w:tcW w:w="1279" w:type="dxa"/>
            <w:noWrap/>
            <w:hideMark/>
          </w:tcPr>
          <w:p w14:paraId="537C43E4" w14:textId="08D41958" w:rsidR="003A5671" w:rsidRPr="00823579" w:rsidRDefault="003A5671" w:rsidP="003A5671">
            <w:pPr>
              <w:spacing w:line="240" w:lineRule="auto"/>
              <w:jc w:val="left"/>
              <w:rPr>
                <w:b/>
                <w:bCs/>
                <w:color w:val="000000"/>
                <w:sz w:val="22"/>
                <w:szCs w:val="22"/>
                <w:lang w:eastAsia="en-US"/>
              </w:rPr>
            </w:pPr>
            <w:r w:rsidRPr="00823579">
              <w:rPr>
                <w:b/>
                <w:bCs/>
                <w:color w:val="000000"/>
                <w:sz w:val="22"/>
                <w:szCs w:val="22"/>
                <w:lang w:eastAsia="en-US"/>
              </w:rPr>
              <w:t>Algorithm</w:t>
            </w:r>
          </w:p>
        </w:tc>
        <w:tc>
          <w:tcPr>
            <w:tcW w:w="960" w:type="dxa"/>
            <w:noWrap/>
            <w:hideMark/>
          </w:tcPr>
          <w:p w14:paraId="614576A4" w14:textId="77777777" w:rsidR="003A5671" w:rsidRPr="00823579" w:rsidRDefault="003A5671" w:rsidP="003A5671">
            <w:pPr>
              <w:spacing w:line="240" w:lineRule="auto"/>
              <w:jc w:val="left"/>
              <w:rPr>
                <w:b/>
                <w:bCs/>
                <w:color w:val="000000"/>
                <w:sz w:val="22"/>
                <w:szCs w:val="22"/>
                <w:lang w:eastAsia="en-US"/>
              </w:rPr>
            </w:pPr>
            <w:r w:rsidRPr="00823579">
              <w:rPr>
                <w:b/>
                <w:bCs/>
                <w:color w:val="000000"/>
                <w:sz w:val="22"/>
                <w:szCs w:val="22"/>
                <w:lang w:eastAsia="en-US"/>
              </w:rPr>
              <w:t>ARI</w:t>
            </w:r>
          </w:p>
        </w:tc>
        <w:tc>
          <w:tcPr>
            <w:tcW w:w="960" w:type="dxa"/>
            <w:noWrap/>
            <w:hideMark/>
          </w:tcPr>
          <w:p w14:paraId="40E5523C" w14:textId="77777777" w:rsidR="003A5671" w:rsidRPr="00823579" w:rsidRDefault="003A5671" w:rsidP="003A5671">
            <w:pPr>
              <w:spacing w:line="240" w:lineRule="auto"/>
              <w:jc w:val="left"/>
              <w:rPr>
                <w:b/>
                <w:bCs/>
                <w:color w:val="000000"/>
                <w:sz w:val="22"/>
                <w:szCs w:val="22"/>
                <w:lang w:eastAsia="en-US"/>
              </w:rPr>
            </w:pPr>
            <w:r w:rsidRPr="00823579">
              <w:rPr>
                <w:b/>
                <w:bCs/>
                <w:color w:val="000000"/>
                <w:sz w:val="22"/>
                <w:szCs w:val="22"/>
                <w:lang w:eastAsia="en-US"/>
              </w:rPr>
              <w:t>AMI</w:t>
            </w:r>
          </w:p>
        </w:tc>
        <w:tc>
          <w:tcPr>
            <w:tcW w:w="960" w:type="dxa"/>
            <w:noWrap/>
            <w:hideMark/>
          </w:tcPr>
          <w:p w14:paraId="3890ADC6" w14:textId="77777777" w:rsidR="003A5671" w:rsidRPr="00823579" w:rsidRDefault="003A5671" w:rsidP="003A5671">
            <w:pPr>
              <w:spacing w:line="240" w:lineRule="auto"/>
              <w:jc w:val="left"/>
              <w:rPr>
                <w:b/>
                <w:bCs/>
                <w:color w:val="000000"/>
                <w:sz w:val="22"/>
                <w:szCs w:val="22"/>
                <w:lang w:eastAsia="en-US"/>
              </w:rPr>
            </w:pPr>
            <w:r w:rsidRPr="00823579">
              <w:rPr>
                <w:b/>
                <w:bCs/>
                <w:color w:val="000000"/>
                <w:sz w:val="22"/>
                <w:szCs w:val="22"/>
                <w:lang w:eastAsia="en-US"/>
              </w:rPr>
              <w:t>Purity</w:t>
            </w:r>
          </w:p>
        </w:tc>
        <w:tc>
          <w:tcPr>
            <w:tcW w:w="960" w:type="dxa"/>
            <w:noWrap/>
            <w:hideMark/>
          </w:tcPr>
          <w:p w14:paraId="216766F0" w14:textId="77777777" w:rsidR="003A5671" w:rsidRPr="00823579" w:rsidRDefault="003A5671" w:rsidP="003A5671">
            <w:pPr>
              <w:spacing w:line="240" w:lineRule="auto"/>
              <w:jc w:val="left"/>
              <w:rPr>
                <w:b/>
                <w:bCs/>
                <w:color w:val="000000"/>
                <w:sz w:val="22"/>
                <w:szCs w:val="22"/>
                <w:lang w:eastAsia="en-US"/>
              </w:rPr>
            </w:pPr>
            <w:r w:rsidRPr="00823579">
              <w:rPr>
                <w:b/>
                <w:bCs/>
                <w:color w:val="000000"/>
                <w:sz w:val="22"/>
                <w:szCs w:val="22"/>
                <w:lang w:eastAsia="en-US"/>
              </w:rPr>
              <w:t>SS</w:t>
            </w:r>
          </w:p>
        </w:tc>
        <w:tc>
          <w:tcPr>
            <w:tcW w:w="1041" w:type="dxa"/>
            <w:noWrap/>
            <w:hideMark/>
          </w:tcPr>
          <w:p w14:paraId="16E4CF25" w14:textId="77777777" w:rsidR="003A5671" w:rsidRPr="00823579" w:rsidRDefault="003A5671" w:rsidP="003A5671">
            <w:pPr>
              <w:spacing w:line="240" w:lineRule="auto"/>
              <w:jc w:val="left"/>
              <w:rPr>
                <w:b/>
                <w:bCs/>
                <w:color w:val="000000"/>
                <w:sz w:val="22"/>
                <w:szCs w:val="22"/>
                <w:lang w:eastAsia="en-US"/>
              </w:rPr>
            </w:pPr>
            <w:r w:rsidRPr="00823579">
              <w:rPr>
                <w:b/>
                <w:bCs/>
                <w:color w:val="000000"/>
                <w:sz w:val="22"/>
                <w:szCs w:val="22"/>
                <w:lang w:eastAsia="en-US"/>
              </w:rPr>
              <w:t>CHS</w:t>
            </w:r>
          </w:p>
        </w:tc>
        <w:tc>
          <w:tcPr>
            <w:tcW w:w="960" w:type="dxa"/>
            <w:noWrap/>
            <w:hideMark/>
          </w:tcPr>
          <w:p w14:paraId="62EB7CA1" w14:textId="77777777" w:rsidR="003A5671" w:rsidRPr="00823579" w:rsidRDefault="003A5671" w:rsidP="003A5671">
            <w:pPr>
              <w:spacing w:line="240" w:lineRule="auto"/>
              <w:jc w:val="left"/>
              <w:rPr>
                <w:b/>
                <w:bCs/>
                <w:color w:val="000000"/>
                <w:sz w:val="22"/>
                <w:szCs w:val="22"/>
                <w:lang w:eastAsia="en-US"/>
              </w:rPr>
            </w:pPr>
            <w:r w:rsidRPr="00823579">
              <w:rPr>
                <w:b/>
                <w:bCs/>
                <w:color w:val="000000"/>
                <w:sz w:val="22"/>
                <w:szCs w:val="22"/>
                <w:lang w:eastAsia="en-US"/>
              </w:rPr>
              <w:t>DBS</w:t>
            </w:r>
          </w:p>
        </w:tc>
      </w:tr>
      <w:tr w:rsidR="003A5671" w:rsidRPr="00823579" w14:paraId="705BD20E" w14:textId="77777777" w:rsidTr="00175096">
        <w:trPr>
          <w:trHeight w:val="300"/>
        </w:trPr>
        <w:tc>
          <w:tcPr>
            <w:tcW w:w="1279" w:type="dxa"/>
            <w:noWrap/>
            <w:hideMark/>
          </w:tcPr>
          <w:p w14:paraId="0275A3C1" w14:textId="77777777" w:rsidR="003A5671" w:rsidRPr="00823579" w:rsidRDefault="003A5671" w:rsidP="003A5671">
            <w:pPr>
              <w:spacing w:line="240" w:lineRule="auto"/>
              <w:jc w:val="left"/>
              <w:rPr>
                <w:color w:val="000000"/>
                <w:sz w:val="22"/>
                <w:szCs w:val="22"/>
                <w:lang w:eastAsia="en-US"/>
              </w:rPr>
            </w:pPr>
            <w:r w:rsidRPr="00823579">
              <w:rPr>
                <w:color w:val="000000"/>
                <w:sz w:val="22"/>
                <w:szCs w:val="22"/>
                <w:lang w:eastAsia="en-US"/>
              </w:rPr>
              <w:t>PCA</w:t>
            </w:r>
          </w:p>
        </w:tc>
        <w:tc>
          <w:tcPr>
            <w:tcW w:w="960" w:type="dxa"/>
            <w:noWrap/>
            <w:hideMark/>
          </w:tcPr>
          <w:p w14:paraId="7617DA2F"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0.438</w:t>
            </w:r>
          </w:p>
        </w:tc>
        <w:tc>
          <w:tcPr>
            <w:tcW w:w="960" w:type="dxa"/>
            <w:noWrap/>
            <w:hideMark/>
          </w:tcPr>
          <w:p w14:paraId="0C1A2A53"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0.715</w:t>
            </w:r>
          </w:p>
        </w:tc>
        <w:tc>
          <w:tcPr>
            <w:tcW w:w="960" w:type="dxa"/>
            <w:noWrap/>
            <w:hideMark/>
          </w:tcPr>
          <w:p w14:paraId="62D67643"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0.766</w:t>
            </w:r>
          </w:p>
        </w:tc>
        <w:tc>
          <w:tcPr>
            <w:tcW w:w="960" w:type="dxa"/>
            <w:noWrap/>
            <w:hideMark/>
          </w:tcPr>
          <w:p w14:paraId="5883C673"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0.086</w:t>
            </w:r>
          </w:p>
        </w:tc>
        <w:tc>
          <w:tcPr>
            <w:tcW w:w="1041" w:type="dxa"/>
            <w:noWrap/>
            <w:hideMark/>
          </w:tcPr>
          <w:p w14:paraId="52610903"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1937.573</w:t>
            </w:r>
          </w:p>
        </w:tc>
        <w:tc>
          <w:tcPr>
            <w:tcW w:w="960" w:type="dxa"/>
            <w:noWrap/>
            <w:hideMark/>
          </w:tcPr>
          <w:p w14:paraId="6FA38CC2"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2.765</w:t>
            </w:r>
          </w:p>
        </w:tc>
      </w:tr>
      <w:tr w:rsidR="003A5671" w:rsidRPr="00823579" w14:paraId="2142362A" w14:textId="77777777" w:rsidTr="00175096">
        <w:trPr>
          <w:trHeight w:val="300"/>
        </w:trPr>
        <w:tc>
          <w:tcPr>
            <w:tcW w:w="1279" w:type="dxa"/>
            <w:noWrap/>
            <w:hideMark/>
          </w:tcPr>
          <w:p w14:paraId="0D964C5D" w14:textId="77777777" w:rsidR="003A5671" w:rsidRPr="00823579" w:rsidRDefault="003A5671" w:rsidP="003A5671">
            <w:pPr>
              <w:spacing w:line="240" w:lineRule="auto"/>
              <w:jc w:val="left"/>
              <w:rPr>
                <w:color w:val="000000"/>
                <w:sz w:val="22"/>
                <w:szCs w:val="22"/>
                <w:lang w:eastAsia="en-US"/>
              </w:rPr>
            </w:pPr>
            <w:r w:rsidRPr="00823579">
              <w:rPr>
                <w:color w:val="000000"/>
                <w:sz w:val="22"/>
                <w:szCs w:val="22"/>
                <w:lang w:eastAsia="en-US"/>
              </w:rPr>
              <w:t>ICA</w:t>
            </w:r>
          </w:p>
        </w:tc>
        <w:tc>
          <w:tcPr>
            <w:tcW w:w="960" w:type="dxa"/>
            <w:noWrap/>
            <w:hideMark/>
          </w:tcPr>
          <w:p w14:paraId="59FC4734"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0.446</w:t>
            </w:r>
          </w:p>
        </w:tc>
        <w:tc>
          <w:tcPr>
            <w:tcW w:w="960" w:type="dxa"/>
            <w:noWrap/>
            <w:hideMark/>
          </w:tcPr>
          <w:p w14:paraId="3E44714E"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0.71</w:t>
            </w:r>
          </w:p>
        </w:tc>
        <w:tc>
          <w:tcPr>
            <w:tcW w:w="960" w:type="dxa"/>
            <w:noWrap/>
            <w:hideMark/>
          </w:tcPr>
          <w:p w14:paraId="62BB87E3"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0.753</w:t>
            </w:r>
          </w:p>
        </w:tc>
        <w:tc>
          <w:tcPr>
            <w:tcW w:w="960" w:type="dxa"/>
            <w:noWrap/>
            <w:hideMark/>
          </w:tcPr>
          <w:p w14:paraId="4F590567"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0.081</w:t>
            </w:r>
          </w:p>
        </w:tc>
        <w:tc>
          <w:tcPr>
            <w:tcW w:w="1041" w:type="dxa"/>
            <w:noWrap/>
            <w:hideMark/>
          </w:tcPr>
          <w:p w14:paraId="25311683"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1872.313</w:t>
            </w:r>
          </w:p>
        </w:tc>
        <w:tc>
          <w:tcPr>
            <w:tcW w:w="960" w:type="dxa"/>
            <w:noWrap/>
            <w:hideMark/>
          </w:tcPr>
          <w:p w14:paraId="67396E1D"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3.033</w:t>
            </w:r>
          </w:p>
        </w:tc>
      </w:tr>
      <w:tr w:rsidR="003A5671" w:rsidRPr="00823579" w14:paraId="56DC5399" w14:textId="77777777" w:rsidTr="00175096">
        <w:trPr>
          <w:trHeight w:val="300"/>
        </w:trPr>
        <w:tc>
          <w:tcPr>
            <w:tcW w:w="1279" w:type="dxa"/>
            <w:noWrap/>
            <w:hideMark/>
          </w:tcPr>
          <w:p w14:paraId="0424A4C1" w14:textId="77777777" w:rsidR="003A5671" w:rsidRPr="00823579" w:rsidRDefault="003A5671" w:rsidP="003A5671">
            <w:pPr>
              <w:spacing w:line="240" w:lineRule="auto"/>
              <w:jc w:val="left"/>
              <w:rPr>
                <w:color w:val="000000"/>
                <w:sz w:val="22"/>
                <w:szCs w:val="22"/>
                <w:lang w:eastAsia="en-US"/>
              </w:rPr>
            </w:pPr>
            <w:r w:rsidRPr="00823579">
              <w:rPr>
                <w:color w:val="000000"/>
                <w:sz w:val="22"/>
                <w:szCs w:val="22"/>
                <w:lang w:eastAsia="en-US"/>
              </w:rPr>
              <w:t>Isomap</w:t>
            </w:r>
          </w:p>
        </w:tc>
        <w:tc>
          <w:tcPr>
            <w:tcW w:w="960" w:type="dxa"/>
            <w:noWrap/>
            <w:hideMark/>
          </w:tcPr>
          <w:p w14:paraId="0CD13C22"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0.607</w:t>
            </w:r>
          </w:p>
        </w:tc>
        <w:tc>
          <w:tcPr>
            <w:tcW w:w="960" w:type="dxa"/>
            <w:noWrap/>
            <w:hideMark/>
          </w:tcPr>
          <w:p w14:paraId="51FCAAC9"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0.81</w:t>
            </w:r>
          </w:p>
        </w:tc>
        <w:tc>
          <w:tcPr>
            <w:tcW w:w="960" w:type="dxa"/>
            <w:noWrap/>
            <w:hideMark/>
          </w:tcPr>
          <w:p w14:paraId="6530B0F7"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0.865</w:t>
            </w:r>
          </w:p>
        </w:tc>
        <w:tc>
          <w:tcPr>
            <w:tcW w:w="960" w:type="dxa"/>
            <w:noWrap/>
            <w:hideMark/>
          </w:tcPr>
          <w:p w14:paraId="1801ECAB"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0.17</w:t>
            </w:r>
          </w:p>
        </w:tc>
        <w:tc>
          <w:tcPr>
            <w:tcW w:w="1041" w:type="dxa"/>
            <w:noWrap/>
            <w:hideMark/>
          </w:tcPr>
          <w:p w14:paraId="1CE1160B"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2452.905</w:t>
            </w:r>
          </w:p>
        </w:tc>
        <w:tc>
          <w:tcPr>
            <w:tcW w:w="960" w:type="dxa"/>
            <w:noWrap/>
            <w:hideMark/>
          </w:tcPr>
          <w:p w14:paraId="02176723"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2.359</w:t>
            </w:r>
          </w:p>
        </w:tc>
      </w:tr>
      <w:tr w:rsidR="003A5671" w:rsidRPr="00823579" w14:paraId="2C01AB6E" w14:textId="77777777" w:rsidTr="00175096">
        <w:trPr>
          <w:trHeight w:val="300"/>
        </w:trPr>
        <w:tc>
          <w:tcPr>
            <w:tcW w:w="1279" w:type="dxa"/>
            <w:noWrap/>
            <w:hideMark/>
          </w:tcPr>
          <w:p w14:paraId="5D800307" w14:textId="77777777" w:rsidR="003A5671" w:rsidRPr="00823579" w:rsidRDefault="003A5671" w:rsidP="003A5671">
            <w:pPr>
              <w:spacing w:line="240" w:lineRule="auto"/>
              <w:jc w:val="left"/>
              <w:rPr>
                <w:color w:val="000000"/>
                <w:sz w:val="22"/>
                <w:szCs w:val="22"/>
                <w:lang w:eastAsia="en-US"/>
              </w:rPr>
            </w:pPr>
            <w:r w:rsidRPr="00823579">
              <w:rPr>
                <w:color w:val="000000"/>
                <w:sz w:val="22"/>
                <w:szCs w:val="22"/>
                <w:lang w:eastAsia="en-US"/>
              </w:rPr>
              <w:t>ACeDeC</w:t>
            </w:r>
          </w:p>
        </w:tc>
        <w:tc>
          <w:tcPr>
            <w:tcW w:w="960" w:type="dxa"/>
            <w:noWrap/>
            <w:hideMark/>
          </w:tcPr>
          <w:p w14:paraId="13010A59"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0.586</w:t>
            </w:r>
          </w:p>
        </w:tc>
        <w:tc>
          <w:tcPr>
            <w:tcW w:w="960" w:type="dxa"/>
            <w:noWrap/>
            <w:hideMark/>
          </w:tcPr>
          <w:p w14:paraId="29F6B3E7"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0.806</w:t>
            </w:r>
          </w:p>
        </w:tc>
        <w:tc>
          <w:tcPr>
            <w:tcW w:w="960" w:type="dxa"/>
            <w:noWrap/>
            <w:hideMark/>
          </w:tcPr>
          <w:p w14:paraId="786067E7"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0.878</w:t>
            </w:r>
          </w:p>
        </w:tc>
        <w:tc>
          <w:tcPr>
            <w:tcW w:w="960" w:type="dxa"/>
            <w:noWrap/>
            <w:hideMark/>
          </w:tcPr>
          <w:p w14:paraId="257EF198"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0.19</w:t>
            </w:r>
          </w:p>
        </w:tc>
        <w:tc>
          <w:tcPr>
            <w:tcW w:w="1041" w:type="dxa"/>
            <w:noWrap/>
            <w:hideMark/>
          </w:tcPr>
          <w:p w14:paraId="1207249F"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2811.504</w:t>
            </w:r>
          </w:p>
        </w:tc>
        <w:tc>
          <w:tcPr>
            <w:tcW w:w="960" w:type="dxa"/>
            <w:noWrap/>
            <w:hideMark/>
          </w:tcPr>
          <w:p w14:paraId="3714976B"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2.383</w:t>
            </w:r>
          </w:p>
        </w:tc>
      </w:tr>
      <w:tr w:rsidR="003A5671" w:rsidRPr="00823579" w14:paraId="58EF9D37" w14:textId="77777777" w:rsidTr="00175096">
        <w:trPr>
          <w:trHeight w:val="300"/>
        </w:trPr>
        <w:tc>
          <w:tcPr>
            <w:tcW w:w="1279" w:type="dxa"/>
            <w:noWrap/>
            <w:hideMark/>
          </w:tcPr>
          <w:p w14:paraId="571A6058" w14:textId="77777777" w:rsidR="003A5671" w:rsidRPr="00823579" w:rsidRDefault="003A5671" w:rsidP="003A5671">
            <w:pPr>
              <w:spacing w:line="240" w:lineRule="auto"/>
              <w:jc w:val="left"/>
              <w:rPr>
                <w:color w:val="000000"/>
                <w:sz w:val="22"/>
                <w:szCs w:val="22"/>
                <w:lang w:eastAsia="en-US"/>
              </w:rPr>
            </w:pPr>
            <w:r w:rsidRPr="00823579">
              <w:rPr>
                <w:color w:val="000000"/>
                <w:sz w:val="22"/>
                <w:szCs w:val="22"/>
                <w:lang w:eastAsia="en-US"/>
              </w:rPr>
              <w:t>AEC</w:t>
            </w:r>
          </w:p>
        </w:tc>
        <w:tc>
          <w:tcPr>
            <w:tcW w:w="960" w:type="dxa"/>
            <w:noWrap/>
            <w:hideMark/>
          </w:tcPr>
          <w:p w14:paraId="29EEF174"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0.196</w:t>
            </w:r>
          </w:p>
        </w:tc>
        <w:tc>
          <w:tcPr>
            <w:tcW w:w="960" w:type="dxa"/>
            <w:noWrap/>
            <w:hideMark/>
          </w:tcPr>
          <w:p w14:paraId="4EB1AEAE"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0.445</w:t>
            </w:r>
          </w:p>
        </w:tc>
        <w:tc>
          <w:tcPr>
            <w:tcW w:w="960" w:type="dxa"/>
            <w:noWrap/>
            <w:hideMark/>
          </w:tcPr>
          <w:p w14:paraId="11872441"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0.488</w:t>
            </w:r>
          </w:p>
        </w:tc>
        <w:tc>
          <w:tcPr>
            <w:tcW w:w="960" w:type="dxa"/>
            <w:noWrap/>
            <w:hideMark/>
          </w:tcPr>
          <w:p w14:paraId="08867954"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0.027</w:t>
            </w:r>
          </w:p>
        </w:tc>
        <w:tc>
          <w:tcPr>
            <w:tcW w:w="1041" w:type="dxa"/>
            <w:noWrap/>
            <w:hideMark/>
          </w:tcPr>
          <w:p w14:paraId="29E94955"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757.366</w:t>
            </w:r>
          </w:p>
        </w:tc>
        <w:tc>
          <w:tcPr>
            <w:tcW w:w="960" w:type="dxa"/>
            <w:noWrap/>
            <w:hideMark/>
          </w:tcPr>
          <w:p w14:paraId="75AF1618"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9.655</w:t>
            </w:r>
          </w:p>
        </w:tc>
      </w:tr>
      <w:tr w:rsidR="003A5671" w:rsidRPr="00823579" w14:paraId="71143FF7" w14:textId="77777777" w:rsidTr="00175096">
        <w:trPr>
          <w:trHeight w:val="300"/>
        </w:trPr>
        <w:tc>
          <w:tcPr>
            <w:tcW w:w="1279" w:type="dxa"/>
            <w:noWrap/>
            <w:hideMark/>
          </w:tcPr>
          <w:p w14:paraId="7B6F229D" w14:textId="77777777" w:rsidR="003A5671" w:rsidRPr="00823579" w:rsidRDefault="003A5671" w:rsidP="003A5671">
            <w:pPr>
              <w:spacing w:line="240" w:lineRule="auto"/>
              <w:jc w:val="left"/>
              <w:rPr>
                <w:color w:val="000000"/>
                <w:sz w:val="22"/>
                <w:szCs w:val="22"/>
                <w:lang w:eastAsia="en-US"/>
              </w:rPr>
            </w:pPr>
            <w:r w:rsidRPr="00823579">
              <w:rPr>
                <w:color w:val="000000"/>
                <w:sz w:val="22"/>
                <w:szCs w:val="22"/>
                <w:lang w:eastAsia="en-US"/>
              </w:rPr>
              <w:t>DCN</w:t>
            </w:r>
          </w:p>
        </w:tc>
        <w:tc>
          <w:tcPr>
            <w:tcW w:w="960" w:type="dxa"/>
            <w:noWrap/>
            <w:hideMark/>
          </w:tcPr>
          <w:p w14:paraId="718FE6DB"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0.578</w:t>
            </w:r>
          </w:p>
        </w:tc>
        <w:tc>
          <w:tcPr>
            <w:tcW w:w="960" w:type="dxa"/>
            <w:noWrap/>
            <w:hideMark/>
          </w:tcPr>
          <w:p w14:paraId="38984948"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0.797</w:t>
            </w:r>
          </w:p>
        </w:tc>
        <w:tc>
          <w:tcPr>
            <w:tcW w:w="960" w:type="dxa"/>
            <w:noWrap/>
            <w:hideMark/>
          </w:tcPr>
          <w:p w14:paraId="45403462"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0.723</w:t>
            </w:r>
          </w:p>
        </w:tc>
        <w:tc>
          <w:tcPr>
            <w:tcW w:w="960" w:type="dxa"/>
            <w:noWrap/>
            <w:hideMark/>
          </w:tcPr>
          <w:p w14:paraId="4B267CA7"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0.101</w:t>
            </w:r>
          </w:p>
        </w:tc>
        <w:tc>
          <w:tcPr>
            <w:tcW w:w="1041" w:type="dxa"/>
            <w:noWrap/>
            <w:hideMark/>
          </w:tcPr>
          <w:p w14:paraId="1E88DF79"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1874.234</w:t>
            </w:r>
          </w:p>
        </w:tc>
        <w:tc>
          <w:tcPr>
            <w:tcW w:w="960" w:type="dxa"/>
            <w:noWrap/>
            <w:hideMark/>
          </w:tcPr>
          <w:p w14:paraId="03F1DF68"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3.401</w:t>
            </w:r>
          </w:p>
        </w:tc>
      </w:tr>
      <w:tr w:rsidR="003A5671" w:rsidRPr="00823579" w14:paraId="07BEB367" w14:textId="77777777" w:rsidTr="00175096">
        <w:trPr>
          <w:trHeight w:val="300"/>
        </w:trPr>
        <w:tc>
          <w:tcPr>
            <w:tcW w:w="1279" w:type="dxa"/>
            <w:noWrap/>
            <w:hideMark/>
          </w:tcPr>
          <w:p w14:paraId="30E6E6DC" w14:textId="77777777" w:rsidR="003A5671" w:rsidRPr="00823579" w:rsidRDefault="003A5671" w:rsidP="003A5671">
            <w:pPr>
              <w:spacing w:line="240" w:lineRule="auto"/>
              <w:jc w:val="left"/>
              <w:rPr>
                <w:color w:val="000000"/>
                <w:sz w:val="22"/>
                <w:szCs w:val="22"/>
                <w:lang w:eastAsia="en-US"/>
              </w:rPr>
            </w:pPr>
            <w:r w:rsidRPr="00823579">
              <w:rPr>
                <w:color w:val="000000"/>
                <w:sz w:val="22"/>
                <w:szCs w:val="22"/>
                <w:lang w:eastAsia="en-US"/>
              </w:rPr>
              <w:t>DDC</w:t>
            </w:r>
          </w:p>
        </w:tc>
        <w:tc>
          <w:tcPr>
            <w:tcW w:w="960" w:type="dxa"/>
            <w:noWrap/>
            <w:hideMark/>
          </w:tcPr>
          <w:p w14:paraId="253350C7"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0.739</w:t>
            </w:r>
          </w:p>
        </w:tc>
        <w:tc>
          <w:tcPr>
            <w:tcW w:w="960" w:type="dxa"/>
            <w:noWrap/>
            <w:hideMark/>
          </w:tcPr>
          <w:p w14:paraId="3CAEA761"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0.845</w:t>
            </w:r>
          </w:p>
        </w:tc>
        <w:tc>
          <w:tcPr>
            <w:tcW w:w="960" w:type="dxa"/>
            <w:noWrap/>
            <w:hideMark/>
          </w:tcPr>
          <w:p w14:paraId="1357F9DA"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0.749</w:t>
            </w:r>
          </w:p>
        </w:tc>
        <w:tc>
          <w:tcPr>
            <w:tcW w:w="960" w:type="dxa"/>
            <w:noWrap/>
            <w:hideMark/>
          </w:tcPr>
          <w:p w14:paraId="3118C9DB"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0.28</w:t>
            </w:r>
          </w:p>
        </w:tc>
        <w:tc>
          <w:tcPr>
            <w:tcW w:w="1041" w:type="dxa"/>
            <w:noWrap/>
            <w:hideMark/>
          </w:tcPr>
          <w:p w14:paraId="1F04B01A"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3809.325</w:t>
            </w:r>
          </w:p>
        </w:tc>
        <w:tc>
          <w:tcPr>
            <w:tcW w:w="960" w:type="dxa"/>
            <w:noWrap/>
            <w:hideMark/>
          </w:tcPr>
          <w:p w14:paraId="11E48B3F"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1.298</w:t>
            </w:r>
          </w:p>
        </w:tc>
      </w:tr>
      <w:tr w:rsidR="00175096" w:rsidRPr="00823579" w14:paraId="16358AF3" w14:textId="77777777" w:rsidTr="00175096">
        <w:trPr>
          <w:trHeight w:val="300"/>
        </w:trPr>
        <w:tc>
          <w:tcPr>
            <w:tcW w:w="1279" w:type="dxa"/>
            <w:noWrap/>
            <w:hideMark/>
          </w:tcPr>
          <w:p w14:paraId="39F51CC8" w14:textId="77777777" w:rsidR="00175096" w:rsidRPr="00823579" w:rsidRDefault="00175096" w:rsidP="00175096">
            <w:pPr>
              <w:spacing w:line="240" w:lineRule="auto"/>
              <w:jc w:val="left"/>
              <w:rPr>
                <w:color w:val="000000"/>
                <w:sz w:val="22"/>
                <w:szCs w:val="22"/>
                <w:lang w:eastAsia="en-US"/>
              </w:rPr>
            </w:pPr>
            <w:r w:rsidRPr="00823579">
              <w:rPr>
                <w:color w:val="000000"/>
                <w:sz w:val="22"/>
                <w:szCs w:val="22"/>
                <w:lang w:eastAsia="en-US"/>
              </w:rPr>
              <w:t>DEC</w:t>
            </w:r>
          </w:p>
        </w:tc>
        <w:tc>
          <w:tcPr>
            <w:tcW w:w="960" w:type="dxa"/>
            <w:noWrap/>
            <w:hideMark/>
          </w:tcPr>
          <w:p w14:paraId="0B5DFE80" w14:textId="7A95CBBC" w:rsidR="00175096" w:rsidRPr="00175096" w:rsidRDefault="00175096" w:rsidP="00175096">
            <w:pPr>
              <w:spacing w:line="240" w:lineRule="auto"/>
              <w:jc w:val="right"/>
              <w:rPr>
                <w:color w:val="000000"/>
                <w:sz w:val="22"/>
                <w:szCs w:val="22"/>
                <w:lang w:eastAsia="en-US"/>
              </w:rPr>
            </w:pPr>
            <w:r w:rsidRPr="00175096">
              <w:rPr>
                <w:sz w:val="22"/>
                <w:szCs w:val="22"/>
              </w:rPr>
              <w:t>0.854</w:t>
            </w:r>
          </w:p>
        </w:tc>
        <w:tc>
          <w:tcPr>
            <w:tcW w:w="960" w:type="dxa"/>
            <w:noWrap/>
            <w:hideMark/>
          </w:tcPr>
          <w:p w14:paraId="2FF91FCF" w14:textId="5FB5D685" w:rsidR="00175096" w:rsidRPr="00175096" w:rsidRDefault="00175096" w:rsidP="00175096">
            <w:pPr>
              <w:spacing w:line="240" w:lineRule="auto"/>
              <w:jc w:val="right"/>
              <w:rPr>
                <w:color w:val="000000"/>
                <w:sz w:val="22"/>
                <w:szCs w:val="22"/>
                <w:lang w:eastAsia="en-US"/>
              </w:rPr>
            </w:pPr>
            <w:r w:rsidRPr="00175096">
              <w:rPr>
                <w:sz w:val="22"/>
                <w:szCs w:val="22"/>
              </w:rPr>
              <w:t>0.878</w:t>
            </w:r>
          </w:p>
        </w:tc>
        <w:tc>
          <w:tcPr>
            <w:tcW w:w="960" w:type="dxa"/>
            <w:noWrap/>
            <w:hideMark/>
          </w:tcPr>
          <w:p w14:paraId="03462198" w14:textId="5DF38375" w:rsidR="00175096" w:rsidRPr="00175096" w:rsidRDefault="00175096" w:rsidP="00175096">
            <w:pPr>
              <w:spacing w:line="240" w:lineRule="auto"/>
              <w:jc w:val="right"/>
              <w:rPr>
                <w:color w:val="000000"/>
                <w:sz w:val="22"/>
                <w:szCs w:val="22"/>
                <w:lang w:eastAsia="en-US"/>
              </w:rPr>
            </w:pPr>
            <w:r w:rsidRPr="00175096">
              <w:rPr>
                <w:sz w:val="22"/>
                <w:szCs w:val="22"/>
              </w:rPr>
              <w:t>0.837</w:t>
            </w:r>
          </w:p>
        </w:tc>
        <w:tc>
          <w:tcPr>
            <w:tcW w:w="960" w:type="dxa"/>
            <w:noWrap/>
            <w:hideMark/>
          </w:tcPr>
          <w:p w14:paraId="34836C15" w14:textId="620702DB" w:rsidR="00175096" w:rsidRPr="00175096" w:rsidRDefault="00175096" w:rsidP="00175096">
            <w:pPr>
              <w:spacing w:line="240" w:lineRule="auto"/>
              <w:jc w:val="right"/>
              <w:rPr>
                <w:color w:val="000000"/>
                <w:sz w:val="22"/>
                <w:szCs w:val="22"/>
                <w:lang w:eastAsia="en-US"/>
              </w:rPr>
            </w:pPr>
            <w:r w:rsidRPr="00175096">
              <w:rPr>
                <w:sz w:val="22"/>
                <w:szCs w:val="22"/>
              </w:rPr>
              <w:t>0.188</w:t>
            </w:r>
          </w:p>
        </w:tc>
        <w:tc>
          <w:tcPr>
            <w:tcW w:w="1041" w:type="dxa"/>
            <w:noWrap/>
            <w:hideMark/>
          </w:tcPr>
          <w:p w14:paraId="30D62D63" w14:textId="42058637" w:rsidR="00175096" w:rsidRPr="00175096" w:rsidRDefault="00175096" w:rsidP="00175096">
            <w:pPr>
              <w:spacing w:line="240" w:lineRule="auto"/>
              <w:jc w:val="right"/>
              <w:rPr>
                <w:color w:val="000000"/>
                <w:sz w:val="22"/>
                <w:szCs w:val="22"/>
                <w:lang w:eastAsia="en-US"/>
              </w:rPr>
            </w:pPr>
            <w:r w:rsidRPr="00175096">
              <w:rPr>
                <w:sz w:val="22"/>
                <w:szCs w:val="22"/>
              </w:rPr>
              <w:t>2410.605</w:t>
            </w:r>
          </w:p>
        </w:tc>
        <w:tc>
          <w:tcPr>
            <w:tcW w:w="960" w:type="dxa"/>
            <w:noWrap/>
            <w:hideMark/>
          </w:tcPr>
          <w:p w14:paraId="2397EB95" w14:textId="68FAD314" w:rsidR="00175096" w:rsidRPr="00175096" w:rsidRDefault="00175096" w:rsidP="00175096">
            <w:pPr>
              <w:spacing w:line="240" w:lineRule="auto"/>
              <w:jc w:val="right"/>
              <w:rPr>
                <w:color w:val="000000"/>
                <w:sz w:val="22"/>
                <w:szCs w:val="22"/>
                <w:lang w:eastAsia="en-US"/>
              </w:rPr>
            </w:pPr>
            <w:r w:rsidRPr="00175096">
              <w:rPr>
                <w:sz w:val="22"/>
                <w:szCs w:val="22"/>
              </w:rPr>
              <w:t>3.402</w:t>
            </w:r>
          </w:p>
        </w:tc>
      </w:tr>
      <w:tr w:rsidR="003A5671" w:rsidRPr="00823579" w14:paraId="6F708E4D" w14:textId="77777777" w:rsidTr="00175096">
        <w:trPr>
          <w:trHeight w:val="300"/>
        </w:trPr>
        <w:tc>
          <w:tcPr>
            <w:tcW w:w="1279" w:type="dxa"/>
            <w:noWrap/>
            <w:hideMark/>
          </w:tcPr>
          <w:p w14:paraId="0DBD2937" w14:textId="77777777" w:rsidR="003A5671" w:rsidRPr="00823579" w:rsidRDefault="003A5671" w:rsidP="003A5671">
            <w:pPr>
              <w:spacing w:line="240" w:lineRule="auto"/>
              <w:jc w:val="left"/>
              <w:rPr>
                <w:color w:val="000000"/>
                <w:sz w:val="22"/>
                <w:szCs w:val="22"/>
                <w:lang w:eastAsia="en-US"/>
              </w:rPr>
            </w:pPr>
            <w:r w:rsidRPr="00823579">
              <w:rPr>
                <w:color w:val="000000"/>
                <w:sz w:val="22"/>
                <w:szCs w:val="22"/>
                <w:lang w:eastAsia="en-US"/>
              </w:rPr>
              <w:t>DeepECT</w:t>
            </w:r>
          </w:p>
        </w:tc>
        <w:tc>
          <w:tcPr>
            <w:tcW w:w="960" w:type="dxa"/>
            <w:noWrap/>
            <w:hideMark/>
          </w:tcPr>
          <w:p w14:paraId="2CE2D8B5"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0.414</w:t>
            </w:r>
          </w:p>
        </w:tc>
        <w:tc>
          <w:tcPr>
            <w:tcW w:w="960" w:type="dxa"/>
            <w:noWrap/>
            <w:hideMark/>
          </w:tcPr>
          <w:p w14:paraId="15A0544D"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0.665</w:t>
            </w:r>
          </w:p>
        </w:tc>
        <w:tc>
          <w:tcPr>
            <w:tcW w:w="960" w:type="dxa"/>
            <w:noWrap/>
            <w:hideMark/>
          </w:tcPr>
          <w:p w14:paraId="42CEB875"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0.723</w:t>
            </w:r>
          </w:p>
        </w:tc>
        <w:tc>
          <w:tcPr>
            <w:tcW w:w="960" w:type="dxa"/>
            <w:noWrap/>
            <w:hideMark/>
          </w:tcPr>
          <w:p w14:paraId="0F8739F9"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0.072</w:t>
            </w:r>
          </w:p>
        </w:tc>
        <w:tc>
          <w:tcPr>
            <w:tcW w:w="1041" w:type="dxa"/>
            <w:noWrap/>
            <w:hideMark/>
          </w:tcPr>
          <w:p w14:paraId="51C7B449"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2081.063</w:t>
            </w:r>
          </w:p>
        </w:tc>
        <w:tc>
          <w:tcPr>
            <w:tcW w:w="960" w:type="dxa"/>
            <w:noWrap/>
            <w:hideMark/>
          </w:tcPr>
          <w:p w14:paraId="755C4283"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3.103</w:t>
            </w:r>
          </w:p>
        </w:tc>
      </w:tr>
      <w:tr w:rsidR="003A5671" w:rsidRPr="00823579" w14:paraId="6AB5E08F" w14:textId="77777777" w:rsidTr="00175096">
        <w:trPr>
          <w:trHeight w:val="300"/>
        </w:trPr>
        <w:tc>
          <w:tcPr>
            <w:tcW w:w="1279" w:type="dxa"/>
            <w:noWrap/>
            <w:hideMark/>
          </w:tcPr>
          <w:p w14:paraId="4C1023C5" w14:textId="77777777" w:rsidR="003A5671" w:rsidRPr="00823579" w:rsidRDefault="003A5671" w:rsidP="003A5671">
            <w:pPr>
              <w:spacing w:line="240" w:lineRule="auto"/>
              <w:jc w:val="left"/>
              <w:rPr>
                <w:color w:val="000000"/>
                <w:sz w:val="22"/>
                <w:szCs w:val="22"/>
                <w:lang w:eastAsia="en-US"/>
              </w:rPr>
            </w:pPr>
            <w:r w:rsidRPr="00823579">
              <w:rPr>
                <w:color w:val="000000"/>
                <w:sz w:val="22"/>
                <w:szCs w:val="22"/>
                <w:lang w:eastAsia="en-US"/>
              </w:rPr>
              <w:t>DipDECK</w:t>
            </w:r>
          </w:p>
        </w:tc>
        <w:tc>
          <w:tcPr>
            <w:tcW w:w="960" w:type="dxa"/>
            <w:noWrap/>
            <w:hideMark/>
          </w:tcPr>
          <w:p w14:paraId="223929E4"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0.507</w:t>
            </w:r>
          </w:p>
        </w:tc>
        <w:tc>
          <w:tcPr>
            <w:tcW w:w="960" w:type="dxa"/>
            <w:noWrap/>
            <w:hideMark/>
          </w:tcPr>
          <w:p w14:paraId="0608C3D5"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0.751</w:t>
            </w:r>
          </w:p>
        </w:tc>
        <w:tc>
          <w:tcPr>
            <w:tcW w:w="960" w:type="dxa"/>
            <w:noWrap/>
            <w:hideMark/>
          </w:tcPr>
          <w:p w14:paraId="194D781B"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0.779</w:t>
            </w:r>
          </w:p>
        </w:tc>
        <w:tc>
          <w:tcPr>
            <w:tcW w:w="960" w:type="dxa"/>
            <w:noWrap/>
            <w:hideMark/>
          </w:tcPr>
          <w:p w14:paraId="4C05605A"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0.117</w:t>
            </w:r>
          </w:p>
        </w:tc>
        <w:tc>
          <w:tcPr>
            <w:tcW w:w="1041" w:type="dxa"/>
            <w:noWrap/>
            <w:hideMark/>
          </w:tcPr>
          <w:p w14:paraId="054E2D8C"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2268.812</w:t>
            </w:r>
          </w:p>
        </w:tc>
        <w:tc>
          <w:tcPr>
            <w:tcW w:w="960" w:type="dxa"/>
            <w:noWrap/>
            <w:hideMark/>
          </w:tcPr>
          <w:p w14:paraId="233606F6"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2.788</w:t>
            </w:r>
          </w:p>
        </w:tc>
      </w:tr>
      <w:tr w:rsidR="003A5671" w:rsidRPr="00823579" w14:paraId="37C4DB2A" w14:textId="77777777" w:rsidTr="00175096">
        <w:trPr>
          <w:trHeight w:val="300"/>
        </w:trPr>
        <w:tc>
          <w:tcPr>
            <w:tcW w:w="1279" w:type="dxa"/>
            <w:noWrap/>
            <w:hideMark/>
          </w:tcPr>
          <w:p w14:paraId="5E74BBF1" w14:textId="77777777" w:rsidR="003A5671" w:rsidRPr="00823579" w:rsidRDefault="003A5671" w:rsidP="003A5671">
            <w:pPr>
              <w:spacing w:line="240" w:lineRule="auto"/>
              <w:jc w:val="left"/>
              <w:rPr>
                <w:color w:val="000000"/>
                <w:sz w:val="22"/>
                <w:szCs w:val="22"/>
                <w:lang w:eastAsia="en-US"/>
              </w:rPr>
            </w:pPr>
            <w:r w:rsidRPr="00823579">
              <w:rPr>
                <w:color w:val="000000"/>
                <w:sz w:val="22"/>
                <w:szCs w:val="22"/>
                <w:lang w:eastAsia="en-US"/>
              </w:rPr>
              <w:t>DipEncoder</w:t>
            </w:r>
          </w:p>
        </w:tc>
        <w:tc>
          <w:tcPr>
            <w:tcW w:w="960" w:type="dxa"/>
            <w:noWrap/>
            <w:hideMark/>
          </w:tcPr>
          <w:p w14:paraId="3F5AFF44"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0.429</w:t>
            </w:r>
          </w:p>
        </w:tc>
        <w:tc>
          <w:tcPr>
            <w:tcW w:w="960" w:type="dxa"/>
            <w:noWrap/>
            <w:hideMark/>
          </w:tcPr>
          <w:p w14:paraId="20FFB111"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0.704</w:t>
            </w:r>
          </w:p>
        </w:tc>
        <w:tc>
          <w:tcPr>
            <w:tcW w:w="960" w:type="dxa"/>
            <w:noWrap/>
            <w:hideMark/>
          </w:tcPr>
          <w:p w14:paraId="0C389918"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0.714</w:t>
            </w:r>
          </w:p>
        </w:tc>
        <w:tc>
          <w:tcPr>
            <w:tcW w:w="960" w:type="dxa"/>
            <w:noWrap/>
            <w:hideMark/>
          </w:tcPr>
          <w:p w14:paraId="7255DEDE"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0.069</w:t>
            </w:r>
          </w:p>
        </w:tc>
        <w:tc>
          <w:tcPr>
            <w:tcW w:w="1041" w:type="dxa"/>
            <w:noWrap/>
            <w:hideMark/>
          </w:tcPr>
          <w:p w14:paraId="6353F0D8"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1877.737</w:t>
            </w:r>
          </w:p>
        </w:tc>
        <w:tc>
          <w:tcPr>
            <w:tcW w:w="960" w:type="dxa"/>
            <w:noWrap/>
            <w:hideMark/>
          </w:tcPr>
          <w:p w14:paraId="264B7499"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2.872</w:t>
            </w:r>
          </w:p>
        </w:tc>
      </w:tr>
      <w:tr w:rsidR="009A6A8C" w:rsidRPr="00823579" w14:paraId="1AA5333F" w14:textId="77777777" w:rsidTr="00175096">
        <w:trPr>
          <w:trHeight w:val="300"/>
        </w:trPr>
        <w:tc>
          <w:tcPr>
            <w:tcW w:w="1279" w:type="dxa"/>
            <w:noWrap/>
          </w:tcPr>
          <w:p w14:paraId="05C5654B" w14:textId="039EEC1E" w:rsidR="009A6A8C" w:rsidRPr="00823579" w:rsidRDefault="009A6A8C" w:rsidP="009A6A8C">
            <w:pPr>
              <w:spacing w:line="240" w:lineRule="auto"/>
              <w:jc w:val="left"/>
              <w:rPr>
                <w:color w:val="000000"/>
                <w:sz w:val="22"/>
                <w:szCs w:val="22"/>
                <w:lang w:eastAsia="en-US"/>
              </w:rPr>
            </w:pPr>
            <w:r w:rsidRPr="00823579">
              <w:rPr>
                <w:color w:val="000000"/>
                <w:sz w:val="22"/>
                <w:szCs w:val="22"/>
                <w:lang w:eastAsia="en-US"/>
              </w:rPr>
              <w:t>DKM</w:t>
            </w:r>
          </w:p>
        </w:tc>
        <w:tc>
          <w:tcPr>
            <w:tcW w:w="960" w:type="dxa"/>
            <w:noWrap/>
          </w:tcPr>
          <w:p w14:paraId="00CBA399" w14:textId="02D4F532"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0.492</w:t>
            </w:r>
          </w:p>
        </w:tc>
        <w:tc>
          <w:tcPr>
            <w:tcW w:w="960" w:type="dxa"/>
            <w:noWrap/>
          </w:tcPr>
          <w:p w14:paraId="1F4FE4A6" w14:textId="3ECF3EC7"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0.727</w:t>
            </w:r>
          </w:p>
        </w:tc>
        <w:tc>
          <w:tcPr>
            <w:tcW w:w="960" w:type="dxa"/>
            <w:noWrap/>
          </w:tcPr>
          <w:p w14:paraId="57037365" w14:textId="2FA83A4E"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0.75</w:t>
            </w:r>
          </w:p>
        </w:tc>
        <w:tc>
          <w:tcPr>
            <w:tcW w:w="960" w:type="dxa"/>
            <w:noWrap/>
          </w:tcPr>
          <w:p w14:paraId="3A6ECCC9" w14:textId="63D17CEE"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0.13</w:t>
            </w:r>
          </w:p>
        </w:tc>
        <w:tc>
          <w:tcPr>
            <w:tcW w:w="1041" w:type="dxa"/>
            <w:noWrap/>
          </w:tcPr>
          <w:p w14:paraId="47B30A25" w14:textId="76B291F2"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2167.347</w:t>
            </w:r>
          </w:p>
        </w:tc>
        <w:tc>
          <w:tcPr>
            <w:tcW w:w="960" w:type="dxa"/>
            <w:noWrap/>
          </w:tcPr>
          <w:p w14:paraId="3A990017" w14:textId="3B95E8CD"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2.952</w:t>
            </w:r>
          </w:p>
        </w:tc>
      </w:tr>
      <w:tr w:rsidR="009A6A8C" w:rsidRPr="00823579" w14:paraId="6D532937" w14:textId="77777777" w:rsidTr="00175096">
        <w:trPr>
          <w:trHeight w:val="300"/>
        </w:trPr>
        <w:tc>
          <w:tcPr>
            <w:tcW w:w="1279" w:type="dxa"/>
            <w:noWrap/>
            <w:hideMark/>
          </w:tcPr>
          <w:p w14:paraId="16189BF9" w14:textId="77777777" w:rsidR="009A6A8C" w:rsidRPr="00823579" w:rsidRDefault="009A6A8C" w:rsidP="009A6A8C">
            <w:pPr>
              <w:spacing w:line="240" w:lineRule="auto"/>
              <w:jc w:val="left"/>
              <w:rPr>
                <w:color w:val="000000"/>
                <w:sz w:val="22"/>
                <w:szCs w:val="22"/>
                <w:lang w:eastAsia="en-US"/>
              </w:rPr>
            </w:pPr>
            <w:r w:rsidRPr="00823579">
              <w:rPr>
                <w:color w:val="000000"/>
                <w:sz w:val="22"/>
                <w:szCs w:val="22"/>
                <w:lang w:eastAsia="en-US"/>
              </w:rPr>
              <w:t>IDEC</w:t>
            </w:r>
          </w:p>
        </w:tc>
        <w:tc>
          <w:tcPr>
            <w:tcW w:w="960" w:type="dxa"/>
            <w:noWrap/>
            <w:hideMark/>
          </w:tcPr>
          <w:p w14:paraId="49245E66" w14:textId="31C6A2A6" w:rsidR="009A6A8C" w:rsidRPr="00696CB3" w:rsidRDefault="009A6A8C" w:rsidP="009A6A8C">
            <w:pPr>
              <w:spacing w:line="240" w:lineRule="auto"/>
              <w:jc w:val="right"/>
              <w:rPr>
                <w:color w:val="000000"/>
                <w:sz w:val="22"/>
                <w:szCs w:val="22"/>
                <w:lang w:eastAsia="en-US"/>
              </w:rPr>
            </w:pPr>
            <w:r w:rsidRPr="00696CB3">
              <w:rPr>
                <w:sz w:val="22"/>
                <w:szCs w:val="22"/>
              </w:rPr>
              <w:t>0.860</w:t>
            </w:r>
          </w:p>
        </w:tc>
        <w:tc>
          <w:tcPr>
            <w:tcW w:w="960" w:type="dxa"/>
            <w:noWrap/>
            <w:hideMark/>
          </w:tcPr>
          <w:p w14:paraId="134638B6" w14:textId="2C5A7846" w:rsidR="009A6A8C" w:rsidRPr="00696CB3" w:rsidRDefault="009A6A8C" w:rsidP="009A6A8C">
            <w:pPr>
              <w:spacing w:line="240" w:lineRule="auto"/>
              <w:jc w:val="right"/>
              <w:rPr>
                <w:color w:val="000000"/>
                <w:sz w:val="22"/>
                <w:szCs w:val="22"/>
                <w:lang w:eastAsia="en-US"/>
              </w:rPr>
            </w:pPr>
            <w:r w:rsidRPr="00696CB3">
              <w:rPr>
                <w:sz w:val="22"/>
                <w:szCs w:val="22"/>
              </w:rPr>
              <w:t>0.882</w:t>
            </w:r>
          </w:p>
        </w:tc>
        <w:tc>
          <w:tcPr>
            <w:tcW w:w="960" w:type="dxa"/>
            <w:noWrap/>
            <w:hideMark/>
          </w:tcPr>
          <w:p w14:paraId="07FA66CD" w14:textId="25C4D139" w:rsidR="009A6A8C" w:rsidRPr="00696CB3" w:rsidRDefault="009A6A8C" w:rsidP="009A6A8C">
            <w:pPr>
              <w:spacing w:line="240" w:lineRule="auto"/>
              <w:jc w:val="right"/>
              <w:rPr>
                <w:color w:val="000000"/>
                <w:sz w:val="22"/>
                <w:szCs w:val="22"/>
                <w:lang w:eastAsia="en-US"/>
              </w:rPr>
            </w:pPr>
            <w:r w:rsidRPr="00696CB3">
              <w:rPr>
                <w:sz w:val="22"/>
                <w:szCs w:val="22"/>
              </w:rPr>
              <w:t>0.839</w:t>
            </w:r>
          </w:p>
        </w:tc>
        <w:tc>
          <w:tcPr>
            <w:tcW w:w="960" w:type="dxa"/>
            <w:noWrap/>
            <w:hideMark/>
          </w:tcPr>
          <w:p w14:paraId="2C46814B" w14:textId="0A9B4F9A" w:rsidR="009A6A8C" w:rsidRPr="00696CB3" w:rsidRDefault="009A6A8C" w:rsidP="009A6A8C">
            <w:pPr>
              <w:spacing w:line="240" w:lineRule="auto"/>
              <w:jc w:val="right"/>
              <w:rPr>
                <w:color w:val="000000"/>
                <w:sz w:val="22"/>
                <w:szCs w:val="22"/>
                <w:lang w:eastAsia="en-US"/>
              </w:rPr>
            </w:pPr>
            <w:r w:rsidRPr="00696CB3">
              <w:rPr>
                <w:sz w:val="22"/>
                <w:szCs w:val="22"/>
              </w:rPr>
              <w:t>0.206</w:t>
            </w:r>
          </w:p>
        </w:tc>
        <w:tc>
          <w:tcPr>
            <w:tcW w:w="1041" w:type="dxa"/>
            <w:noWrap/>
            <w:hideMark/>
          </w:tcPr>
          <w:p w14:paraId="27DAE447" w14:textId="35492EA4" w:rsidR="009A6A8C" w:rsidRPr="00696CB3" w:rsidRDefault="009A6A8C" w:rsidP="009A6A8C">
            <w:pPr>
              <w:spacing w:line="240" w:lineRule="auto"/>
              <w:jc w:val="right"/>
              <w:rPr>
                <w:color w:val="000000"/>
                <w:sz w:val="22"/>
                <w:szCs w:val="22"/>
                <w:lang w:eastAsia="en-US"/>
              </w:rPr>
            </w:pPr>
            <w:r w:rsidRPr="00696CB3">
              <w:rPr>
                <w:sz w:val="22"/>
                <w:szCs w:val="22"/>
              </w:rPr>
              <w:t>2422.558</w:t>
            </w:r>
          </w:p>
        </w:tc>
        <w:tc>
          <w:tcPr>
            <w:tcW w:w="960" w:type="dxa"/>
            <w:noWrap/>
            <w:hideMark/>
          </w:tcPr>
          <w:p w14:paraId="13743CF4" w14:textId="6140F058" w:rsidR="009A6A8C" w:rsidRPr="00696CB3" w:rsidRDefault="009A6A8C" w:rsidP="009A6A8C">
            <w:pPr>
              <w:spacing w:line="240" w:lineRule="auto"/>
              <w:jc w:val="right"/>
              <w:rPr>
                <w:color w:val="000000"/>
                <w:sz w:val="22"/>
                <w:szCs w:val="22"/>
                <w:lang w:eastAsia="en-US"/>
              </w:rPr>
            </w:pPr>
            <w:r w:rsidRPr="00696CB3">
              <w:rPr>
                <w:sz w:val="22"/>
                <w:szCs w:val="22"/>
              </w:rPr>
              <w:t>3.05</w:t>
            </w:r>
          </w:p>
        </w:tc>
      </w:tr>
      <w:tr w:rsidR="009A6A8C" w:rsidRPr="00823579" w14:paraId="5DF4ADB8" w14:textId="77777777" w:rsidTr="00175096">
        <w:trPr>
          <w:trHeight w:val="300"/>
        </w:trPr>
        <w:tc>
          <w:tcPr>
            <w:tcW w:w="1279" w:type="dxa"/>
            <w:noWrap/>
            <w:hideMark/>
          </w:tcPr>
          <w:p w14:paraId="2A61153F" w14:textId="77777777" w:rsidR="009A6A8C" w:rsidRPr="00823579" w:rsidRDefault="009A6A8C" w:rsidP="009A6A8C">
            <w:pPr>
              <w:spacing w:line="240" w:lineRule="auto"/>
              <w:jc w:val="left"/>
              <w:rPr>
                <w:color w:val="000000"/>
                <w:sz w:val="22"/>
                <w:szCs w:val="22"/>
                <w:lang w:eastAsia="en-US"/>
              </w:rPr>
            </w:pPr>
            <w:r w:rsidRPr="00823579">
              <w:rPr>
                <w:color w:val="000000"/>
                <w:sz w:val="22"/>
                <w:szCs w:val="22"/>
                <w:lang w:eastAsia="en-US"/>
              </w:rPr>
              <w:t>N2D</w:t>
            </w:r>
          </w:p>
        </w:tc>
        <w:tc>
          <w:tcPr>
            <w:tcW w:w="960" w:type="dxa"/>
            <w:noWrap/>
            <w:hideMark/>
          </w:tcPr>
          <w:p w14:paraId="6978EBE0" w14:textId="77777777"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0.485</w:t>
            </w:r>
          </w:p>
        </w:tc>
        <w:tc>
          <w:tcPr>
            <w:tcW w:w="960" w:type="dxa"/>
            <w:noWrap/>
            <w:hideMark/>
          </w:tcPr>
          <w:p w14:paraId="5EFDCFFB" w14:textId="77777777"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0.763</w:t>
            </w:r>
          </w:p>
        </w:tc>
        <w:tc>
          <w:tcPr>
            <w:tcW w:w="960" w:type="dxa"/>
            <w:noWrap/>
            <w:hideMark/>
          </w:tcPr>
          <w:p w14:paraId="4A20C7B2" w14:textId="77777777"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0.797</w:t>
            </w:r>
          </w:p>
        </w:tc>
        <w:tc>
          <w:tcPr>
            <w:tcW w:w="960" w:type="dxa"/>
            <w:noWrap/>
            <w:hideMark/>
          </w:tcPr>
          <w:p w14:paraId="6699C6A3" w14:textId="77777777"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0.145</w:t>
            </w:r>
          </w:p>
        </w:tc>
        <w:tc>
          <w:tcPr>
            <w:tcW w:w="1041" w:type="dxa"/>
            <w:noWrap/>
            <w:hideMark/>
          </w:tcPr>
          <w:p w14:paraId="3466464A" w14:textId="77777777"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2387.816</w:t>
            </w:r>
          </w:p>
        </w:tc>
        <w:tc>
          <w:tcPr>
            <w:tcW w:w="960" w:type="dxa"/>
            <w:noWrap/>
            <w:hideMark/>
          </w:tcPr>
          <w:p w14:paraId="52A34E03" w14:textId="77777777"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2.672</w:t>
            </w:r>
          </w:p>
        </w:tc>
      </w:tr>
      <w:tr w:rsidR="009A6A8C" w:rsidRPr="00823579" w14:paraId="195D4EFE" w14:textId="77777777" w:rsidTr="00175096">
        <w:trPr>
          <w:trHeight w:val="300"/>
        </w:trPr>
        <w:tc>
          <w:tcPr>
            <w:tcW w:w="1279" w:type="dxa"/>
            <w:noWrap/>
            <w:hideMark/>
          </w:tcPr>
          <w:p w14:paraId="0EB94383" w14:textId="77777777" w:rsidR="009A6A8C" w:rsidRPr="00823579" w:rsidRDefault="009A6A8C" w:rsidP="009A6A8C">
            <w:pPr>
              <w:spacing w:line="240" w:lineRule="auto"/>
              <w:jc w:val="left"/>
              <w:rPr>
                <w:color w:val="000000"/>
                <w:sz w:val="22"/>
                <w:szCs w:val="22"/>
                <w:lang w:eastAsia="en-US"/>
              </w:rPr>
            </w:pPr>
            <w:r w:rsidRPr="00823579">
              <w:rPr>
                <w:color w:val="000000"/>
                <w:sz w:val="22"/>
                <w:szCs w:val="22"/>
                <w:lang w:eastAsia="en-US"/>
              </w:rPr>
              <w:t>VaDE</w:t>
            </w:r>
          </w:p>
        </w:tc>
        <w:tc>
          <w:tcPr>
            <w:tcW w:w="960" w:type="dxa"/>
            <w:noWrap/>
            <w:hideMark/>
          </w:tcPr>
          <w:p w14:paraId="745FBFFE" w14:textId="77777777"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0.919</w:t>
            </w:r>
          </w:p>
        </w:tc>
        <w:tc>
          <w:tcPr>
            <w:tcW w:w="960" w:type="dxa"/>
            <w:noWrap/>
            <w:hideMark/>
          </w:tcPr>
          <w:p w14:paraId="18557773" w14:textId="77777777"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0.91</w:t>
            </w:r>
          </w:p>
        </w:tc>
        <w:tc>
          <w:tcPr>
            <w:tcW w:w="960" w:type="dxa"/>
            <w:noWrap/>
            <w:hideMark/>
          </w:tcPr>
          <w:p w14:paraId="21D43A24" w14:textId="77777777"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0.884</w:t>
            </w:r>
          </w:p>
        </w:tc>
        <w:tc>
          <w:tcPr>
            <w:tcW w:w="960" w:type="dxa"/>
            <w:noWrap/>
            <w:hideMark/>
          </w:tcPr>
          <w:p w14:paraId="65C735DE" w14:textId="77777777"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0.183</w:t>
            </w:r>
          </w:p>
        </w:tc>
        <w:tc>
          <w:tcPr>
            <w:tcW w:w="1041" w:type="dxa"/>
            <w:noWrap/>
            <w:hideMark/>
          </w:tcPr>
          <w:p w14:paraId="266A67BB" w14:textId="77777777"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1982.449</w:t>
            </w:r>
          </w:p>
        </w:tc>
        <w:tc>
          <w:tcPr>
            <w:tcW w:w="960" w:type="dxa"/>
            <w:noWrap/>
            <w:hideMark/>
          </w:tcPr>
          <w:p w14:paraId="5B1A41DB" w14:textId="77777777"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2.2</w:t>
            </w:r>
          </w:p>
        </w:tc>
      </w:tr>
    </w:tbl>
    <w:p w14:paraId="1408C735" w14:textId="77777777" w:rsidR="003A5671" w:rsidRDefault="003A5671" w:rsidP="002D1BEE"/>
    <w:p w14:paraId="2252A069" w14:textId="05D3E7D7" w:rsidR="005A450C" w:rsidRPr="00823579" w:rsidRDefault="005A450C" w:rsidP="002D1BEE">
      <w:r>
        <w:lastRenderedPageBreak/>
        <w:t xml:space="preserve">Our analysis on individual datasets shows that there are a subset of deep clustering algorithms that are suitable for the task of spike sorting, specifically  DDC, DEC, IDEC and VaDE which obtained high scores across these datasets. </w:t>
      </w:r>
      <w:r w:rsidR="00DA665B">
        <w:t xml:space="preserve">DDC expressed its highest scores on the datasets with low to medium number of clusters, while the DEC, IDEC and VaDE were top performers for datasets with a medium to high number of clusters. </w:t>
      </w:r>
    </w:p>
    <w:p w14:paraId="6DA9307B" w14:textId="77777777" w:rsidR="00007A08" w:rsidRPr="00823579" w:rsidRDefault="00007A08" w:rsidP="002D1BEE"/>
    <w:p w14:paraId="3C344CAE" w14:textId="6001531C" w:rsidR="002D1BEE" w:rsidRPr="00823579" w:rsidRDefault="00073A78" w:rsidP="009F4474">
      <w:pPr>
        <w:pStyle w:val="Heading2"/>
        <w:rPr>
          <w:rFonts w:cs="Times New Roman"/>
        </w:rPr>
      </w:pPr>
      <w:r w:rsidRPr="00823579">
        <w:rPr>
          <w:rStyle w:val="Heading2Char"/>
          <w:rFonts w:cs="Times New Roman"/>
        </w:rPr>
        <w:t>Performance evaluation of all datasets</w:t>
      </w:r>
    </w:p>
    <w:p w14:paraId="57589FD4" w14:textId="472A48B6" w:rsidR="00F678E2" w:rsidRPr="00823579" w:rsidRDefault="00F678E2" w:rsidP="00284D80">
      <w:pPr>
        <w:tabs>
          <w:tab w:val="left" w:pos="216"/>
        </w:tabs>
        <w:spacing w:after="0"/>
        <w:rPr>
          <w:rFonts w:eastAsia="Palatino Linotype"/>
        </w:rPr>
      </w:pPr>
      <w:r w:rsidRPr="00823579">
        <w:rPr>
          <w:rFonts w:eastAsia="Palatino Linotype"/>
        </w:rPr>
        <w:t xml:space="preserve">A thorough analysis of performance requires varying levels of complexity in the data used. Our analysis based on 95 datasets </w:t>
      </w:r>
      <w:r w:rsidRPr="00823579">
        <w:fldChar w:fldCharType="begin"/>
      </w:r>
      <w:r w:rsidR="00624044" w:rsidRPr="00823579">
        <w:instrText xml:space="preserve"> ADDIN ZOTERO_ITEM CSL_CITATION {"citationID":"wTcYIV8M","properties":{"formattedCitation":"(18)","plainCitation":"(18)","noteIndex":0},"citationItems":[{"id":"4qHd2DAm/PMoANAlo","uris":["http://zotero.org/users/8619560/items/FNGTEL7Q"],"itemData":{"id":53,"type":"article-journal","abstract":"Recent studies highlighted the disagreement between the typical number of neurons observed with extracellular recordings and the ones to be expected based on anatomical and physiological considerations. This disagreement has been mainly attributed to the presence of sparsely firing neurons. However, it is also possible that this is due to limitations of the spike sorting algorithms used to process the data. To address this issue, we used realistic simulations of extracellular recordings and found a relatively poor spike sorting performance for simulations containing a large number of neurons. In fact, the number of correctly identified neurons for single-channel recordings showed an asymptotic behavior saturating at about 8-10 units, when up to 20 units were present in the data. This performance was significantly poorer for neurons with low firing rates, as these units were twice more likely to be missed than the ones with high firing rates in simulations containing many neurons. These results uncover one of the main reasons for the relatively low number of neurons found in extracellular recording and also stress the importance of further developments of spike sorting algorithms.","container-title":"Journal of Neuroscience Methods","DOI":"10.1016/j.jneumeth.2012.07.010","ISSN":"1872-678X","issue":"1","journalAbbreviation":"J Neurosci Methods","language":"eng","note":"PMID: 22841630\nPMCID: PMC3657693","page":"58-65","source":"PubMed","title":"How many neurons can we see with current spike sorting algorithms?","volume":"211","author":[{"family":"Pedreira","given":"Carlos"},{"family":"Martinez","given":"Juan"},{"family":"Ison","given":"Matias J."},{"family":"Quian Quiroga","given":"Rodrigo"}],"issued":{"date-parts":[["2012",10,15]]}}}],"schema":"https://github.com/citation-style-language/schema/raw/master/csl-citation.json"} </w:instrText>
      </w:r>
      <w:r w:rsidRPr="00823579">
        <w:fldChar w:fldCharType="separate"/>
      </w:r>
      <w:r w:rsidR="00624044" w:rsidRPr="00823579">
        <w:t>(18)</w:t>
      </w:r>
      <w:r w:rsidRPr="00823579">
        <w:fldChar w:fldCharType="end"/>
      </w:r>
      <w:r w:rsidRPr="00823579">
        <w:t xml:space="preserve"> containing a range of cluster counts and spike shapes allows for an extensive evaluation of performance. </w:t>
      </w:r>
    </w:p>
    <w:p w14:paraId="1317443F" w14:textId="7EA1D6C9" w:rsidR="00F678E2" w:rsidRPr="00823579" w:rsidRDefault="00F678E2" w:rsidP="00284D80">
      <w:pPr>
        <w:tabs>
          <w:tab w:val="left" w:pos="216"/>
        </w:tabs>
        <w:spacing w:after="0"/>
        <w:rPr>
          <w:rFonts w:eastAsia="Palatino Linotype"/>
        </w:rPr>
      </w:pPr>
    </w:p>
    <w:p w14:paraId="21B9DC2D" w14:textId="21BC6319" w:rsidR="00F678E2" w:rsidRPr="00823579" w:rsidRDefault="009F4474" w:rsidP="00284D80">
      <w:pPr>
        <w:tabs>
          <w:tab w:val="left" w:pos="216"/>
        </w:tabs>
        <w:spacing w:after="0"/>
        <w:rPr>
          <w:rFonts w:eastAsia="Palatino Linotype"/>
        </w:rPr>
      </w:pPr>
      <w:r w:rsidRPr="00823579">
        <w:rPr>
          <w:rFonts w:eastAsia="Palatino Linotype"/>
        </w:rPr>
        <w:t>T</w:t>
      </w:r>
      <w:r w:rsidR="00F678E2" w:rsidRPr="00823579">
        <w:rPr>
          <w:rFonts w:eastAsia="Palatino Linotype"/>
        </w:rPr>
        <w:t>he results obtained by each method across all 95 datasets by each performance metric</w:t>
      </w:r>
      <w:r w:rsidRPr="00823579">
        <w:rPr>
          <w:rFonts w:eastAsia="Palatino Linotype"/>
        </w:rPr>
        <w:t xml:space="preserve"> are shown in Fig </w:t>
      </w:r>
      <w:r w:rsidR="00056CC2">
        <w:rPr>
          <w:rFonts w:eastAsia="Palatino Linotype"/>
        </w:rPr>
        <w:t>3</w:t>
      </w:r>
      <w:r w:rsidRPr="00823579">
        <w:rPr>
          <w:rFonts w:eastAsia="Palatino Linotype"/>
        </w:rPr>
        <w:t xml:space="preserve"> and complemented through a Borda aggregation-based ranking. </w:t>
      </w:r>
      <w:r w:rsidR="00E774E1">
        <w:rPr>
          <w:rFonts w:eastAsia="Palatino Linotype"/>
        </w:rPr>
        <w:t>Through visual inspection of the performance distribution, it is observable that ACeDeC, DDC and VaDE are the methods that have higher mean and median scores while also expressing a narrow distribution</w:t>
      </w:r>
      <w:r w:rsidR="00B332FD">
        <w:rPr>
          <w:rFonts w:eastAsia="Palatino Linotype"/>
        </w:rPr>
        <w:t xml:space="preserve"> that show better performance than the traditional methods</w:t>
      </w:r>
      <w:r w:rsidR="00E774E1">
        <w:rPr>
          <w:rFonts w:eastAsia="Palatino Linotype"/>
        </w:rPr>
        <w:t>.</w:t>
      </w:r>
      <w:r w:rsidR="00065A9F">
        <w:rPr>
          <w:rFonts w:eastAsia="Palatino Linotype"/>
        </w:rPr>
        <w:t xml:space="preserve"> However, there are methods that do not manage to reach the performance of these simpler methods, specifically AEC and DeepECT consistently obtain poor scores. </w:t>
      </w:r>
      <w:r w:rsidR="00E774E1">
        <w:rPr>
          <w:rFonts w:eastAsia="Palatino Linotype"/>
        </w:rPr>
        <w:t xml:space="preserve"> </w:t>
      </w:r>
    </w:p>
    <w:p w14:paraId="4184803C" w14:textId="77777777" w:rsidR="00B278FD" w:rsidRPr="00823579" w:rsidRDefault="00B278FD" w:rsidP="00284D80">
      <w:pPr>
        <w:tabs>
          <w:tab w:val="left" w:pos="216"/>
        </w:tabs>
        <w:spacing w:after="0"/>
        <w:rPr>
          <w:rFonts w:eastAsia="Palatino Linotype"/>
        </w:rPr>
      </w:pPr>
    </w:p>
    <w:p w14:paraId="1BBE24A8" w14:textId="479B19DE" w:rsidR="00823579" w:rsidRDefault="009B2772" w:rsidP="00823579">
      <w:pPr>
        <w:tabs>
          <w:tab w:val="left" w:pos="216"/>
        </w:tabs>
        <w:spacing w:after="0"/>
        <w:rPr>
          <w:rFonts w:eastAsia="Palatino Linotype"/>
        </w:rPr>
      </w:pPr>
      <w:r>
        <w:rPr>
          <w:rFonts w:eastAsia="Palatino Linotype"/>
          <w:noProof/>
        </w:rPr>
        <w:lastRenderedPageBreak/>
        <w:drawing>
          <wp:inline distT="0" distB="0" distL="0" distR="0" wp14:anchorId="52122D2A" wp14:editId="7E93A965">
            <wp:extent cx="5936615" cy="4640239"/>
            <wp:effectExtent l="0" t="0" r="6985" b="8255"/>
            <wp:docPr id="19876256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8">
                      <a:extLst>
                        <a:ext uri="{28A0092B-C50C-407E-A947-70E740481C1C}">
                          <a14:useLocalDpi xmlns:a14="http://schemas.microsoft.com/office/drawing/2010/main" val="0"/>
                        </a:ext>
                      </a:extLst>
                    </a:blip>
                    <a:srcRect b="5953"/>
                    <a:stretch/>
                  </pic:blipFill>
                  <pic:spPr bwMode="auto">
                    <a:xfrm>
                      <a:off x="0" y="0"/>
                      <a:ext cx="5936615" cy="4640239"/>
                    </a:xfrm>
                    <a:prstGeom prst="rect">
                      <a:avLst/>
                    </a:prstGeom>
                    <a:noFill/>
                    <a:ln>
                      <a:noFill/>
                    </a:ln>
                    <a:extLst>
                      <a:ext uri="{53640926-AAD7-44D8-BBD7-CCE9431645EC}">
                        <a14:shadowObscured xmlns:a14="http://schemas.microsoft.com/office/drawing/2010/main"/>
                      </a:ext>
                    </a:extLst>
                  </pic:spPr>
                </pic:pic>
              </a:graphicData>
            </a:graphic>
          </wp:inline>
        </w:drawing>
      </w:r>
    </w:p>
    <w:p w14:paraId="16665B4B" w14:textId="562AFDD4" w:rsidR="009B2772" w:rsidRPr="00823579" w:rsidRDefault="009B2772" w:rsidP="009B2772">
      <w:pPr>
        <w:tabs>
          <w:tab w:val="left" w:pos="216"/>
        </w:tabs>
        <w:spacing w:after="0"/>
        <w:rPr>
          <w:rFonts w:eastAsia="Palatino Linotype"/>
        </w:rPr>
      </w:pPr>
      <w:r w:rsidRPr="00823579">
        <w:rPr>
          <w:rFonts w:eastAsia="Palatino Linotype"/>
        </w:rPr>
        <w:t xml:space="preserve">Figure </w:t>
      </w:r>
      <w:r w:rsidR="00056CC2">
        <w:rPr>
          <w:rFonts w:eastAsia="Palatino Linotype"/>
        </w:rPr>
        <w:t>3</w:t>
      </w:r>
      <w:r w:rsidRPr="00823579">
        <w:rPr>
          <w:rFonts w:eastAsia="Palatino Linotype"/>
        </w:rPr>
        <w:t xml:space="preserve"> - </w:t>
      </w:r>
      <w:r w:rsidRPr="00823579">
        <w:t>Performance evaluation of all feature extraction methods for all 95 datasets (</w:t>
      </w:r>
      <w:r>
        <w:t xml:space="preserve">the </w:t>
      </w:r>
      <w:r w:rsidRPr="00823579">
        <w:t xml:space="preserve">star represents </w:t>
      </w:r>
      <w:r w:rsidR="00134E24">
        <w:t xml:space="preserve">the </w:t>
      </w:r>
      <w:r w:rsidRPr="00823579">
        <w:t xml:space="preserve">mean value, </w:t>
      </w:r>
      <w:r w:rsidR="005A7DFD">
        <w:t xml:space="preserve">while the </w:t>
      </w:r>
      <w:r w:rsidRPr="00823579">
        <w:t>middle line represents the median value).</w:t>
      </w:r>
    </w:p>
    <w:p w14:paraId="54FF6ABD" w14:textId="77777777" w:rsidR="009B2772" w:rsidRPr="00823579" w:rsidRDefault="009B2772" w:rsidP="00823579">
      <w:pPr>
        <w:tabs>
          <w:tab w:val="left" w:pos="216"/>
        </w:tabs>
        <w:spacing w:after="0"/>
        <w:rPr>
          <w:rFonts w:eastAsia="Palatino Linotype"/>
        </w:rPr>
      </w:pPr>
    </w:p>
    <w:p w14:paraId="6891116D" w14:textId="0CDDCC61" w:rsidR="00823579" w:rsidRPr="00823579" w:rsidRDefault="00823579" w:rsidP="00823579">
      <w:pPr>
        <w:tabs>
          <w:tab w:val="left" w:pos="216"/>
        </w:tabs>
        <w:spacing w:after="0"/>
        <w:rPr>
          <w:rFonts w:eastAsia="Palatino Linotype"/>
        </w:rPr>
      </w:pPr>
      <w:r w:rsidRPr="00823579">
        <w:rPr>
          <w:rFonts w:eastAsia="Palatino Linotype"/>
        </w:rPr>
        <w:t xml:space="preserve">The Borda aggregation-based ranking of the methods according to their performance on each metric is presented in Table 6. Indicating that indeed a subset of deep clustering algorithms are suitable approches to </w:t>
      </w:r>
      <w:r w:rsidR="004B310B">
        <w:rPr>
          <w:rFonts w:eastAsia="Palatino Linotype"/>
        </w:rPr>
        <w:t xml:space="preserve">spike sorting, specifically VaDE, DDC and AceDeC. However, AEC, DeepECT and DipEncoder are not as they obtain lower performances than the most simple and traditional approach of combining PCA and K-Means. </w:t>
      </w:r>
      <w:r w:rsidR="00C11DBB">
        <w:rPr>
          <w:rFonts w:eastAsia="Palatino Linotype"/>
        </w:rPr>
        <w:t xml:space="preserve">There are deep clustering methods that manage to outperform linear feature extraction methods in combination with K-Means, however when compared to Isomap, a non-linear manifold approach, they fall behind. These methods are DCN, DEC and IDEC. </w:t>
      </w:r>
    </w:p>
    <w:p w14:paraId="743BF853" w14:textId="77777777" w:rsidR="009F4474" w:rsidRPr="00823579" w:rsidRDefault="009F4474" w:rsidP="009F4474">
      <w:pPr>
        <w:tabs>
          <w:tab w:val="left" w:pos="216"/>
        </w:tabs>
        <w:spacing w:after="0"/>
        <w:rPr>
          <w:rFonts w:eastAsia="Palatino Linotype"/>
        </w:rPr>
      </w:pPr>
    </w:p>
    <w:p w14:paraId="3BB290BF" w14:textId="77777777" w:rsidR="009F4474" w:rsidRPr="00823579" w:rsidRDefault="009F4474" w:rsidP="009F4474">
      <w:pPr>
        <w:tabs>
          <w:tab w:val="left" w:pos="216"/>
        </w:tabs>
        <w:spacing w:after="0"/>
        <w:rPr>
          <w:rFonts w:eastAsia="Palatino Linotype"/>
        </w:rPr>
      </w:pPr>
      <w:r w:rsidRPr="00823579">
        <w:rPr>
          <w:rFonts w:eastAsia="Palatino Linotype"/>
        </w:rPr>
        <w:t xml:space="preserve">Table 6. Borda ranking by each performance metric across all 95 datasets. </w:t>
      </w:r>
    </w:p>
    <w:tbl>
      <w:tblPr>
        <w:tblStyle w:val="TableGrid"/>
        <w:tblW w:w="9272" w:type="dxa"/>
        <w:tblLook w:val="04A0" w:firstRow="1" w:lastRow="0" w:firstColumn="1" w:lastColumn="0" w:noHBand="0" w:noVBand="1"/>
      </w:tblPr>
      <w:tblGrid>
        <w:gridCol w:w="1016"/>
        <w:gridCol w:w="1376"/>
        <w:gridCol w:w="1376"/>
        <w:gridCol w:w="1376"/>
        <w:gridCol w:w="1376"/>
        <w:gridCol w:w="1376"/>
        <w:gridCol w:w="1376"/>
      </w:tblGrid>
      <w:tr w:rsidR="009F4474" w:rsidRPr="00823579" w14:paraId="3B27805E" w14:textId="77777777" w:rsidTr="00A05FF3">
        <w:trPr>
          <w:trHeight w:val="300"/>
        </w:trPr>
        <w:tc>
          <w:tcPr>
            <w:tcW w:w="1016" w:type="dxa"/>
            <w:noWrap/>
            <w:hideMark/>
          </w:tcPr>
          <w:p w14:paraId="4C67CE52" w14:textId="77777777" w:rsidR="009F4474" w:rsidRPr="00823579" w:rsidRDefault="009F4474" w:rsidP="003B4FEA">
            <w:pPr>
              <w:spacing w:line="240" w:lineRule="auto"/>
              <w:jc w:val="left"/>
              <w:rPr>
                <w:b/>
                <w:bCs/>
                <w:color w:val="000000"/>
                <w:lang w:eastAsia="en-US"/>
              </w:rPr>
            </w:pPr>
            <w:r w:rsidRPr="00823579">
              <w:rPr>
                <w:b/>
                <w:bCs/>
                <w:color w:val="000000"/>
                <w:lang w:eastAsia="en-US"/>
              </w:rPr>
              <w:t>Method</w:t>
            </w:r>
          </w:p>
        </w:tc>
        <w:tc>
          <w:tcPr>
            <w:tcW w:w="1376" w:type="dxa"/>
            <w:noWrap/>
            <w:hideMark/>
          </w:tcPr>
          <w:p w14:paraId="4562FEF3" w14:textId="77777777" w:rsidR="009F4474" w:rsidRPr="00823579" w:rsidRDefault="009F4474" w:rsidP="003B4FEA">
            <w:pPr>
              <w:spacing w:line="240" w:lineRule="auto"/>
              <w:jc w:val="left"/>
              <w:rPr>
                <w:b/>
                <w:bCs/>
                <w:color w:val="000000"/>
                <w:lang w:eastAsia="en-US"/>
              </w:rPr>
            </w:pPr>
            <w:r w:rsidRPr="00823579">
              <w:rPr>
                <w:b/>
                <w:bCs/>
                <w:color w:val="000000"/>
                <w:lang w:eastAsia="en-US"/>
              </w:rPr>
              <w:t>ARI</w:t>
            </w:r>
          </w:p>
        </w:tc>
        <w:tc>
          <w:tcPr>
            <w:tcW w:w="1376" w:type="dxa"/>
            <w:noWrap/>
            <w:hideMark/>
          </w:tcPr>
          <w:p w14:paraId="01DB7DFB" w14:textId="77777777" w:rsidR="009F4474" w:rsidRPr="00823579" w:rsidRDefault="009F4474" w:rsidP="003B4FEA">
            <w:pPr>
              <w:spacing w:line="240" w:lineRule="auto"/>
              <w:jc w:val="left"/>
              <w:rPr>
                <w:b/>
                <w:bCs/>
                <w:color w:val="000000"/>
                <w:lang w:eastAsia="en-US"/>
              </w:rPr>
            </w:pPr>
            <w:r w:rsidRPr="00823579">
              <w:rPr>
                <w:b/>
                <w:bCs/>
                <w:color w:val="000000"/>
                <w:lang w:eastAsia="en-US"/>
              </w:rPr>
              <w:t>AMI</w:t>
            </w:r>
          </w:p>
        </w:tc>
        <w:tc>
          <w:tcPr>
            <w:tcW w:w="1376" w:type="dxa"/>
            <w:noWrap/>
            <w:hideMark/>
          </w:tcPr>
          <w:p w14:paraId="5C7CC785" w14:textId="77777777" w:rsidR="009F4474" w:rsidRPr="00823579" w:rsidRDefault="009F4474" w:rsidP="003B4FEA">
            <w:pPr>
              <w:spacing w:line="240" w:lineRule="auto"/>
              <w:jc w:val="left"/>
              <w:rPr>
                <w:b/>
                <w:bCs/>
                <w:color w:val="000000"/>
                <w:lang w:eastAsia="en-US"/>
              </w:rPr>
            </w:pPr>
            <w:r w:rsidRPr="00823579">
              <w:rPr>
                <w:b/>
                <w:bCs/>
                <w:color w:val="000000"/>
                <w:lang w:eastAsia="en-US"/>
              </w:rPr>
              <w:t>Purity</w:t>
            </w:r>
          </w:p>
        </w:tc>
        <w:tc>
          <w:tcPr>
            <w:tcW w:w="1376" w:type="dxa"/>
            <w:noWrap/>
            <w:hideMark/>
          </w:tcPr>
          <w:p w14:paraId="39FF2225" w14:textId="77777777" w:rsidR="009F4474" w:rsidRPr="00823579" w:rsidRDefault="009F4474" w:rsidP="003B4FEA">
            <w:pPr>
              <w:spacing w:line="240" w:lineRule="auto"/>
              <w:jc w:val="left"/>
              <w:rPr>
                <w:b/>
                <w:bCs/>
                <w:color w:val="000000"/>
                <w:lang w:eastAsia="en-US"/>
              </w:rPr>
            </w:pPr>
            <w:r w:rsidRPr="00823579">
              <w:rPr>
                <w:b/>
                <w:bCs/>
                <w:color w:val="000000"/>
                <w:lang w:eastAsia="en-US"/>
              </w:rPr>
              <w:t>SS</w:t>
            </w:r>
          </w:p>
        </w:tc>
        <w:tc>
          <w:tcPr>
            <w:tcW w:w="1376" w:type="dxa"/>
            <w:noWrap/>
            <w:hideMark/>
          </w:tcPr>
          <w:p w14:paraId="0BCDB458" w14:textId="77777777" w:rsidR="009F4474" w:rsidRPr="00823579" w:rsidRDefault="009F4474" w:rsidP="003B4FEA">
            <w:pPr>
              <w:spacing w:line="240" w:lineRule="auto"/>
              <w:jc w:val="left"/>
              <w:rPr>
                <w:b/>
                <w:bCs/>
                <w:color w:val="000000"/>
                <w:lang w:eastAsia="en-US"/>
              </w:rPr>
            </w:pPr>
            <w:r w:rsidRPr="00823579">
              <w:rPr>
                <w:b/>
                <w:bCs/>
                <w:color w:val="000000"/>
                <w:lang w:eastAsia="en-US"/>
              </w:rPr>
              <w:t>CHS</w:t>
            </w:r>
          </w:p>
        </w:tc>
        <w:tc>
          <w:tcPr>
            <w:tcW w:w="1376" w:type="dxa"/>
            <w:noWrap/>
            <w:hideMark/>
          </w:tcPr>
          <w:p w14:paraId="6D8C51B5" w14:textId="77777777" w:rsidR="009F4474" w:rsidRPr="00823579" w:rsidRDefault="009F4474" w:rsidP="003B4FEA">
            <w:pPr>
              <w:spacing w:line="240" w:lineRule="auto"/>
              <w:jc w:val="left"/>
              <w:rPr>
                <w:b/>
                <w:bCs/>
                <w:color w:val="000000"/>
                <w:lang w:eastAsia="en-US"/>
              </w:rPr>
            </w:pPr>
            <w:r w:rsidRPr="00823579">
              <w:rPr>
                <w:b/>
                <w:bCs/>
                <w:color w:val="000000"/>
                <w:lang w:eastAsia="en-US"/>
              </w:rPr>
              <w:t>DBS</w:t>
            </w:r>
          </w:p>
        </w:tc>
      </w:tr>
      <w:tr w:rsidR="00A05FF3" w:rsidRPr="00823579" w14:paraId="0BEB8736" w14:textId="77777777" w:rsidTr="00A05FF3">
        <w:trPr>
          <w:trHeight w:val="300"/>
        </w:trPr>
        <w:tc>
          <w:tcPr>
            <w:tcW w:w="1016" w:type="dxa"/>
            <w:noWrap/>
            <w:hideMark/>
          </w:tcPr>
          <w:p w14:paraId="75747A79" w14:textId="77777777" w:rsidR="00A05FF3" w:rsidRPr="00823579" w:rsidRDefault="00A05FF3" w:rsidP="00A05FF3">
            <w:pPr>
              <w:spacing w:line="240" w:lineRule="auto"/>
              <w:jc w:val="right"/>
              <w:rPr>
                <w:color w:val="000000"/>
                <w:sz w:val="22"/>
                <w:szCs w:val="22"/>
                <w:lang w:eastAsia="en-US"/>
              </w:rPr>
            </w:pPr>
            <w:r w:rsidRPr="00823579">
              <w:t>1</w:t>
            </w:r>
          </w:p>
        </w:tc>
        <w:tc>
          <w:tcPr>
            <w:tcW w:w="1376" w:type="dxa"/>
            <w:noWrap/>
            <w:hideMark/>
          </w:tcPr>
          <w:p w14:paraId="108B7C7B" w14:textId="40F56A01" w:rsidR="00A05FF3" w:rsidRPr="00823579" w:rsidRDefault="00A05FF3" w:rsidP="00A05FF3">
            <w:pPr>
              <w:spacing w:line="240" w:lineRule="auto"/>
              <w:jc w:val="left"/>
              <w:rPr>
                <w:color w:val="000000"/>
                <w:sz w:val="22"/>
                <w:szCs w:val="22"/>
                <w:lang w:eastAsia="en-US"/>
              </w:rPr>
            </w:pPr>
            <w:r w:rsidRPr="00D33A48">
              <w:t>VaDE</w:t>
            </w:r>
          </w:p>
        </w:tc>
        <w:tc>
          <w:tcPr>
            <w:tcW w:w="1376" w:type="dxa"/>
            <w:noWrap/>
            <w:hideMark/>
          </w:tcPr>
          <w:p w14:paraId="52332C5C" w14:textId="207B30B0" w:rsidR="00A05FF3" w:rsidRPr="00823579" w:rsidRDefault="00A05FF3" w:rsidP="00A05FF3">
            <w:pPr>
              <w:spacing w:line="240" w:lineRule="auto"/>
              <w:jc w:val="left"/>
              <w:rPr>
                <w:color w:val="000000"/>
                <w:sz w:val="22"/>
                <w:szCs w:val="22"/>
                <w:lang w:eastAsia="en-US"/>
              </w:rPr>
            </w:pPr>
            <w:r w:rsidRPr="00D33A48">
              <w:t>VaDE</w:t>
            </w:r>
          </w:p>
        </w:tc>
        <w:tc>
          <w:tcPr>
            <w:tcW w:w="1376" w:type="dxa"/>
            <w:noWrap/>
            <w:hideMark/>
          </w:tcPr>
          <w:p w14:paraId="1039AFAC" w14:textId="0C3D1DA9" w:rsidR="00A05FF3" w:rsidRPr="00823579" w:rsidRDefault="00A05FF3" w:rsidP="00A05FF3">
            <w:pPr>
              <w:spacing w:line="240" w:lineRule="auto"/>
              <w:jc w:val="left"/>
              <w:rPr>
                <w:color w:val="000000"/>
                <w:sz w:val="22"/>
                <w:szCs w:val="22"/>
                <w:lang w:eastAsia="en-US"/>
              </w:rPr>
            </w:pPr>
            <w:r w:rsidRPr="00D33A48">
              <w:t>Isomap</w:t>
            </w:r>
          </w:p>
        </w:tc>
        <w:tc>
          <w:tcPr>
            <w:tcW w:w="1376" w:type="dxa"/>
            <w:noWrap/>
            <w:hideMark/>
          </w:tcPr>
          <w:p w14:paraId="101522B1" w14:textId="7B49E40A" w:rsidR="00A05FF3" w:rsidRPr="00823579" w:rsidRDefault="00A05FF3" w:rsidP="00A05FF3">
            <w:pPr>
              <w:spacing w:line="240" w:lineRule="auto"/>
              <w:jc w:val="left"/>
              <w:rPr>
                <w:color w:val="000000"/>
                <w:sz w:val="22"/>
                <w:szCs w:val="22"/>
                <w:lang w:eastAsia="en-US"/>
              </w:rPr>
            </w:pPr>
            <w:r w:rsidRPr="00D33A48">
              <w:t>DDC</w:t>
            </w:r>
          </w:p>
        </w:tc>
        <w:tc>
          <w:tcPr>
            <w:tcW w:w="1376" w:type="dxa"/>
            <w:noWrap/>
            <w:hideMark/>
          </w:tcPr>
          <w:p w14:paraId="15E0A58A" w14:textId="0E7A7548" w:rsidR="00A05FF3" w:rsidRPr="00823579" w:rsidRDefault="00A05FF3" w:rsidP="00A05FF3">
            <w:pPr>
              <w:spacing w:line="240" w:lineRule="auto"/>
              <w:jc w:val="left"/>
              <w:rPr>
                <w:color w:val="000000"/>
                <w:sz w:val="22"/>
                <w:szCs w:val="22"/>
                <w:lang w:eastAsia="en-US"/>
              </w:rPr>
            </w:pPr>
            <w:r w:rsidRPr="00D33A48">
              <w:t>DDC</w:t>
            </w:r>
          </w:p>
        </w:tc>
        <w:tc>
          <w:tcPr>
            <w:tcW w:w="1376" w:type="dxa"/>
            <w:noWrap/>
            <w:hideMark/>
          </w:tcPr>
          <w:p w14:paraId="663B4C50" w14:textId="03EFD9EE" w:rsidR="00A05FF3" w:rsidRPr="00823579" w:rsidRDefault="00A05FF3" w:rsidP="00A05FF3">
            <w:pPr>
              <w:spacing w:line="240" w:lineRule="auto"/>
              <w:jc w:val="left"/>
              <w:rPr>
                <w:color w:val="000000"/>
                <w:sz w:val="22"/>
                <w:szCs w:val="22"/>
                <w:lang w:eastAsia="en-US"/>
              </w:rPr>
            </w:pPr>
            <w:r w:rsidRPr="00D33A48">
              <w:t>DDC</w:t>
            </w:r>
          </w:p>
        </w:tc>
      </w:tr>
      <w:tr w:rsidR="00A05FF3" w:rsidRPr="00823579" w14:paraId="52580A48" w14:textId="77777777" w:rsidTr="00A05FF3">
        <w:trPr>
          <w:trHeight w:val="300"/>
        </w:trPr>
        <w:tc>
          <w:tcPr>
            <w:tcW w:w="1016" w:type="dxa"/>
            <w:noWrap/>
            <w:hideMark/>
          </w:tcPr>
          <w:p w14:paraId="65AED68A" w14:textId="77777777" w:rsidR="00A05FF3" w:rsidRPr="00823579" w:rsidRDefault="00A05FF3" w:rsidP="00A05FF3">
            <w:pPr>
              <w:spacing w:line="240" w:lineRule="auto"/>
              <w:jc w:val="right"/>
              <w:rPr>
                <w:color w:val="000000"/>
                <w:sz w:val="22"/>
                <w:szCs w:val="22"/>
                <w:lang w:eastAsia="en-US"/>
              </w:rPr>
            </w:pPr>
            <w:r w:rsidRPr="00823579">
              <w:t>2</w:t>
            </w:r>
          </w:p>
        </w:tc>
        <w:tc>
          <w:tcPr>
            <w:tcW w:w="1376" w:type="dxa"/>
            <w:noWrap/>
            <w:hideMark/>
          </w:tcPr>
          <w:p w14:paraId="7F69679C" w14:textId="38B86E26" w:rsidR="00A05FF3" w:rsidRPr="00823579" w:rsidRDefault="00A05FF3" w:rsidP="00A05FF3">
            <w:pPr>
              <w:spacing w:line="240" w:lineRule="auto"/>
              <w:jc w:val="left"/>
              <w:rPr>
                <w:color w:val="000000"/>
                <w:sz w:val="22"/>
                <w:szCs w:val="22"/>
                <w:lang w:eastAsia="en-US"/>
              </w:rPr>
            </w:pPr>
            <w:r w:rsidRPr="00D33A48">
              <w:t>DDC</w:t>
            </w:r>
          </w:p>
        </w:tc>
        <w:tc>
          <w:tcPr>
            <w:tcW w:w="1376" w:type="dxa"/>
            <w:noWrap/>
            <w:hideMark/>
          </w:tcPr>
          <w:p w14:paraId="09B8D911" w14:textId="738B9F80" w:rsidR="00A05FF3" w:rsidRPr="00823579" w:rsidRDefault="00A05FF3" w:rsidP="00A05FF3">
            <w:pPr>
              <w:spacing w:line="240" w:lineRule="auto"/>
              <w:jc w:val="left"/>
              <w:rPr>
                <w:color w:val="000000"/>
                <w:sz w:val="22"/>
                <w:szCs w:val="22"/>
                <w:lang w:eastAsia="en-US"/>
              </w:rPr>
            </w:pPr>
            <w:r w:rsidRPr="00D33A48">
              <w:t>Isomap</w:t>
            </w:r>
          </w:p>
        </w:tc>
        <w:tc>
          <w:tcPr>
            <w:tcW w:w="1376" w:type="dxa"/>
            <w:noWrap/>
            <w:hideMark/>
          </w:tcPr>
          <w:p w14:paraId="136C0B5D" w14:textId="2AB237EF" w:rsidR="00A05FF3" w:rsidRPr="00823579" w:rsidRDefault="00A05FF3" w:rsidP="00A05FF3">
            <w:pPr>
              <w:spacing w:line="240" w:lineRule="auto"/>
              <w:jc w:val="left"/>
              <w:rPr>
                <w:color w:val="000000"/>
                <w:sz w:val="22"/>
                <w:szCs w:val="22"/>
                <w:lang w:eastAsia="en-US"/>
              </w:rPr>
            </w:pPr>
            <w:r w:rsidRPr="00D33A48">
              <w:t>ACeDeC</w:t>
            </w:r>
          </w:p>
        </w:tc>
        <w:tc>
          <w:tcPr>
            <w:tcW w:w="1376" w:type="dxa"/>
            <w:noWrap/>
            <w:hideMark/>
          </w:tcPr>
          <w:p w14:paraId="32FCAC61" w14:textId="55E8E451" w:rsidR="00A05FF3" w:rsidRPr="00823579" w:rsidRDefault="00A05FF3" w:rsidP="00A05FF3">
            <w:pPr>
              <w:spacing w:line="240" w:lineRule="auto"/>
              <w:jc w:val="left"/>
              <w:rPr>
                <w:color w:val="000000"/>
                <w:sz w:val="22"/>
                <w:szCs w:val="22"/>
                <w:lang w:eastAsia="en-US"/>
              </w:rPr>
            </w:pPr>
            <w:r w:rsidRPr="00D33A48">
              <w:t>VaDE</w:t>
            </w:r>
          </w:p>
        </w:tc>
        <w:tc>
          <w:tcPr>
            <w:tcW w:w="1376" w:type="dxa"/>
            <w:noWrap/>
            <w:hideMark/>
          </w:tcPr>
          <w:p w14:paraId="226DC48E" w14:textId="2C042B8E" w:rsidR="00A05FF3" w:rsidRPr="00823579" w:rsidRDefault="00A05FF3" w:rsidP="00A05FF3">
            <w:pPr>
              <w:spacing w:line="240" w:lineRule="auto"/>
              <w:jc w:val="left"/>
              <w:rPr>
                <w:color w:val="000000"/>
                <w:sz w:val="22"/>
                <w:szCs w:val="22"/>
                <w:lang w:eastAsia="en-US"/>
              </w:rPr>
            </w:pPr>
            <w:r w:rsidRPr="00D33A48">
              <w:t>ACeDeC</w:t>
            </w:r>
          </w:p>
        </w:tc>
        <w:tc>
          <w:tcPr>
            <w:tcW w:w="1376" w:type="dxa"/>
            <w:noWrap/>
            <w:hideMark/>
          </w:tcPr>
          <w:p w14:paraId="681A41B7" w14:textId="3B043A18" w:rsidR="00A05FF3" w:rsidRPr="00823579" w:rsidRDefault="00A05FF3" w:rsidP="00A05FF3">
            <w:pPr>
              <w:spacing w:line="240" w:lineRule="auto"/>
              <w:jc w:val="left"/>
              <w:rPr>
                <w:color w:val="000000"/>
                <w:sz w:val="22"/>
                <w:szCs w:val="22"/>
                <w:lang w:eastAsia="en-US"/>
              </w:rPr>
            </w:pPr>
            <w:r w:rsidRPr="00D33A48">
              <w:t>VaDE</w:t>
            </w:r>
          </w:p>
        </w:tc>
      </w:tr>
      <w:tr w:rsidR="00A05FF3" w:rsidRPr="00823579" w14:paraId="7E0A1830" w14:textId="77777777" w:rsidTr="00A05FF3">
        <w:trPr>
          <w:trHeight w:val="300"/>
        </w:trPr>
        <w:tc>
          <w:tcPr>
            <w:tcW w:w="1016" w:type="dxa"/>
            <w:noWrap/>
            <w:hideMark/>
          </w:tcPr>
          <w:p w14:paraId="168F4F37" w14:textId="77777777" w:rsidR="00A05FF3" w:rsidRPr="00823579" w:rsidRDefault="00A05FF3" w:rsidP="00A05FF3">
            <w:pPr>
              <w:spacing w:line="240" w:lineRule="auto"/>
              <w:jc w:val="right"/>
              <w:rPr>
                <w:color w:val="000000"/>
                <w:sz w:val="22"/>
                <w:szCs w:val="22"/>
                <w:lang w:eastAsia="en-US"/>
              </w:rPr>
            </w:pPr>
            <w:r w:rsidRPr="00823579">
              <w:t>3</w:t>
            </w:r>
          </w:p>
        </w:tc>
        <w:tc>
          <w:tcPr>
            <w:tcW w:w="1376" w:type="dxa"/>
            <w:noWrap/>
            <w:hideMark/>
          </w:tcPr>
          <w:p w14:paraId="12DEA968" w14:textId="1D59060B" w:rsidR="00A05FF3" w:rsidRPr="00823579" w:rsidRDefault="00A05FF3" w:rsidP="00A05FF3">
            <w:pPr>
              <w:spacing w:line="240" w:lineRule="auto"/>
              <w:jc w:val="left"/>
              <w:rPr>
                <w:color w:val="000000"/>
                <w:sz w:val="22"/>
                <w:szCs w:val="22"/>
                <w:lang w:eastAsia="en-US"/>
              </w:rPr>
            </w:pPr>
            <w:r w:rsidRPr="00D33A48">
              <w:t>IDEC</w:t>
            </w:r>
          </w:p>
        </w:tc>
        <w:tc>
          <w:tcPr>
            <w:tcW w:w="1376" w:type="dxa"/>
            <w:noWrap/>
            <w:hideMark/>
          </w:tcPr>
          <w:p w14:paraId="0315A5A5" w14:textId="52F26FAF" w:rsidR="00A05FF3" w:rsidRPr="00823579" w:rsidRDefault="00A05FF3" w:rsidP="00A05FF3">
            <w:pPr>
              <w:spacing w:line="240" w:lineRule="auto"/>
              <w:jc w:val="left"/>
              <w:rPr>
                <w:color w:val="000000"/>
                <w:sz w:val="22"/>
                <w:szCs w:val="22"/>
                <w:lang w:eastAsia="en-US"/>
              </w:rPr>
            </w:pPr>
            <w:r w:rsidRPr="00D33A48">
              <w:t>DEC</w:t>
            </w:r>
          </w:p>
        </w:tc>
        <w:tc>
          <w:tcPr>
            <w:tcW w:w="1376" w:type="dxa"/>
            <w:noWrap/>
            <w:hideMark/>
          </w:tcPr>
          <w:p w14:paraId="70805A85" w14:textId="32670271" w:rsidR="00A05FF3" w:rsidRPr="00823579" w:rsidRDefault="00A05FF3" w:rsidP="00A05FF3">
            <w:pPr>
              <w:spacing w:line="240" w:lineRule="auto"/>
              <w:jc w:val="left"/>
              <w:rPr>
                <w:color w:val="000000"/>
                <w:sz w:val="22"/>
                <w:szCs w:val="22"/>
                <w:lang w:eastAsia="en-US"/>
              </w:rPr>
            </w:pPr>
            <w:r w:rsidRPr="00D33A48">
              <w:t>PCA</w:t>
            </w:r>
          </w:p>
        </w:tc>
        <w:tc>
          <w:tcPr>
            <w:tcW w:w="1376" w:type="dxa"/>
            <w:noWrap/>
            <w:hideMark/>
          </w:tcPr>
          <w:p w14:paraId="071D8746" w14:textId="79766B43" w:rsidR="00A05FF3" w:rsidRPr="00823579" w:rsidRDefault="00A05FF3" w:rsidP="00A05FF3">
            <w:pPr>
              <w:spacing w:line="240" w:lineRule="auto"/>
              <w:jc w:val="left"/>
              <w:rPr>
                <w:color w:val="000000"/>
                <w:sz w:val="22"/>
                <w:szCs w:val="22"/>
                <w:lang w:eastAsia="en-US"/>
              </w:rPr>
            </w:pPr>
            <w:r w:rsidRPr="00D33A48">
              <w:t>Isomap</w:t>
            </w:r>
          </w:p>
        </w:tc>
        <w:tc>
          <w:tcPr>
            <w:tcW w:w="1376" w:type="dxa"/>
            <w:noWrap/>
            <w:hideMark/>
          </w:tcPr>
          <w:p w14:paraId="12DB42A7" w14:textId="7CE71765" w:rsidR="00A05FF3" w:rsidRPr="00823579" w:rsidRDefault="00A05FF3" w:rsidP="00A05FF3">
            <w:pPr>
              <w:spacing w:line="240" w:lineRule="auto"/>
              <w:jc w:val="left"/>
              <w:rPr>
                <w:color w:val="000000"/>
                <w:sz w:val="22"/>
                <w:szCs w:val="22"/>
                <w:lang w:eastAsia="en-US"/>
              </w:rPr>
            </w:pPr>
            <w:r w:rsidRPr="00D33A48">
              <w:t>Isomap</w:t>
            </w:r>
          </w:p>
        </w:tc>
        <w:tc>
          <w:tcPr>
            <w:tcW w:w="1376" w:type="dxa"/>
            <w:noWrap/>
            <w:hideMark/>
          </w:tcPr>
          <w:p w14:paraId="0098B951" w14:textId="79695A24" w:rsidR="00A05FF3" w:rsidRPr="00823579" w:rsidRDefault="00A05FF3" w:rsidP="00A05FF3">
            <w:pPr>
              <w:spacing w:line="240" w:lineRule="auto"/>
              <w:jc w:val="left"/>
              <w:rPr>
                <w:color w:val="000000"/>
                <w:sz w:val="22"/>
                <w:szCs w:val="22"/>
                <w:lang w:eastAsia="en-US"/>
              </w:rPr>
            </w:pPr>
            <w:r w:rsidRPr="00D33A48">
              <w:t>Isomap</w:t>
            </w:r>
          </w:p>
        </w:tc>
      </w:tr>
      <w:tr w:rsidR="00A05FF3" w:rsidRPr="00823579" w14:paraId="6EB4F754" w14:textId="77777777" w:rsidTr="00A05FF3">
        <w:trPr>
          <w:trHeight w:val="300"/>
        </w:trPr>
        <w:tc>
          <w:tcPr>
            <w:tcW w:w="1016" w:type="dxa"/>
            <w:noWrap/>
            <w:hideMark/>
          </w:tcPr>
          <w:p w14:paraId="644ED961" w14:textId="77777777" w:rsidR="00A05FF3" w:rsidRPr="00823579" w:rsidRDefault="00A05FF3" w:rsidP="00A05FF3">
            <w:pPr>
              <w:spacing w:line="240" w:lineRule="auto"/>
              <w:jc w:val="right"/>
              <w:rPr>
                <w:color w:val="000000"/>
                <w:sz w:val="22"/>
                <w:szCs w:val="22"/>
                <w:lang w:eastAsia="en-US"/>
              </w:rPr>
            </w:pPr>
            <w:r w:rsidRPr="00823579">
              <w:t>4</w:t>
            </w:r>
          </w:p>
        </w:tc>
        <w:tc>
          <w:tcPr>
            <w:tcW w:w="1376" w:type="dxa"/>
            <w:noWrap/>
            <w:hideMark/>
          </w:tcPr>
          <w:p w14:paraId="3FF651DA" w14:textId="6E7D8500" w:rsidR="00A05FF3" w:rsidRPr="00823579" w:rsidRDefault="00A05FF3" w:rsidP="00A05FF3">
            <w:pPr>
              <w:spacing w:line="240" w:lineRule="auto"/>
              <w:jc w:val="left"/>
              <w:rPr>
                <w:color w:val="000000"/>
                <w:sz w:val="22"/>
                <w:szCs w:val="22"/>
                <w:lang w:eastAsia="en-US"/>
              </w:rPr>
            </w:pPr>
            <w:r w:rsidRPr="00D33A48">
              <w:t>DEC</w:t>
            </w:r>
          </w:p>
        </w:tc>
        <w:tc>
          <w:tcPr>
            <w:tcW w:w="1376" w:type="dxa"/>
            <w:noWrap/>
            <w:hideMark/>
          </w:tcPr>
          <w:p w14:paraId="67AEFC73" w14:textId="00365020" w:rsidR="00A05FF3" w:rsidRPr="00823579" w:rsidRDefault="00A05FF3" w:rsidP="00A05FF3">
            <w:pPr>
              <w:spacing w:line="240" w:lineRule="auto"/>
              <w:jc w:val="left"/>
              <w:rPr>
                <w:color w:val="000000"/>
                <w:sz w:val="22"/>
                <w:szCs w:val="22"/>
                <w:lang w:eastAsia="en-US"/>
              </w:rPr>
            </w:pPr>
            <w:r w:rsidRPr="00D33A48">
              <w:t>IDEC</w:t>
            </w:r>
          </w:p>
        </w:tc>
        <w:tc>
          <w:tcPr>
            <w:tcW w:w="1376" w:type="dxa"/>
            <w:noWrap/>
            <w:hideMark/>
          </w:tcPr>
          <w:p w14:paraId="3F17A2F7" w14:textId="7E73392C" w:rsidR="00A05FF3" w:rsidRPr="00823579" w:rsidRDefault="00A05FF3" w:rsidP="00A05FF3">
            <w:pPr>
              <w:spacing w:line="240" w:lineRule="auto"/>
              <w:jc w:val="left"/>
              <w:rPr>
                <w:color w:val="000000"/>
                <w:sz w:val="22"/>
                <w:szCs w:val="22"/>
                <w:lang w:eastAsia="en-US"/>
              </w:rPr>
            </w:pPr>
            <w:r w:rsidRPr="00D33A48">
              <w:t>IDEC</w:t>
            </w:r>
          </w:p>
        </w:tc>
        <w:tc>
          <w:tcPr>
            <w:tcW w:w="1376" w:type="dxa"/>
            <w:noWrap/>
            <w:hideMark/>
          </w:tcPr>
          <w:p w14:paraId="08D3B9BF" w14:textId="3BFB48D7" w:rsidR="00A05FF3" w:rsidRPr="00823579" w:rsidRDefault="00A05FF3" w:rsidP="00A05FF3">
            <w:pPr>
              <w:spacing w:line="240" w:lineRule="auto"/>
              <w:jc w:val="left"/>
              <w:rPr>
                <w:color w:val="000000"/>
                <w:sz w:val="22"/>
                <w:szCs w:val="22"/>
                <w:lang w:eastAsia="en-US"/>
              </w:rPr>
            </w:pPr>
            <w:r w:rsidRPr="00D33A48">
              <w:t>ACeDeC</w:t>
            </w:r>
          </w:p>
        </w:tc>
        <w:tc>
          <w:tcPr>
            <w:tcW w:w="1376" w:type="dxa"/>
            <w:noWrap/>
            <w:hideMark/>
          </w:tcPr>
          <w:p w14:paraId="3D8989F6" w14:textId="7F6FEBBF" w:rsidR="00A05FF3" w:rsidRPr="00823579" w:rsidRDefault="00A05FF3" w:rsidP="00A05FF3">
            <w:pPr>
              <w:spacing w:line="240" w:lineRule="auto"/>
              <w:jc w:val="left"/>
              <w:rPr>
                <w:color w:val="000000"/>
                <w:sz w:val="22"/>
                <w:szCs w:val="22"/>
                <w:lang w:eastAsia="en-US"/>
              </w:rPr>
            </w:pPr>
            <w:r w:rsidRPr="00D33A48">
              <w:t>VaDE</w:t>
            </w:r>
          </w:p>
        </w:tc>
        <w:tc>
          <w:tcPr>
            <w:tcW w:w="1376" w:type="dxa"/>
            <w:noWrap/>
            <w:hideMark/>
          </w:tcPr>
          <w:p w14:paraId="607E7756" w14:textId="2AF89B81" w:rsidR="00A05FF3" w:rsidRPr="00823579" w:rsidRDefault="00A05FF3" w:rsidP="00A05FF3">
            <w:pPr>
              <w:spacing w:line="240" w:lineRule="auto"/>
              <w:jc w:val="left"/>
              <w:rPr>
                <w:color w:val="000000"/>
                <w:sz w:val="22"/>
                <w:szCs w:val="22"/>
                <w:lang w:eastAsia="en-US"/>
              </w:rPr>
            </w:pPr>
            <w:r w:rsidRPr="00D33A48">
              <w:t>PCA</w:t>
            </w:r>
          </w:p>
        </w:tc>
      </w:tr>
      <w:tr w:rsidR="00A05FF3" w:rsidRPr="00823579" w14:paraId="15D887A8" w14:textId="77777777" w:rsidTr="00A05FF3">
        <w:trPr>
          <w:trHeight w:val="300"/>
        </w:trPr>
        <w:tc>
          <w:tcPr>
            <w:tcW w:w="1016" w:type="dxa"/>
            <w:noWrap/>
            <w:hideMark/>
          </w:tcPr>
          <w:p w14:paraId="2F815098" w14:textId="77777777" w:rsidR="00A05FF3" w:rsidRPr="00823579" w:rsidRDefault="00A05FF3" w:rsidP="00A05FF3">
            <w:pPr>
              <w:spacing w:line="240" w:lineRule="auto"/>
              <w:jc w:val="right"/>
              <w:rPr>
                <w:color w:val="000000"/>
                <w:sz w:val="22"/>
                <w:szCs w:val="22"/>
                <w:lang w:eastAsia="en-US"/>
              </w:rPr>
            </w:pPr>
            <w:r w:rsidRPr="00823579">
              <w:lastRenderedPageBreak/>
              <w:t>5</w:t>
            </w:r>
          </w:p>
        </w:tc>
        <w:tc>
          <w:tcPr>
            <w:tcW w:w="1376" w:type="dxa"/>
            <w:noWrap/>
            <w:hideMark/>
          </w:tcPr>
          <w:p w14:paraId="0EFDB375" w14:textId="2630F7E3" w:rsidR="00A05FF3" w:rsidRPr="00823579" w:rsidRDefault="00A05FF3" w:rsidP="00A05FF3">
            <w:pPr>
              <w:spacing w:line="240" w:lineRule="auto"/>
              <w:jc w:val="left"/>
              <w:rPr>
                <w:color w:val="000000"/>
                <w:sz w:val="22"/>
                <w:szCs w:val="22"/>
                <w:lang w:eastAsia="en-US"/>
              </w:rPr>
            </w:pPr>
            <w:r w:rsidRPr="00D33A48">
              <w:t>Isomap</w:t>
            </w:r>
          </w:p>
        </w:tc>
        <w:tc>
          <w:tcPr>
            <w:tcW w:w="1376" w:type="dxa"/>
            <w:noWrap/>
            <w:hideMark/>
          </w:tcPr>
          <w:p w14:paraId="35DA59FC" w14:textId="5A6787F3" w:rsidR="00A05FF3" w:rsidRPr="00823579" w:rsidRDefault="00A05FF3" w:rsidP="00A05FF3">
            <w:pPr>
              <w:spacing w:line="240" w:lineRule="auto"/>
              <w:jc w:val="left"/>
              <w:rPr>
                <w:color w:val="000000"/>
                <w:sz w:val="22"/>
                <w:szCs w:val="22"/>
                <w:lang w:eastAsia="en-US"/>
              </w:rPr>
            </w:pPr>
            <w:r w:rsidRPr="00D33A48">
              <w:t>DDC</w:t>
            </w:r>
          </w:p>
        </w:tc>
        <w:tc>
          <w:tcPr>
            <w:tcW w:w="1376" w:type="dxa"/>
            <w:noWrap/>
            <w:hideMark/>
          </w:tcPr>
          <w:p w14:paraId="14BAE128" w14:textId="6F5C1F8F" w:rsidR="00A05FF3" w:rsidRPr="00823579" w:rsidRDefault="00A05FF3" w:rsidP="00A05FF3">
            <w:pPr>
              <w:spacing w:line="240" w:lineRule="auto"/>
              <w:jc w:val="left"/>
              <w:rPr>
                <w:color w:val="000000"/>
                <w:sz w:val="22"/>
                <w:szCs w:val="22"/>
                <w:lang w:eastAsia="en-US"/>
              </w:rPr>
            </w:pPr>
            <w:r w:rsidRPr="00D33A48">
              <w:t>N2D</w:t>
            </w:r>
          </w:p>
        </w:tc>
        <w:tc>
          <w:tcPr>
            <w:tcW w:w="1376" w:type="dxa"/>
            <w:noWrap/>
            <w:hideMark/>
          </w:tcPr>
          <w:p w14:paraId="605C6F61" w14:textId="2428ED79" w:rsidR="00A05FF3" w:rsidRPr="00823579" w:rsidRDefault="00A05FF3" w:rsidP="00A05FF3">
            <w:pPr>
              <w:spacing w:line="240" w:lineRule="auto"/>
              <w:jc w:val="left"/>
              <w:rPr>
                <w:color w:val="000000"/>
                <w:sz w:val="22"/>
                <w:szCs w:val="22"/>
                <w:lang w:eastAsia="en-US"/>
              </w:rPr>
            </w:pPr>
            <w:r w:rsidRPr="00D33A48">
              <w:t>PCA</w:t>
            </w:r>
          </w:p>
        </w:tc>
        <w:tc>
          <w:tcPr>
            <w:tcW w:w="1376" w:type="dxa"/>
            <w:noWrap/>
            <w:hideMark/>
          </w:tcPr>
          <w:p w14:paraId="5529D0C0" w14:textId="7B9055E0" w:rsidR="00A05FF3" w:rsidRPr="00823579" w:rsidRDefault="00A05FF3" w:rsidP="00A05FF3">
            <w:pPr>
              <w:spacing w:line="240" w:lineRule="auto"/>
              <w:jc w:val="left"/>
              <w:rPr>
                <w:color w:val="000000"/>
                <w:sz w:val="22"/>
                <w:szCs w:val="22"/>
                <w:lang w:eastAsia="en-US"/>
              </w:rPr>
            </w:pPr>
            <w:r w:rsidRPr="00D33A48">
              <w:t>PCA</w:t>
            </w:r>
          </w:p>
        </w:tc>
        <w:tc>
          <w:tcPr>
            <w:tcW w:w="1376" w:type="dxa"/>
            <w:noWrap/>
            <w:hideMark/>
          </w:tcPr>
          <w:p w14:paraId="403A40E6" w14:textId="60E9DD7B" w:rsidR="00A05FF3" w:rsidRPr="00823579" w:rsidRDefault="00A05FF3" w:rsidP="00A05FF3">
            <w:pPr>
              <w:spacing w:line="240" w:lineRule="auto"/>
              <w:jc w:val="left"/>
              <w:rPr>
                <w:color w:val="000000"/>
                <w:sz w:val="22"/>
                <w:szCs w:val="22"/>
                <w:lang w:eastAsia="en-US"/>
              </w:rPr>
            </w:pPr>
            <w:r w:rsidRPr="00D33A48">
              <w:t>ACeDeC</w:t>
            </w:r>
          </w:p>
        </w:tc>
      </w:tr>
      <w:tr w:rsidR="00A05FF3" w:rsidRPr="00823579" w14:paraId="4DDBBB3A" w14:textId="77777777" w:rsidTr="00A05FF3">
        <w:trPr>
          <w:trHeight w:val="300"/>
        </w:trPr>
        <w:tc>
          <w:tcPr>
            <w:tcW w:w="1016" w:type="dxa"/>
            <w:noWrap/>
            <w:hideMark/>
          </w:tcPr>
          <w:p w14:paraId="2ED8F22D" w14:textId="77777777" w:rsidR="00A05FF3" w:rsidRPr="00823579" w:rsidRDefault="00A05FF3" w:rsidP="00A05FF3">
            <w:pPr>
              <w:spacing w:line="240" w:lineRule="auto"/>
              <w:jc w:val="right"/>
              <w:rPr>
                <w:color w:val="000000"/>
                <w:sz w:val="22"/>
                <w:szCs w:val="22"/>
                <w:lang w:eastAsia="en-US"/>
              </w:rPr>
            </w:pPr>
            <w:r w:rsidRPr="00823579">
              <w:t>6</w:t>
            </w:r>
          </w:p>
        </w:tc>
        <w:tc>
          <w:tcPr>
            <w:tcW w:w="1376" w:type="dxa"/>
            <w:noWrap/>
            <w:hideMark/>
          </w:tcPr>
          <w:p w14:paraId="53CF8063" w14:textId="40A468EF" w:rsidR="00A05FF3" w:rsidRPr="00823579" w:rsidRDefault="00A05FF3" w:rsidP="00A05FF3">
            <w:pPr>
              <w:spacing w:line="240" w:lineRule="auto"/>
              <w:jc w:val="left"/>
              <w:rPr>
                <w:color w:val="000000"/>
                <w:sz w:val="22"/>
                <w:szCs w:val="22"/>
                <w:lang w:eastAsia="en-US"/>
              </w:rPr>
            </w:pPr>
            <w:r w:rsidRPr="00D33A48">
              <w:t>ACeDeC</w:t>
            </w:r>
          </w:p>
        </w:tc>
        <w:tc>
          <w:tcPr>
            <w:tcW w:w="1376" w:type="dxa"/>
            <w:noWrap/>
            <w:hideMark/>
          </w:tcPr>
          <w:p w14:paraId="5A7D4036" w14:textId="6D8385B9" w:rsidR="00A05FF3" w:rsidRPr="00823579" w:rsidRDefault="00A05FF3" w:rsidP="00A05FF3">
            <w:pPr>
              <w:spacing w:line="240" w:lineRule="auto"/>
              <w:jc w:val="left"/>
              <w:rPr>
                <w:color w:val="000000"/>
                <w:sz w:val="22"/>
                <w:szCs w:val="22"/>
                <w:lang w:eastAsia="en-US"/>
              </w:rPr>
            </w:pPr>
            <w:r w:rsidRPr="00D33A48">
              <w:t>ACeDeC</w:t>
            </w:r>
          </w:p>
        </w:tc>
        <w:tc>
          <w:tcPr>
            <w:tcW w:w="1376" w:type="dxa"/>
            <w:noWrap/>
            <w:hideMark/>
          </w:tcPr>
          <w:p w14:paraId="12154730" w14:textId="5214CF72" w:rsidR="00A05FF3" w:rsidRPr="00823579" w:rsidRDefault="00A05FF3" w:rsidP="00A05FF3">
            <w:pPr>
              <w:spacing w:line="240" w:lineRule="auto"/>
              <w:jc w:val="left"/>
              <w:rPr>
                <w:color w:val="000000"/>
                <w:sz w:val="22"/>
                <w:szCs w:val="22"/>
                <w:lang w:eastAsia="en-US"/>
              </w:rPr>
            </w:pPr>
            <w:r w:rsidRPr="00D33A48">
              <w:t>VaDE</w:t>
            </w:r>
          </w:p>
        </w:tc>
        <w:tc>
          <w:tcPr>
            <w:tcW w:w="1376" w:type="dxa"/>
            <w:noWrap/>
            <w:hideMark/>
          </w:tcPr>
          <w:p w14:paraId="5558C1AC" w14:textId="28CA7011" w:rsidR="00A05FF3" w:rsidRPr="00823579" w:rsidRDefault="00A05FF3" w:rsidP="00A05FF3">
            <w:pPr>
              <w:spacing w:line="240" w:lineRule="auto"/>
              <w:jc w:val="left"/>
              <w:rPr>
                <w:color w:val="000000"/>
                <w:sz w:val="22"/>
                <w:szCs w:val="22"/>
                <w:lang w:eastAsia="en-US"/>
              </w:rPr>
            </w:pPr>
            <w:r w:rsidRPr="00D33A48">
              <w:t>DCN</w:t>
            </w:r>
          </w:p>
        </w:tc>
        <w:tc>
          <w:tcPr>
            <w:tcW w:w="1376" w:type="dxa"/>
            <w:noWrap/>
            <w:hideMark/>
          </w:tcPr>
          <w:p w14:paraId="490AB707" w14:textId="44A7C669" w:rsidR="00A05FF3" w:rsidRPr="00823579" w:rsidRDefault="00A05FF3" w:rsidP="00A05FF3">
            <w:pPr>
              <w:spacing w:line="240" w:lineRule="auto"/>
              <w:jc w:val="left"/>
              <w:rPr>
                <w:color w:val="000000"/>
                <w:sz w:val="22"/>
                <w:szCs w:val="22"/>
                <w:lang w:eastAsia="en-US"/>
              </w:rPr>
            </w:pPr>
            <w:r w:rsidRPr="00D33A48">
              <w:t>ICA</w:t>
            </w:r>
          </w:p>
        </w:tc>
        <w:tc>
          <w:tcPr>
            <w:tcW w:w="1376" w:type="dxa"/>
            <w:noWrap/>
            <w:hideMark/>
          </w:tcPr>
          <w:p w14:paraId="3B1C75B0" w14:textId="30143DCF" w:rsidR="00A05FF3" w:rsidRPr="00823579" w:rsidRDefault="00A05FF3" w:rsidP="00A05FF3">
            <w:pPr>
              <w:spacing w:line="240" w:lineRule="auto"/>
              <w:jc w:val="left"/>
              <w:rPr>
                <w:color w:val="000000"/>
                <w:sz w:val="22"/>
                <w:szCs w:val="22"/>
                <w:lang w:eastAsia="en-US"/>
              </w:rPr>
            </w:pPr>
            <w:r w:rsidRPr="00D33A48">
              <w:t>ICA</w:t>
            </w:r>
          </w:p>
        </w:tc>
      </w:tr>
      <w:tr w:rsidR="00A05FF3" w:rsidRPr="00823579" w14:paraId="0606D378" w14:textId="77777777" w:rsidTr="00A05FF3">
        <w:trPr>
          <w:trHeight w:val="300"/>
        </w:trPr>
        <w:tc>
          <w:tcPr>
            <w:tcW w:w="1016" w:type="dxa"/>
            <w:noWrap/>
            <w:hideMark/>
          </w:tcPr>
          <w:p w14:paraId="01AA7531" w14:textId="77777777" w:rsidR="00A05FF3" w:rsidRPr="00823579" w:rsidRDefault="00A05FF3" w:rsidP="00A05FF3">
            <w:pPr>
              <w:spacing w:line="240" w:lineRule="auto"/>
              <w:jc w:val="right"/>
              <w:rPr>
                <w:color w:val="000000"/>
                <w:sz w:val="22"/>
                <w:szCs w:val="22"/>
                <w:lang w:eastAsia="en-US"/>
              </w:rPr>
            </w:pPr>
            <w:r w:rsidRPr="00823579">
              <w:t>7</w:t>
            </w:r>
          </w:p>
        </w:tc>
        <w:tc>
          <w:tcPr>
            <w:tcW w:w="1376" w:type="dxa"/>
            <w:noWrap/>
            <w:hideMark/>
          </w:tcPr>
          <w:p w14:paraId="035E9978" w14:textId="2EBAD3B0" w:rsidR="00A05FF3" w:rsidRPr="00823579" w:rsidRDefault="00A05FF3" w:rsidP="00A05FF3">
            <w:pPr>
              <w:spacing w:line="240" w:lineRule="auto"/>
              <w:jc w:val="left"/>
              <w:rPr>
                <w:color w:val="000000"/>
                <w:sz w:val="22"/>
                <w:szCs w:val="22"/>
                <w:lang w:eastAsia="en-US"/>
              </w:rPr>
            </w:pPr>
            <w:r w:rsidRPr="00D33A48">
              <w:t>DCN</w:t>
            </w:r>
          </w:p>
        </w:tc>
        <w:tc>
          <w:tcPr>
            <w:tcW w:w="1376" w:type="dxa"/>
            <w:noWrap/>
            <w:hideMark/>
          </w:tcPr>
          <w:p w14:paraId="5F323AB4" w14:textId="55C74A6E" w:rsidR="00A05FF3" w:rsidRPr="00823579" w:rsidRDefault="00A05FF3" w:rsidP="00A05FF3">
            <w:pPr>
              <w:spacing w:line="240" w:lineRule="auto"/>
              <w:jc w:val="left"/>
              <w:rPr>
                <w:color w:val="000000"/>
                <w:sz w:val="22"/>
                <w:szCs w:val="22"/>
                <w:lang w:eastAsia="en-US"/>
              </w:rPr>
            </w:pPr>
            <w:r w:rsidRPr="00D33A48">
              <w:t>DCN</w:t>
            </w:r>
          </w:p>
        </w:tc>
        <w:tc>
          <w:tcPr>
            <w:tcW w:w="1376" w:type="dxa"/>
            <w:noWrap/>
            <w:hideMark/>
          </w:tcPr>
          <w:p w14:paraId="2502FF5F" w14:textId="029D6D5A" w:rsidR="00A05FF3" w:rsidRPr="00823579" w:rsidRDefault="00A05FF3" w:rsidP="00A05FF3">
            <w:pPr>
              <w:spacing w:line="240" w:lineRule="auto"/>
              <w:jc w:val="left"/>
              <w:rPr>
                <w:color w:val="000000"/>
                <w:sz w:val="22"/>
                <w:szCs w:val="22"/>
                <w:lang w:eastAsia="en-US"/>
              </w:rPr>
            </w:pPr>
            <w:r w:rsidRPr="00D33A48">
              <w:t>DEC</w:t>
            </w:r>
          </w:p>
        </w:tc>
        <w:tc>
          <w:tcPr>
            <w:tcW w:w="1376" w:type="dxa"/>
            <w:noWrap/>
            <w:hideMark/>
          </w:tcPr>
          <w:p w14:paraId="7F0BB0F5" w14:textId="72121FEA" w:rsidR="00A05FF3" w:rsidRPr="00823579" w:rsidRDefault="00A05FF3" w:rsidP="00A05FF3">
            <w:pPr>
              <w:spacing w:line="240" w:lineRule="auto"/>
              <w:jc w:val="left"/>
              <w:rPr>
                <w:color w:val="000000"/>
                <w:sz w:val="22"/>
                <w:szCs w:val="22"/>
                <w:lang w:eastAsia="en-US"/>
              </w:rPr>
            </w:pPr>
            <w:r w:rsidRPr="00D33A48">
              <w:t>IDEC</w:t>
            </w:r>
          </w:p>
        </w:tc>
        <w:tc>
          <w:tcPr>
            <w:tcW w:w="1376" w:type="dxa"/>
            <w:noWrap/>
            <w:hideMark/>
          </w:tcPr>
          <w:p w14:paraId="7E9091D9" w14:textId="2C6898D2" w:rsidR="00A05FF3" w:rsidRPr="00823579" w:rsidRDefault="00A05FF3" w:rsidP="00A05FF3">
            <w:pPr>
              <w:spacing w:line="240" w:lineRule="auto"/>
              <w:jc w:val="left"/>
              <w:rPr>
                <w:color w:val="000000"/>
                <w:sz w:val="22"/>
                <w:szCs w:val="22"/>
                <w:lang w:eastAsia="en-US"/>
              </w:rPr>
            </w:pPr>
            <w:r w:rsidRPr="00D33A48">
              <w:t>DipDECK</w:t>
            </w:r>
          </w:p>
        </w:tc>
        <w:tc>
          <w:tcPr>
            <w:tcW w:w="1376" w:type="dxa"/>
            <w:noWrap/>
            <w:hideMark/>
          </w:tcPr>
          <w:p w14:paraId="0B3832F0" w14:textId="0873366B" w:rsidR="00A05FF3" w:rsidRPr="00823579" w:rsidRDefault="00A05FF3" w:rsidP="00A05FF3">
            <w:pPr>
              <w:spacing w:line="240" w:lineRule="auto"/>
              <w:jc w:val="left"/>
              <w:rPr>
                <w:color w:val="000000"/>
                <w:sz w:val="22"/>
                <w:szCs w:val="22"/>
                <w:lang w:eastAsia="en-US"/>
              </w:rPr>
            </w:pPr>
            <w:r w:rsidRPr="00D33A48">
              <w:t>DipDECK</w:t>
            </w:r>
          </w:p>
        </w:tc>
      </w:tr>
      <w:tr w:rsidR="00A05FF3" w:rsidRPr="00823579" w14:paraId="7B119692" w14:textId="77777777" w:rsidTr="00A05FF3">
        <w:trPr>
          <w:trHeight w:val="300"/>
        </w:trPr>
        <w:tc>
          <w:tcPr>
            <w:tcW w:w="1016" w:type="dxa"/>
            <w:noWrap/>
            <w:hideMark/>
          </w:tcPr>
          <w:p w14:paraId="4EEB5180" w14:textId="77777777" w:rsidR="00A05FF3" w:rsidRPr="00823579" w:rsidRDefault="00A05FF3" w:rsidP="00A05FF3">
            <w:pPr>
              <w:spacing w:line="240" w:lineRule="auto"/>
              <w:jc w:val="right"/>
              <w:rPr>
                <w:color w:val="000000"/>
                <w:sz w:val="22"/>
                <w:szCs w:val="22"/>
                <w:lang w:eastAsia="en-US"/>
              </w:rPr>
            </w:pPr>
            <w:r w:rsidRPr="00823579">
              <w:t>8</w:t>
            </w:r>
          </w:p>
        </w:tc>
        <w:tc>
          <w:tcPr>
            <w:tcW w:w="1376" w:type="dxa"/>
            <w:noWrap/>
            <w:hideMark/>
          </w:tcPr>
          <w:p w14:paraId="34A26A1A" w14:textId="369199CD" w:rsidR="00A05FF3" w:rsidRPr="00823579" w:rsidRDefault="00A05FF3" w:rsidP="00A05FF3">
            <w:pPr>
              <w:spacing w:line="240" w:lineRule="auto"/>
              <w:jc w:val="left"/>
              <w:rPr>
                <w:color w:val="000000"/>
                <w:sz w:val="22"/>
                <w:szCs w:val="22"/>
                <w:lang w:eastAsia="en-US"/>
              </w:rPr>
            </w:pPr>
            <w:r w:rsidRPr="00D33A48">
              <w:t>DipDECK</w:t>
            </w:r>
          </w:p>
        </w:tc>
        <w:tc>
          <w:tcPr>
            <w:tcW w:w="1376" w:type="dxa"/>
            <w:noWrap/>
            <w:hideMark/>
          </w:tcPr>
          <w:p w14:paraId="55CD2FAD" w14:textId="704089D3" w:rsidR="00A05FF3" w:rsidRPr="00823579" w:rsidRDefault="00A05FF3" w:rsidP="00A05FF3">
            <w:pPr>
              <w:spacing w:line="240" w:lineRule="auto"/>
              <w:jc w:val="left"/>
              <w:rPr>
                <w:color w:val="000000"/>
                <w:sz w:val="22"/>
                <w:szCs w:val="22"/>
                <w:lang w:eastAsia="en-US"/>
              </w:rPr>
            </w:pPr>
            <w:r w:rsidRPr="00D33A48">
              <w:t>PCA</w:t>
            </w:r>
          </w:p>
        </w:tc>
        <w:tc>
          <w:tcPr>
            <w:tcW w:w="1376" w:type="dxa"/>
            <w:noWrap/>
            <w:hideMark/>
          </w:tcPr>
          <w:p w14:paraId="3BAADD95" w14:textId="175D091B" w:rsidR="00A05FF3" w:rsidRPr="00823579" w:rsidRDefault="00A05FF3" w:rsidP="00A05FF3">
            <w:pPr>
              <w:spacing w:line="240" w:lineRule="auto"/>
              <w:jc w:val="left"/>
              <w:rPr>
                <w:color w:val="000000"/>
                <w:sz w:val="22"/>
                <w:szCs w:val="22"/>
                <w:lang w:eastAsia="en-US"/>
              </w:rPr>
            </w:pPr>
            <w:r w:rsidRPr="00D33A48">
              <w:t>ICA</w:t>
            </w:r>
          </w:p>
        </w:tc>
        <w:tc>
          <w:tcPr>
            <w:tcW w:w="1376" w:type="dxa"/>
            <w:noWrap/>
            <w:hideMark/>
          </w:tcPr>
          <w:p w14:paraId="25037FE3" w14:textId="2D321F6E" w:rsidR="00A05FF3" w:rsidRPr="00823579" w:rsidRDefault="00A05FF3" w:rsidP="00A05FF3">
            <w:pPr>
              <w:spacing w:line="240" w:lineRule="auto"/>
              <w:jc w:val="left"/>
              <w:rPr>
                <w:color w:val="000000"/>
                <w:sz w:val="22"/>
                <w:szCs w:val="22"/>
                <w:lang w:eastAsia="en-US"/>
              </w:rPr>
            </w:pPr>
            <w:r w:rsidRPr="00D33A48">
              <w:t>DEC</w:t>
            </w:r>
          </w:p>
        </w:tc>
        <w:tc>
          <w:tcPr>
            <w:tcW w:w="1376" w:type="dxa"/>
            <w:noWrap/>
            <w:hideMark/>
          </w:tcPr>
          <w:p w14:paraId="124DEA61" w14:textId="6E277CB6" w:rsidR="00A05FF3" w:rsidRPr="00823579" w:rsidRDefault="00A05FF3" w:rsidP="00A05FF3">
            <w:pPr>
              <w:spacing w:line="240" w:lineRule="auto"/>
              <w:jc w:val="left"/>
              <w:rPr>
                <w:color w:val="000000"/>
                <w:sz w:val="22"/>
                <w:szCs w:val="22"/>
                <w:lang w:eastAsia="en-US"/>
              </w:rPr>
            </w:pPr>
            <w:r w:rsidRPr="00D33A48">
              <w:t>IDEC</w:t>
            </w:r>
          </w:p>
        </w:tc>
        <w:tc>
          <w:tcPr>
            <w:tcW w:w="1376" w:type="dxa"/>
            <w:noWrap/>
            <w:hideMark/>
          </w:tcPr>
          <w:p w14:paraId="52254695" w14:textId="17A88833" w:rsidR="00A05FF3" w:rsidRPr="00823579" w:rsidRDefault="00A05FF3" w:rsidP="00A05FF3">
            <w:pPr>
              <w:spacing w:line="240" w:lineRule="auto"/>
              <w:jc w:val="left"/>
              <w:rPr>
                <w:color w:val="000000"/>
                <w:sz w:val="22"/>
                <w:szCs w:val="22"/>
                <w:lang w:eastAsia="en-US"/>
              </w:rPr>
            </w:pPr>
            <w:r w:rsidRPr="00D33A48">
              <w:t>N2D</w:t>
            </w:r>
          </w:p>
        </w:tc>
      </w:tr>
      <w:tr w:rsidR="00A05FF3" w:rsidRPr="00823579" w14:paraId="555E3D2A" w14:textId="77777777" w:rsidTr="00A05FF3">
        <w:trPr>
          <w:trHeight w:val="300"/>
        </w:trPr>
        <w:tc>
          <w:tcPr>
            <w:tcW w:w="1016" w:type="dxa"/>
            <w:noWrap/>
            <w:hideMark/>
          </w:tcPr>
          <w:p w14:paraId="6CCA5413" w14:textId="77777777" w:rsidR="00A05FF3" w:rsidRPr="00823579" w:rsidRDefault="00A05FF3" w:rsidP="00A05FF3">
            <w:pPr>
              <w:spacing w:line="240" w:lineRule="auto"/>
              <w:jc w:val="right"/>
              <w:rPr>
                <w:color w:val="000000"/>
                <w:sz w:val="22"/>
                <w:szCs w:val="22"/>
                <w:lang w:eastAsia="en-US"/>
              </w:rPr>
            </w:pPr>
            <w:r w:rsidRPr="00823579">
              <w:t>9</w:t>
            </w:r>
          </w:p>
        </w:tc>
        <w:tc>
          <w:tcPr>
            <w:tcW w:w="1376" w:type="dxa"/>
            <w:noWrap/>
            <w:hideMark/>
          </w:tcPr>
          <w:p w14:paraId="2908529E" w14:textId="6E023A9F" w:rsidR="00A05FF3" w:rsidRPr="00823579" w:rsidRDefault="00A05FF3" w:rsidP="00A05FF3">
            <w:pPr>
              <w:spacing w:line="240" w:lineRule="auto"/>
              <w:jc w:val="left"/>
              <w:rPr>
                <w:color w:val="000000"/>
                <w:sz w:val="22"/>
                <w:szCs w:val="22"/>
                <w:lang w:eastAsia="en-US"/>
              </w:rPr>
            </w:pPr>
            <w:r w:rsidRPr="00D33A48">
              <w:t>PCA</w:t>
            </w:r>
          </w:p>
        </w:tc>
        <w:tc>
          <w:tcPr>
            <w:tcW w:w="1376" w:type="dxa"/>
            <w:noWrap/>
            <w:hideMark/>
          </w:tcPr>
          <w:p w14:paraId="3F5638A9" w14:textId="347F7FA4" w:rsidR="00A05FF3" w:rsidRPr="00823579" w:rsidRDefault="00A05FF3" w:rsidP="00A05FF3">
            <w:pPr>
              <w:spacing w:line="240" w:lineRule="auto"/>
              <w:jc w:val="left"/>
              <w:rPr>
                <w:color w:val="000000"/>
                <w:sz w:val="22"/>
                <w:szCs w:val="22"/>
                <w:lang w:eastAsia="en-US"/>
              </w:rPr>
            </w:pPr>
            <w:r w:rsidRPr="00D33A48">
              <w:t>DipDECK</w:t>
            </w:r>
          </w:p>
        </w:tc>
        <w:tc>
          <w:tcPr>
            <w:tcW w:w="1376" w:type="dxa"/>
            <w:noWrap/>
            <w:hideMark/>
          </w:tcPr>
          <w:p w14:paraId="69C88D40" w14:textId="1DBEA1B2" w:rsidR="00A05FF3" w:rsidRPr="00823579" w:rsidRDefault="00A05FF3" w:rsidP="00A05FF3">
            <w:pPr>
              <w:spacing w:line="240" w:lineRule="auto"/>
              <w:jc w:val="left"/>
              <w:rPr>
                <w:color w:val="000000"/>
                <w:sz w:val="22"/>
                <w:szCs w:val="22"/>
                <w:lang w:eastAsia="en-US"/>
              </w:rPr>
            </w:pPr>
            <w:r w:rsidRPr="00D33A48">
              <w:t>DDC</w:t>
            </w:r>
          </w:p>
        </w:tc>
        <w:tc>
          <w:tcPr>
            <w:tcW w:w="1376" w:type="dxa"/>
            <w:noWrap/>
            <w:hideMark/>
          </w:tcPr>
          <w:p w14:paraId="4DDFB2A1" w14:textId="08689166" w:rsidR="00A05FF3" w:rsidRPr="00823579" w:rsidRDefault="00A05FF3" w:rsidP="00A05FF3">
            <w:pPr>
              <w:spacing w:line="240" w:lineRule="auto"/>
              <w:jc w:val="left"/>
              <w:rPr>
                <w:color w:val="000000"/>
                <w:sz w:val="22"/>
                <w:szCs w:val="22"/>
                <w:lang w:eastAsia="en-US"/>
              </w:rPr>
            </w:pPr>
            <w:r w:rsidRPr="00D33A48">
              <w:t>DipDECK</w:t>
            </w:r>
          </w:p>
        </w:tc>
        <w:tc>
          <w:tcPr>
            <w:tcW w:w="1376" w:type="dxa"/>
            <w:noWrap/>
            <w:hideMark/>
          </w:tcPr>
          <w:p w14:paraId="19D4B749" w14:textId="183973D0" w:rsidR="00A05FF3" w:rsidRPr="00823579" w:rsidRDefault="00A05FF3" w:rsidP="00A05FF3">
            <w:pPr>
              <w:spacing w:line="240" w:lineRule="auto"/>
              <w:jc w:val="left"/>
              <w:rPr>
                <w:color w:val="000000"/>
                <w:sz w:val="22"/>
                <w:szCs w:val="22"/>
                <w:lang w:eastAsia="en-US"/>
              </w:rPr>
            </w:pPr>
            <w:r w:rsidRPr="00D33A48">
              <w:t>N2D</w:t>
            </w:r>
          </w:p>
        </w:tc>
        <w:tc>
          <w:tcPr>
            <w:tcW w:w="1376" w:type="dxa"/>
            <w:noWrap/>
            <w:hideMark/>
          </w:tcPr>
          <w:p w14:paraId="10883B79" w14:textId="3BA721F3" w:rsidR="00A05FF3" w:rsidRPr="00823579" w:rsidRDefault="00A05FF3" w:rsidP="00A05FF3">
            <w:pPr>
              <w:spacing w:line="240" w:lineRule="auto"/>
              <w:jc w:val="left"/>
              <w:rPr>
                <w:color w:val="000000"/>
                <w:sz w:val="22"/>
                <w:szCs w:val="22"/>
                <w:lang w:eastAsia="en-US"/>
              </w:rPr>
            </w:pPr>
            <w:r w:rsidRPr="00D33A48">
              <w:t>DKM</w:t>
            </w:r>
          </w:p>
        </w:tc>
      </w:tr>
      <w:tr w:rsidR="00A05FF3" w:rsidRPr="00823579" w14:paraId="66E6606D" w14:textId="77777777" w:rsidTr="00A05FF3">
        <w:trPr>
          <w:trHeight w:val="300"/>
        </w:trPr>
        <w:tc>
          <w:tcPr>
            <w:tcW w:w="1016" w:type="dxa"/>
            <w:noWrap/>
            <w:hideMark/>
          </w:tcPr>
          <w:p w14:paraId="1B5D548B" w14:textId="77777777" w:rsidR="00A05FF3" w:rsidRPr="00823579" w:rsidRDefault="00A05FF3" w:rsidP="00A05FF3">
            <w:pPr>
              <w:spacing w:line="240" w:lineRule="auto"/>
              <w:jc w:val="right"/>
              <w:rPr>
                <w:color w:val="000000"/>
                <w:sz w:val="22"/>
                <w:szCs w:val="22"/>
                <w:lang w:eastAsia="en-US"/>
              </w:rPr>
            </w:pPr>
            <w:r w:rsidRPr="00823579">
              <w:t>10</w:t>
            </w:r>
          </w:p>
        </w:tc>
        <w:tc>
          <w:tcPr>
            <w:tcW w:w="1376" w:type="dxa"/>
            <w:noWrap/>
            <w:hideMark/>
          </w:tcPr>
          <w:p w14:paraId="66811BA1" w14:textId="226047B2" w:rsidR="00A05FF3" w:rsidRPr="00823579" w:rsidRDefault="00A05FF3" w:rsidP="00A05FF3">
            <w:pPr>
              <w:spacing w:line="240" w:lineRule="auto"/>
              <w:jc w:val="left"/>
              <w:rPr>
                <w:color w:val="000000"/>
                <w:sz w:val="22"/>
                <w:szCs w:val="22"/>
                <w:lang w:eastAsia="en-US"/>
              </w:rPr>
            </w:pPr>
            <w:r w:rsidRPr="00D33A48">
              <w:t>ICA</w:t>
            </w:r>
          </w:p>
        </w:tc>
        <w:tc>
          <w:tcPr>
            <w:tcW w:w="1376" w:type="dxa"/>
            <w:noWrap/>
            <w:hideMark/>
          </w:tcPr>
          <w:p w14:paraId="020DE61B" w14:textId="5F96A83A" w:rsidR="00A05FF3" w:rsidRPr="00823579" w:rsidRDefault="00A05FF3" w:rsidP="00A05FF3">
            <w:pPr>
              <w:spacing w:line="240" w:lineRule="auto"/>
              <w:jc w:val="left"/>
              <w:rPr>
                <w:color w:val="000000"/>
                <w:sz w:val="22"/>
                <w:szCs w:val="22"/>
                <w:lang w:eastAsia="en-US"/>
              </w:rPr>
            </w:pPr>
            <w:r w:rsidRPr="00D33A48">
              <w:t>ICA</w:t>
            </w:r>
          </w:p>
        </w:tc>
        <w:tc>
          <w:tcPr>
            <w:tcW w:w="1376" w:type="dxa"/>
            <w:noWrap/>
            <w:hideMark/>
          </w:tcPr>
          <w:p w14:paraId="6A413B86" w14:textId="44D37AAD" w:rsidR="00A05FF3" w:rsidRPr="00823579" w:rsidRDefault="00A05FF3" w:rsidP="00A05FF3">
            <w:pPr>
              <w:spacing w:line="240" w:lineRule="auto"/>
              <w:jc w:val="left"/>
              <w:rPr>
                <w:color w:val="000000"/>
                <w:sz w:val="22"/>
                <w:szCs w:val="22"/>
                <w:lang w:eastAsia="en-US"/>
              </w:rPr>
            </w:pPr>
            <w:r w:rsidRPr="00D33A48">
              <w:t>DKM</w:t>
            </w:r>
          </w:p>
        </w:tc>
        <w:tc>
          <w:tcPr>
            <w:tcW w:w="1376" w:type="dxa"/>
            <w:noWrap/>
            <w:hideMark/>
          </w:tcPr>
          <w:p w14:paraId="639579D8" w14:textId="6C955466" w:rsidR="00A05FF3" w:rsidRPr="00823579" w:rsidRDefault="00A05FF3" w:rsidP="00A05FF3">
            <w:pPr>
              <w:spacing w:line="240" w:lineRule="auto"/>
              <w:jc w:val="left"/>
              <w:rPr>
                <w:color w:val="000000"/>
                <w:sz w:val="22"/>
                <w:szCs w:val="22"/>
                <w:lang w:eastAsia="en-US"/>
              </w:rPr>
            </w:pPr>
            <w:r w:rsidRPr="00D33A48">
              <w:t>ICA</w:t>
            </w:r>
          </w:p>
        </w:tc>
        <w:tc>
          <w:tcPr>
            <w:tcW w:w="1376" w:type="dxa"/>
            <w:noWrap/>
            <w:hideMark/>
          </w:tcPr>
          <w:p w14:paraId="78702F1A" w14:textId="4FD8A601" w:rsidR="00A05FF3" w:rsidRPr="00823579" w:rsidRDefault="00A05FF3" w:rsidP="00A05FF3">
            <w:pPr>
              <w:spacing w:line="240" w:lineRule="auto"/>
              <w:jc w:val="left"/>
              <w:rPr>
                <w:color w:val="000000"/>
                <w:sz w:val="22"/>
                <w:szCs w:val="22"/>
                <w:lang w:eastAsia="en-US"/>
              </w:rPr>
            </w:pPr>
            <w:r w:rsidRPr="00D33A48">
              <w:t>DKM</w:t>
            </w:r>
          </w:p>
        </w:tc>
        <w:tc>
          <w:tcPr>
            <w:tcW w:w="1376" w:type="dxa"/>
            <w:noWrap/>
            <w:hideMark/>
          </w:tcPr>
          <w:p w14:paraId="02CBFE45" w14:textId="596A9E97" w:rsidR="00A05FF3" w:rsidRPr="00823579" w:rsidRDefault="00A05FF3" w:rsidP="00A05FF3">
            <w:pPr>
              <w:spacing w:line="240" w:lineRule="auto"/>
              <w:jc w:val="left"/>
              <w:rPr>
                <w:color w:val="000000"/>
                <w:sz w:val="22"/>
                <w:szCs w:val="22"/>
                <w:lang w:eastAsia="en-US"/>
              </w:rPr>
            </w:pPr>
            <w:r w:rsidRPr="00D33A48">
              <w:t>DipEncoder</w:t>
            </w:r>
          </w:p>
        </w:tc>
      </w:tr>
      <w:tr w:rsidR="00A05FF3" w:rsidRPr="00823579" w14:paraId="1B9510CF" w14:textId="77777777" w:rsidTr="00A05FF3">
        <w:trPr>
          <w:trHeight w:val="300"/>
        </w:trPr>
        <w:tc>
          <w:tcPr>
            <w:tcW w:w="1016" w:type="dxa"/>
            <w:noWrap/>
            <w:hideMark/>
          </w:tcPr>
          <w:p w14:paraId="2F0E1AC1" w14:textId="77777777" w:rsidR="00A05FF3" w:rsidRPr="00823579" w:rsidRDefault="00A05FF3" w:rsidP="00A05FF3">
            <w:pPr>
              <w:spacing w:line="240" w:lineRule="auto"/>
              <w:jc w:val="right"/>
              <w:rPr>
                <w:color w:val="000000"/>
                <w:sz w:val="22"/>
                <w:szCs w:val="22"/>
                <w:lang w:eastAsia="en-US"/>
              </w:rPr>
            </w:pPr>
            <w:r w:rsidRPr="00823579">
              <w:t>11</w:t>
            </w:r>
          </w:p>
        </w:tc>
        <w:tc>
          <w:tcPr>
            <w:tcW w:w="1376" w:type="dxa"/>
            <w:noWrap/>
            <w:hideMark/>
          </w:tcPr>
          <w:p w14:paraId="4B2530D5" w14:textId="08633FC3" w:rsidR="00A05FF3" w:rsidRPr="00823579" w:rsidRDefault="00A05FF3" w:rsidP="00A05FF3">
            <w:pPr>
              <w:spacing w:line="240" w:lineRule="auto"/>
              <w:jc w:val="left"/>
              <w:rPr>
                <w:color w:val="000000"/>
                <w:sz w:val="22"/>
                <w:szCs w:val="22"/>
                <w:lang w:eastAsia="en-US"/>
              </w:rPr>
            </w:pPr>
            <w:r w:rsidRPr="00D33A48">
              <w:t>DKM</w:t>
            </w:r>
          </w:p>
        </w:tc>
        <w:tc>
          <w:tcPr>
            <w:tcW w:w="1376" w:type="dxa"/>
            <w:noWrap/>
            <w:hideMark/>
          </w:tcPr>
          <w:p w14:paraId="6CCF4999" w14:textId="0FC53CD9" w:rsidR="00A05FF3" w:rsidRPr="00823579" w:rsidRDefault="00A05FF3" w:rsidP="00A05FF3">
            <w:pPr>
              <w:spacing w:line="240" w:lineRule="auto"/>
              <w:jc w:val="left"/>
              <w:rPr>
                <w:color w:val="000000"/>
                <w:sz w:val="22"/>
                <w:szCs w:val="22"/>
                <w:lang w:eastAsia="en-US"/>
              </w:rPr>
            </w:pPr>
            <w:r w:rsidRPr="00D33A48">
              <w:t>N2D</w:t>
            </w:r>
          </w:p>
        </w:tc>
        <w:tc>
          <w:tcPr>
            <w:tcW w:w="1376" w:type="dxa"/>
            <w:noWrap/>
            <w:hideMark/>
          </w:tcPr>
          <w:p w14:paraId="674753D6" w14:textId="77AFD1D2" w:rsidR="00A05FF3" w:rsidRPr="00823579" w:rsidRDefault="00A05FF3" w:rsidP="00A05FF3">
            <w:pPr>
              <w:spacing w:line="240" w:lineRule="auto"/>
              <w:jc w:val="left"/>
              <w:rPr>
                <w:color w:val="000000"/>
                <w:sz w:val="22"/>
                <w:szCs w:val="22"/>
                <w:lang w:eastAsia="en-US"/>
              </w:rPr>
            </w:pPr>
            <w:r w:rsidRPr="00D33A48">
              <w:t>DCN</w:t>
            </w:r>
          </w:p>
        </w:tc>
        <w:tc>
          <w:tcPr>
            <w:tcW w:w="1376" w:type="dxa"/>
            <w:noWrap/>
            <w:hideMark/>
          </w:tcPr>
          <w:p w14:paraId="36683041" w14:textId="47671C01" w:rsidR="00A05FF3" w:rsidRPr="00823579" w:rsidRDefault="00A05FF3" w:rsidP="00A05FF3">
            <w:pPr>
              <w:spacing w:line="240" w:lineRule="auto"/>
              <w:jc w:val="left"/>
              <w:rPr>
                <w:color w:val="000000"/>
                <w:sz w:val="22"/>
                <w:szCs w:val="22"/>
                <w:lang w:eastAsia="en-US"/>
              </w:rPr>
            </w:pPr>
            <w:r w:rsidRPr="00D33A48">
              <w:t>N2D</w:t>
            </w:r>
          </w:p>
        </w:tc>
        <w:tc>
          <w:tcPr>
            <w:tcW w:w="1376" w:type="dxa"/>
            <w:noWrap/>
            <w:hideMark/>
          </w:tcPr>
          <w:p w14:paraId="560FFC96" w14:textId="6F40C624" w:rsidR="00A05FF3" w:rsidRPr="00823579" w:rsidRDefault="00A05FF3" w:rsidP="00A05FF3">
            <w:pPr>
              <w:spacing w:line="240" w:lineRule="auto"/>
              <w:jc w:val="left"/>
              <w:rPr>
                <w:color w:val="000000"/>
                <w:sz w:val="22"/>
                <w:szCs w:val="22"/>
                <w:lang w:eastAsia="en-US"/>
              </w:rPr>
            </w:pPr>
            <w:r w:rsidRPr="00D33A48">
              <w:t>DEC</w:t>
            </w:r>
          </w:p>
        </w:tc>
        <w:tc>
          <w:tcPr>
            <w:tcW w:w="1376" w:type="dxa"/>
            <w:noWrap/>
            <w:hideMark/>
          </w:tcPr>
          <w:p w14:paraId="3E59F191" w14:textId="0D97D354" w:rsidR="00A05FF3" w:rsidRPr="00823579" w:rsidRDefault="00A05FF3" w:rsidP="00A05FF3">
            <w:pPr>
              <w:spacing w:line="240" w:lineRule="auto"/>
              <w:jc w:val="left"/>
              <w:rPr>
                <w:color w:val="000000"/>
                <w:sz w:val="22"/>
                <w:szCs w:val="22"/>
                <w:lang w:eastAsia="en-US"/>
              </w:rPr>
            </w:pPr>
            <w:r w:rsidRPr="00D33A48">
              <w:t>IDEC</w:t>
            </w:r>
          </w:p>
        </w:tc>
      </w:tr>
      <w:tr w:rsidR="00A05FF3" w:rsidRPr="00823579" w14:paraId="05140B9A" w14:textId="77777777" w:rsidTr="00A05FF3">
        <w:trPr>
          <w:trHeight w:val="300"/>
        </w:trPr>
        <w:tc>
          <w:tcPr>
            <w:tcW w:w="1016" w:type="dxa"/>
            <w:noWrap/>
            <w:hideMark/>
          </w:tcPr>
          <w:p w14:paraId="40B29377" w14:textId="77777777" w:rsidR="00A05FF3" w:rsidRPr="00823579" w:rsidRDefault="00A05FF3" w:rsidP="00A05FF3">
            <w:pPr>
              <w:spacing w:line="240" w:lineRule="auto"/>
              <w:jc w:val="right"/>
              <w:rPr>
                <w:color w:val="000000"/>
                <w:sz w:val="22"/>
                <w:szCs w:val="22"/>
                <w:lang w:eastAsia="en-US"/>
              </w:rPr>
            </w:pPr>
            <w:r w:rsidRPr="00823579">
              <w:t>12</w:t>
            </w:r>
          </w:p>
        </w:tc>
        <w:tc>
          <w:tcPr>
            <w:tcW w:w="1376" w:type="dxa"/>
            <w:noWrap/>
            <w:hideMark/>
          </w:tcPr>
          <w:p w14:paraId="1DD013E6" w14:textId="65C39FF8" w:rsidR="00A05FF3" w:rsidRPr="00823579" w:rsidRDefault="00A05FF3" w:rsidP="00A05FF3">
            <w:pPr>
              <w:spacing w:line="240" w:lineRule="auto"/>
              <w:jc w:val="left"/>
              <w:rPr>
                <w:color w:val="000000"/>
                <w:sz w:val="22"/>
                <w:szCs w:val="22"/>
                <w:lang w:eastAsia="en-US"/>
              </w:rPr>
            </w:pPr>
            <w:r w:rsidRPr="00D33A48">
              <w:t>N2D</w:t>
            </w:r>
          </w:p>
        </w:tc>
        <w:tc>
          <w:tcPr>
            <w:tcW w:w="1376" w:type="dxa"/>
            <w:noWrap/>
            <w:hideMark/>
          </w:tcPr>
          <w:p w14:paraId="529825F6" w14:textId="5D1BECBF" w:rsidR="00A05FF3" w:rsidRPr="00823579" w:rsidRDefault="00A05FF3" w:rsidP="00A05FF3">
            <w:pPr>
              <w:spacing w:line="240" w:lineRule="auto"/>
              <w:jc w:val="left"/>
              <w:rPr>
                <w:color w:val="000000"/>
                <w:sz w:val="22"/>
                <w:szCs w:val="22"/>
                <w:lang w:eastAsia="en-US"/>
              </w:rPr>
            </w:pPr>
            <w:r w:rsidRPr="00D33A48">
              <w:t>DipEncoder</w:t>
            </w:r>
          </w:p>
        </w:tc>
        <w:tc>
          <w:tcPr>
            <w:tcW w:w="1376" w:type="dxa"/>
            <w:noWrap/>
            <w:hideMark/>
          </w:tcPr>
          <w:p w14:paraId="31F52C2E" w14:textId="6C89EC25" w:rsidR="00A05FF3" w:rsidRPr="00823579" w:rsidRDefault="00A05FF3" w:rsidP="00A05FF3">
            <w:pPr>
              <w:spacing w:line="240" w:lineRule="auto"/>
              <w:jc w:val="left"/>
              <w:rPr>
                <w:color w:val="000000"/>
                <w:sz w:val="22"/>
                <w:szCs w:val="22"/>
                <w:lang w:eastAsia="en-US"/>
              </w:rPr>
            </w:pPr>
            <w:r w:rsidRPr="00D33A48">
              <w:t>DipDECK</w:t>
            </w:r>
          </w:p>
        </w:tc>
        <w:tc>
          <w:tcPr>
            <w:tcW w:w="1376" w:type="dxa"/>
            <w:noWrap/>
            <w:hideMark/>
          </w:tcPr>
          <w:p w14:paraId="25ACA413" w14:textId="50DF388D" w:rsidR="00A05FF3" w:rsidRPr="00823579" w:rsidRDefault="00A05FF3" w:rsidP="00A05FF3">
            <w:pPr>
              <w:spacing w:line="240" w:lineRule="auto"/>
              <w:jc w:val="left"/>
              <w:rPr>
                <w:color w:val="000000"/>
                <w:sz w:val="22"/>
                <w:szCs w:val="22"/>
                <w:lang w:eastAsia="en-US"/>
              </w:rPr>
            </w:pPr>
            <w:r w:rsidRPr="00D33A48">
              <w:t>DKM</w:t>
            </w:r>
          </w:p>
        </w:tc>
        <w:tc>
          <w:tcPr>
            <w:tcW w:w="1376" w:type="dxa"/>
            <w:noWrap/>
            <w:hideMark/>
          </w:tcPr>
          <w:p w14:paraId="6B1F2BB1" w14:textId="18B6EDC9" w:rsidR="00A05FF3" w:rsidRPr="00823579" w:rsidRDefault="00A05FF3" w:rsidP="00A05FF3">
            <w:pPr>
              <w:spacing w:line="240" w:lineRule="auto"/>
              <w:jc w:val="left"/>
              <w:rPr>
                <w:color w:val="000000"/>
                <w:sz w:val="22"/>
                <w:szCs w:val="22"/>
                <w:lang w:eastAsia="en-US"/>
              </w:rPr>
            </w:pPr>
            <w:r w:rsidRPr="00D33A48">
              <w:t>DipEncoder</w:t>
            </w:r>
          </w:p>
        </w:tc>
        <w:tc>
          <w:tcPr>
            <w:tcW w:w="1376" w:type="dxa"/>
            <w:noWrap/>
            <w:hideMark/>
          </w:tcPr>
          <w:p w14:paraId="25DC0762" w14:textId="20E58599" w:rsidR="00A05FF3" w:rsidRPr="00823579" w:rsidRDefault="00A05FF3" w:rsidP="00A05FF3">
            <w:pPr>
              <w:spacing w:line="240" w:lineRule="auto"/>
              <w:jc w:val="left"/>
              <w:rPr>
                <w:color w:val="000000"/>
                <w:sz w:val="22"/>
                <w:szCs w:val="22"/>
                <w:lang w:eastAsia="en-US"/>
              </w:rPr>
            </w:pPr>
            <w:r w:rsidRPr="00D33A48">
              <w:t>DEC</w:t>
            </w:r>
          </w:p>
        </w:tc>
      </w:tr>
      <w:tr w:rsidR="00A05FF3" w:rsidRPr="00823579" w14:paraId="68C84E53" w14:textId="77777777" w:rsidTr="00A05FF3">
        <w:trPr>
          <w:trHeight w:val="300"/>
        </w:trPr>
        <w:tc>
          <w:tcPr>
            <w:tcW w:w="1016" w:type="dxa"/>
            <w:noWrap/>
            <w:hideMark/>
          </w:tcPr>
          <w:p w14:paraId="6D0DD3FB" w14:textId="77777777" w:rsidR="00A05FF3" w:rsidRPr="00823579" w:rsidRDefault="00A05FF3" w:rsidP="00A05FF3">
            <w:pPr>
              <w:spacing w:line="240" w:lineRule="auto"/>
              <w:jc w:val="right"/>
              <w:rPr>
                <w:color w:val="000000"/>
                <w:sz w:val="22"/>
                <w:szCs w:val="22"/>
                <w:lang w:eastAsia="en-US"/>
              </w:rPr>
            </w:pPr>
            <w:r w:rsidRPr="00823579">
              <w:t>13</w:t>
            </w:r>
          </w:p>
        </w:tc>
        <w:tc>
          <w:tcPr>
            <w:tcW w:w="1376" w:type="dxa"/>
            <w:noWrap/>
            <w:hideMark/>
          </w:tcPr>
          <w:p w14:paraId="468A3780" w14:textId="45E21D60" w:rsidR="00A05FF3" w:rsidRPr="00823579" w:rsidRDefault="00A05FF3" w:rsidP="00A05FF3">
            <w:pPr>
              <w:spacing w:line="240" w:lineRule="auto"/>
              <w:jc w:val="left"/>
              <w:rPr>
                <w:color w:val="000000"/>
                <w:sz w:val="22"/>
                <w:szCs w:val="22"/>
                <w:lang w:eastAsia="en-US"/>
              </w:rPr>
            </w:pPr>
            <w:r w:rsidRPr="00D33A48">
              <w:t>DipEncoder</w:t>
            </w:r>
          </w:p>
        </w:tc>
        <w:tc>
          <w:tcPr>
            <w:tcW w:w="1376" w:type="dxa"/>
            <w:noWrap/>
            <w:hideMark/>
          </w:tcPr>
          <w:p w14:paraId="3F7FF1F5" w14:textId="7184BC87" w:rsidR="00A05FF3" w:rsidRPr="00823579" w:rsidRDefault="00A05FF3" w:rsidP="00A05FF3">
            <w:pPr>
              <w:spacing w:line="240" w:lineRule="auto"/>
              <w:jc w:val="left"/>
              <w:rPr>
                <w:color w:val="000000"/>
                <w:sz w:val="22"/>
                <w:szCs w:val="22"/>
                <w:lang w:eastAsia="en-US"/>
              </w:rPr>
            </w:pPr>
            <w:r w:rsidRPr="00D33A48">
              <w:t>DKM</w:t>
            </w:r>
          </w:p>
        </w:tc>
        <w:tc>
          <w:tcPr>
            <w:tcW w:w="1376" w:type="dxa"/>
            <w:noWrap/>
            <w:hideMark/>
          </w:tcPr>
          <w:p w14:paraId="2A721048" w14:textId="462B2D73" w:rsidR="00A05FF3" w:rsidRPr="00823579" w:rsidRDefault="00A05FF3" w:rsidP="00A05FF3">
            <w:pPr>
              <w:spacing w:line="240" w:lineRule="auto"/>
              <w:jc w:val="left"/>
              <w:rPr>
                <w:color w:val="000000"/>
                <w:sz w:val="22"/>
                <w:szCs w:val="22"/>
                <w:lang w:eastAsia="en-US"/>
              </w:rPr>
            </w:pPr>
            <w:r w:rsidRPr="00D33A48">
              <w:t>DipEncoder</w:t>
            </w:r>
          </w:p>
        </w:tc>
        <w:tc>
          <w:tcPr>
            <w:tcW w:w="1376" w:type="dxa"/>
            <w:noWrap/>
            <w:hideMark/>
          </w:tcPr>
          <w:p w14:paraId="74E7708C" w14:textId="74FC6FD6" w:rsidR="00A05FF3" w:rsidRPr="00823579" w:rsidRDefault="00A05FF3" w:rsidP="00A05FF3">
            <w:pPr>
              <w:spacing w:line="240" w:lineRule="auto"/>
              <w:jc w:val="left"/>
              <w:rPr>
                <w:color w:val="000000"/>
                <w:sz w:val="22"/>
                <w:szCs w:val="22"/>
                <w:lang w:eastAsia="en-US"/>
              </w:rPr>
            </w:pPr>
            <w:r w:rsidRPr="00D33A48">
              <w:t>DipEncoder</w:t>
            </w:r>
          </w:p>
        </w:tc>
        <w:tc>
          <w:tcPr>
            <w:tcW w:w="1376" w:type="dxa"/>
            <w:noWrap/>
            <w:hideMark/>
          </w:tcPr>
          <w:p w14:paraId="6DD59541" w14:textId="35870641" w:rsidR="00A05FF3" w:rsidRPr="00823579" w:rsidRDefault="00A05FF3" w:rsidP="00A05FF3">
            <w:pPr>
              <w:spacing w:line="240" w:lineRule="auto"/>
              <w:jc w:val="left"/>
              <w:rPr>
                <w:color w:val="000000"/>
                <w:sz w:val="22"/>
                <w:szCs w:val="22"/>
                <w:lang w:eastAsia="en-US"/>
              </w:rPr>
            </w:pPr>
            <w:r w:rsidRPr="00D33A48">
              <w:t>DCN</w:t>
            </w:r>
          </w:p>
        </w:tc>
        <w:tc>
          <w:tcPr>
            <w:tcW w:w="1376" w:type="dxa"/>
            <w:noWrap/>
            <w:hideMark/>
          </w:tcPr>
          <w:p w14:paraId="35CBDC1E" w14:textId="7AECFECE" w:rsidR="00A05FF3" w:rsidRPr="00823579" w:rsidRDefault="00A05FF3" w:rsidP="00A05FF3">
            <w:pPr>
              <w:spacing w:line="240" w:lineRule="auto"/>
              <w:jc w:val="left"/>
              <w:rPr>
                <w:color w:val="000000"/>
                <w:sz w:val="22"/>
                <w:szCs w:val="22"/>
                <w:lang w:eastAsia="en-US"/>
              </w:rPr>
            </w:pPr>
            <w:r w:rsidRPr="00D33A48">
              <w:t>DCN</w:t>
            </w:r>
          </w:p>
        </w:tc>
      </w:tr>
      <w:tr w:rsidR="00A05FF3" w:rsidRPr="00823579" w14:paraId="039659EC" w14:textId="77777777" w:rsidTr="00A05FF3">
        <w:trPr>
          <w:trHeight w:val="300"/>
        </w:trPr>
        <w:tc>
          <w:tcPr>
            <w:tcW w:w="1016" w:type="dxa"/>
            <w:noWrap/>
            <w:hideMark/>
          </w:tcPr>
          <w:p w14:paraId="6771C7C7" w14:textId="77777777" w:rsidR="00A05FF3" w:rsidRPr="00823579" w:rsidRDefault="00A05FF3" w:rsidP="00A05FF3">
            <w:pPr>
              <w:spacing w:line="240" w:lineRule="auto"/>
              <w:jc w:val="right"/>
              <w:rPr>
                <w:color w:val="000000"/>
                <w:sz w:val="22"/>
                <w:szCs w:val="22"/>
                <w:lang w:eastAsia="en-US"/>
              </w:rPr>
            </w:pPr>
            <w:r w:rsidRPr="00823579">
              <w:t>14</w:t>
            </w:r>
          </w:p>
        </w:tc>
        <w:tc>
          <w:tcPr>
            <w:tcW w:w="1376" w:type="dxa"/>
            <w:noWrap/>
            <w:hideMark/>
          </w:tcPr>
          <w:p w14:paraId="130A0047" w14:textId="7847BE1B" w:rsidR="00A05FF3" w:rsidRPr="00823579" w:rsidRDefault="00A05FF3" w:rsidP="00A05FF3">
            <w:pPr>
              <w:spacing w:line="240" w:lineRule="auto"/>
              <w:jc w:val="left"/>
              <w:rPr>
                <w:color w:val="000000"/>
                <w:sz w:val="22"/>
                <w:szCs w:val="22"/>
                <w:lang w:eastAsia="en-US"/>
              </w:rPr>
            </w:pPr>
            <w:r w:rsidRPr="00D33A48">
              <w:t>DeepECT</w:t>
            </w:r>
          </w:p>
        </w:tc>
        <w:tc>
          <w:tcPr>
            <w:tcW w:w="1376" w:type="dxa"/>
            <w:noWrap/>
            <w:hideMark/>
          </w:tcPr>
          <w:p w14:paraId="01B95540" w14:textId="221F4926" w:rsidR="00A05FF3" w:rsidRPr="00823579" w:rsidRDefault="00A05FF3" w:rsidP="00A05FF3">
            <w:pPr>
              <w:spacing w:line="240" w:lineRule="auto"/>
              <w:jc w:val="left"/>
              <w:rPr>
                <w:color w:val="000000"/>
                <w:sz w:val="22"/>
                <w:szCs w:val="22"/>
                <w:lang w:eastAsia="en-US"/>
              </w:rPr>
            </w:pPr>
            <w:r w:rsidRPr="00D33A48">
              <w:t>DeepECT</w:t>
            </w:r>
          </w:p>
        </w:tc>
        <w:tc>
          <w:tcPr>
            <w:tcW w:w="1376" w:type="dxa"/>
            <w:noWrap/>
            <w:hideMark/>
          </w:tcPr>
          <w:p w14:paraId="3E08273B" w14:textId="08C90058" w:rsidR="00A05FF3" w:rsidRPr="00823579" w:rsidRDefault="00A05FF3" w:rsidP="00A05FF3">
            <w:pPr>
              <w:spacing w:line="240" w:lineRule="auto"/>
              <w:jc w:val="left"/>
              <w:rPr>
                <w:color w:val="000000"/>
                <w:sz w:val="22"/>
                <w:szCs w:val="22"/>
                <w:lang w:eastAsia="en-US"/>
              </w:rPr>
            </w:pPr>
            <w:r w:rsidRPr="00D33A48">
              <w:t>DeepECT</w:t>
            </w:r>
          </w:p>
        </w:tc>
        <w:tc>
          <w:tcPr>
            <w:tcW w:w="1376" w:type="dxa"/>
            <w:noWrap/>
            <w:hideMark/>
          </w:tcPr>
          <w:p w14:paraId="59D5D801" w14:textId="18E27D3D" w:rsidR="00A05FF3" w:rsidRPr="00823579" w:rsidRDefault="00A05FF3" w:rsidP="00A05FF3">
            <w:pPr>
              <w:spacing w:line="240" w:lineRule="auto"/>
              <w:jc w:val="left"/>
              <w:rPr>
                <w:color w:val="000000"/>
                <w:sz w:val="22"/>
                <w:szCs w:val="22"/>
                <w:lang w:eastAsia="en-US"/>
              </w:rPr>
            </w:pPr>
            <w:r w:rsidRPr="00D33A48">
              <w:t>DeepECT</w:t>
            </w:r>
          </w:p>
        </w:tc>
        <w:tc>
          <w:tcPr>
            <w:tcW w:w="1376" w:type="dxa"/>
            <w:noWrap/>
            <w:hideMark/>
          </w:tcPr>
          <w:p w14:paraId="7BCC7979" w14:textId="37265055" w:rsidR="00A05FF3" w:rsidRPr="00823579" w:rsidRDefault="00A05FF3" w:rsidP="00A05FF3">
            <w:pPr>
              <w:spacing w:line="240" w:lineRule="auto"/>
              <w:jc w:val="left"/>
              <w:rPr>
                <w:color w:val="000000"/>
                <w:sz w:val="22"/>
                <w:szCs w:val="22"/>
                <w:lang w:eastAsia="en-US"/>
              </w:rPr>
            </w:pPr>
            <w:r w:rsidRPr="00D33A48">
              <w:t>AEC</w:t>
            </w:r>
          </w:p>
        </w:tc>
        <w:tc>
          <w:tcPr>
            <w:tcW w:w="1376" w:type="dxa"/>
            <w:noWrap/>
            <w:hideMark/>
          </w:tcPr>
          <w:p w14:paraId="6E5D125D" w14:textId="01EE9FC9" w:rsidR="00A05FF3" w:rsidRPr="00823579" w:rsidRDefault="00A05FF3" w:rsidP="00A05FF3">
            <w:pPr>
              <w:spacing w:line="240" w:lineRule="auto"/>
              <w:jc w:val="left"/>
              <w:rPr>
                <w:color w:val="000000"/>
                <w:sz w:val="22"/>
                <w:szCs w:val="22"/>
                <w:lang w:eastAsia="en-US"/>
              </w:rPr>
            </w:pPr>
            <w:r w:rsidRPr="00D33A48">
              <w:t>DeepECT</w:t>
            </w:r>
          </w:p>
        </w:tc>
      </w:tr>
      <w:tr w:rsidR="00A05FF3" w:rsidRPr="00823579" w14:paraId="3095D9E2" w14:textId="77777777" w:rsidTr="00A05FF3">
        <w:trPr>
          <w:trHeight w:val="300"/>
        </w:trPr>
        <w:tc>
          <w:tcPr>
            <w:tcW w:w="1016" w:type="dxa"/>
            <w:noWrap/>
            <w:hideMark/>
          </w:tcPr>
          <w:p w14:paraId="3A046802" w14:textId="77777777" w:rsidR="00A05FF3" w:rsidRPr="00823579" w:rsidRDefault="00A05FF3" w:rsidP="00A05FF3">
            <w:pPr>
              <w:spacing w:line="240" w:lineRule="auto"/>
              <w:jc w:val="right"/>
              <w:rPr>
                <w:color w:val="000000"/>
                <w:sz w:val="22"/>
                <w:szCs w:val="22"/>
                <w:lang w:eastAsia="en-US"/>
              </w:rPr>
            </w:pPr>
            <w:r w:rsidRPr="00823579">
              <w:t>15</w:t>
            </w:r>
          </w:p>
        </w:tc>
        <w:tc>
          <w:tcPr>
            <w:tcW w:w="1376" w:type="dxa"/>
            <w:noWrap/>
            <w:hideMark/>
          </w:tcPr>
          <w:p w14:paraId="5616F42F" w14:textId="2336963B" w:rsidR="00A05FF3" w:rsidRPr="00823579" w:rsidRDefault="00A05FF3" w:rsidP="00A05FF3">
            <w:pPr>
              <w:spacing w:line="240" w:lineRule="auto"/>
              <w:jc w:val="left"/>
              <w:rPr>
                <w:color w:val="000000"/>
                <w:sz w:val="22"/>
                <w:szCs w:val="22"/>
                <w:lang w:eastAsia="en-US"/>
              </w:rPr>
            </w:pPr>
            <w:r w:rsidRPr="00D33A48">
              <w:t>AEC</w:t>
            </w:r>
          </w:p>
        </w:tc>
        <w:tc>
          <w:tcPr>
            <w:tcW w:w="1376" w:type="dxa"/>
            <w:noWrap/>
            <w:hideMark/>
          </w:tcPr>
          <w:p w14:paraId="49A298A6" w14:textId="032C6C65" w:rsidR="00A05FF3" w:rsidRPr="00823579" w:rsidRDefault="00A05FF3" w:rsidP="00A05FF3">
            <w:pPr>
              <w:spacing w:line="240" w:lineRule="auto"/>
              <w:jc w:val="left"/>
              <w:rPr>
                <w:color w:val="000000"/>
                <w:sz w:val="22"/>
                <w:szCs w:val="22"/>
                <w:lang w:eastAsia="en-US"/>
              </w:rPr>
            </w:pPr>
            <w:r w:rsidRPr="00D33A48">
              <w:t>AEC</w:t>
            </w:r>
          </w:p>
        </w:tc>
        <w:tc>
          <w:tcPr>
            <w:tcW w:w="1376" w:type="dxa"/>
            <w:noWrap/>
            <w:hideMark/>
          </w:tcPr>
          <w:p w14:paraId="7DC6EF85" w14:textId="743A7409" w:rsidR="00A05FF3" w:rsidRPr="00823579" w:rsidRDefault="00A05FF3" w:rsidP="00A05FF3">
            <w:pPr>
              <w:spacing w:line="240" w:lineRule="auto"/>
              <w:jc w:val="left"/>
              <w:rPr>
                <w:color w:val="000000"/>
                <w:sz w:val="22"/>
                <w:szCs w:val="22"/>
                <w:lang w:eastAsia="en-US"/>
              </w:rPr>
            </w:pPr>
            <w:r w:rsidRPr="00D33A48">
              <w:t>AEC</w:t>
            </w:r>
          </w:p>
        </w:tc>
        <w:tc>
          <w:tcPr>
            <w:tcW w:w="1376" w:type="dxa"/>
            <w:noWrap/>
            <w:hideMark/>
          </w:tcPr>
          <w:p w14:paraId="53DFABA4" w14:textId="035CBC01" w:rsidR="00A05FF3" w:rsidRPr="00823579" w:rsidRDefault="00A05FF3" w:rsidP="00A05FF3">
            <w:pPr>
              <w:spacing w:line="240" w:lineRule="auto"/>
              <w:jc w:val="left"/>
              <w:rPr>
                <w:color w:val="000000"/>
                <w:sz w:val="22"/>
                <w:szCs w:val="22"/>
                <w:lang w:eastAsia="en-US"/>
              </w:rPr>
            </w:pPr>
            <w:r w:rsidRPr="00D33A48">
              <w:t>AEC</w:t>
            </w:r>
          </w:p>
        </w:tc>
        <w:tc>
          <w:tcPr>
            <w:tcW w:w="1376" w:type="dxa"/>
            <w:noWrap/>
            <w:hideMark/>
          </w:tcPr>
          <w:p w14:paraId="46C882D4" w14:textId="369DDB48" w:rsidR="00A05FF3" w:rsidRPr="00823579" w:rsidRDefault="00A05FF3" w:rsidP="00A05FF3">
            <w:pPr>
              <w:spacing w:line="240" w:lineRule="auto"/>
              <w:jc w:val="left"/>
              <w:rPr>
                <w:color w:val="000000"/>
                <w:sz w:val="22"/>
                <w:szCs w:val="22"/>
                <w:lang w:eastAsia="en-US"/>
              </w:rPr>
            </w:pPr>
            <w:r w:rsidRPr="00D33A48">
              <w:t>DeepECT</w:t>
            </w:r>
          </w:p>
        </w:tc>
        <w:tc>
          <w:tcPr>
            <w:tcW w:w="1376" w:type="dxa"/>
            <w:noWrap/>
            <w:hideMark/>
          </w:tcPr>
          <w:p w14:paraId="154FC719" w14:textId="46D6D7A5" w:rsidR="00A05FF3" w:rsidRPr="00823579" w:rsidRDefault="00A05FF3" w:rsidP="00A05FF3">
            <w:pPr>
              <w:spacing w:line="240" w:lineRule="auto"/>
              <w:jc w:val="left"/>
              <w:rPr>
                <w:color w:val="000000"/>
                <w:sz w:val="22"/>
                <w:szCs w:val="22"/>
                <w:lang w:eastAsia="en-US"/>
              </w:rPr>
            </w:pPr>
            <w:r w:rsidRPr="00D33A48">
              <w:t>AEC</w:t>
            </w:r>
          </w:p>
        </w:tc>
      </w:tr>
    </w:tbl>
    <w:p w14:paraId="5FB0279C" w14:textId="77777777" w:rsidR="009F4474" w:rsidRPr="00823579" w:rsidRDefault="009F4474" w:rsidP="00284D80">
      <w:pPr>
        <w:tabs>
          <w:tab w:val="left" w:pos="216"/>
        </w:tabs>
        <w:spacing w:after="0"/>
        <w:rPr>
          <w:rFonts w:eastAsia="Palatino Linotype"/>
        </w:rPr>
      </w:pPr>
    </w:p>
    <w:p w14:paraId="3E3FAE22" w14:textId="2C082C3D" w:rsidR="00F678E2" w:rsidRPr="00823579" w:rsidRDefault="00F678E2" w:rsidP="00284D80">
      <w:pPr>
        <w:tabs>
          <w:tab w:val="left" w:pos="216"/>
        </w:tabs>
        <w:spacing w:after="0"/>
        <w:rPr>
          <w:rFonts w:eastAsia="Palatino Linotype"/>
        </w:rPr>
      </w:pPr>
    </w:p>
    <w:p w14:paraId="17B54656" w14:textId="4174CD53" w:rsidR="00916F17" w:rsidRDefault="001B41D0" w:rsidP="00284D80">
      <w:pPr>
        <w:tabs>
          <w:tab w:val="left" w:pos="216"/>
        </w:tabs>
        <w:spacing w:after="0"/>
        <w:rPr>
          <w:rFonts w:eastAsia="Palatino Linotype"/>
        </w:rPr>
      </w:pPr>
      <w:r w:rsidRPr="00823579">
        <w:rPr>
          <w:rFonts w:eastAsia="Palatino Linotype"/>
        </w:rPr>
        <w:t xml:space="preserve">In Fig </w:t>
      </w:r>
      <w:r w:rsidR="00056CC2">
        <w:rPr>
          <w:rFonts w:eastAsia="Palatino Linotype"/>
        </w:rPr>
        <w:t>4</w:t>
      </w:r>
      <w:r w:rsidRPr="00823579">
        <w:rPr>
          <w:rFonts w:eastAsia="Palatino Linotype"/>
        </w:rPr>
        <w:t>, a statistical analysis can be reviewed carried out via Bonferroni corrected t-tests.</w:t>
      </w:r>
      <w:r w:rsidR="009F4474" w:rsidRPr="00823579">
        <w:rPr>
          <w:rFonts w:eastAsia="Palatino Linotype"/>
        </w:rPr>
        <w:t xml:space="preserve"> This validates our results further by indicating </w:t>
      </w:r>
      <w:r w:rsidR="005F621B">
        <w:rPr>
          <w:rFonts w:eastAsia="Palatino Linotype"/>
        </w:rPr>
        <w:t>which methods shown a statistically significant difference. The three best performing methods, ACeDeC, DCN and VaDE do not have a significant difference among themselves while having a significant difference to all other methods</w:t>
      </w:r>
      <w:r w:rsidR="0006213D">
        <w:rPr>
          <w:rFonts w:eastAsia="Palatino Linotype"/>
        </w:rPr>
        <w:t xml:space="preserve"> except Isomap</w:t>
      </w:r>
      <w:r w:rsidR="00DB1BE7">
        <w:rPr>
          <w:rFonts w:eastAsia="Palatino Linotype"/>
        </w:rPr>
        <w:t>, when considering the ARI</w:t>
      </w:r>
      <w:r w:rsidR="00813FCD">
        <w:rPr>
          <w:rFonts w:eastAsia="Palatino Linotype"/>
        </w:rPr>
        <w:t xml:space="preserve">, </w:t>
      </w:r>
      <w:r w:rsidR="00DB1BE7">
        <w:rPr>
          <w:rFonts w:eastAsia="Palatino Linotype"/>
        </w:rPr>
        <w:t>AMI</w:t>
      </w:r>
      <w:r w:rsidR="00813FCD">
        <w:rPr>
          <w:rFonts w:eastAsia="Palatino Linotype"/>
        </w:rPr>
        <w:t xml:space="preserve"> and SS</w:t>
      </w:r>
      <w:r w:rsidR="00DB1BE7">
        <w:rPr>
          <w:rFonts w:eastAsia="Palatino Linotype"/>
        </w:rPr>
        <w:t xml:space="preserve"> metrics</w:t>
      </w:r>
      <w:r w:rsidR="005F621B">
        <w:rPr>
          <w:rFonts w:eastAsia="Palatino Linotype"/>
        </w:rPr>
        <w:t xml:space="preserve">. </w:t>
      </w:r>
      <w:r w:rsidR="00916F17">
        <w:rPr>
          <w:rFonts w:eastAsia="Palatino Linotype"/>
        </w:rPr>
        <w:t xml:space="preserve">The Purity metric indicates only that Isomap, ACeDeC and AEC are statistically different to all other methods. </w:t>
      </w:r>
    </w:p>
    <w:p w14:paraId="6EC7B556" w14:textId="77777777" w:rsidR="00916F17" w:rsidRDefault="00916F17" w:rsidP="00284D80">
      <w:pPr>
        <w:tabs>
          <w:tab w:val="left" w:pos="216"/>
        </w:tabs>
        <w:spacing w:after="0"/>
        <w:rPr>
          <w:rFonts w:eastAsia="Palatino Linotype"/>
        </w:rPr>
      </w:pPr>
    </w:p>
    <w:p w14:paraId="5095EA7D" w14:textId="2058191A" w:rsidR="00F678E2" w:rsidRPr="00823579" w:rsidRDefault="00DB1BE7" w:rsidP="00284D80">
      <w:pPr>
        <w:tabs>
          <w:tab w:val="left" w:pos="216"/>
        </w:tabs>
        <w:spacing w:after="0"/>
        <w:rPr>
          <w:rFonts w:eastAsia="Palatino Linotype"/>
        </w:rPr>
      </w:pPr>
      <w:r>
        <w:rPr>
          <w:rFonts w:eastAsia="Palatino Linotype"/>
        </w:rPr>
        <w:t>As expected, PCA and ICA do not show a statistical difference.</w:t>
      </w:r>
      <w:r w:rsidR="00FE6A29">
        <w:rPr>
          <w:rFonts w:eastAsia="Palatino Linotype"/>
        </w:rPr>
        <w:t xml:space="preserve"> The CHS metric (which has no upper bound) clearly shows that the methods with the lowest performances, AEC and DeepECT, are statistically different from all other methods due to their significantly lower scores.  </w:t>
      </w:r>
      <w:r w:rsidR="00813FCD">
        <w:rPr>
          <w:rFonts w:eastAsia="Palatino Linotype"/>
        </w:rPr>
        <w:t xml:space="preserve">However, the DBS metric (which has a reversed range) shows again that VaDE and DCN, the better performing algorithms do not have a statistical difference. </w:t>
      </w:r>
    </w:p>
    <w:p w14:paraId="3973CF21" w14:textId="3A1D6CB7" w:rsidR="001B41D0" w:rsidRPr="00823579" w:rsidRDefault="003F1398" w:rsidP="00284D80">
      <w:pPr>
        <w:tabs>
          <w:tab w:val="left" w:pos="216"/>
        </w:tabs>
        <w:spacing w:after="0"/>
        <w:rPr>
          <w:rFonts w:eastAsia="Palatino Linotype"/>
        </w:rPr>
      </w:pPr>
      <w:r>
        <w:rPr>
          <w:rFonts w:eastAsia="Palatino Linotype"/>
          <w:noProof/>
        </w:rPr>
        <w:lastRenderedPageBreak/>
        <w:drawing>
          <wp:inline distT="0" distB="0" distL="0" distR="0" wp14:anchorId="19C34D50" wp14:editId="7C864437">
            <wp:extent cx="4721860" cy="7813040"/>
            <wp:effectExtent l="0" t="0" r="2540" b="0"/>
            <wp:docPr id="26439975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721860" cy="7813040"/>
                    </a:xfrm>
                    <a:prstGeom prst="rect">
                      <a:avLst/>
                    </a:prstGeom>
                    <a:noFill/>
                    <a:ln>
                      <a:noFill/>
                    </a:ln>
                  </pic:spPr>
                </pic:pic>
              </a:graphicData>
            </a:graphic>
          </wp:inline>
        </w:drawing>
      </w:r>
    </w:p>
    <w:p w14:paraId="1126F3C2" w14:textId="48A22C4C" w:rsidR="00C36F03" w:rsidRPr="00594932" w:rsidRDefault="00B278FD" w:rsidP="00594932">
      <w:pPr>
        <w:tabs>
          <w:tab w:val="left" w:pos="216"/>
        </w:tabs>
        <w:spacing w:after="0"/>
        <w:rPr>
          <w:rFonts w:eastAsia="Palatino Linotype"/>
        </w:rPr>
      </w:pPr>
      <w:r w:rsidRPr="00823579">
        <w:rPr>
          <w:rFonts w:eastAsia="Palatino Linotype"/>
        </w:rPr>
        <w:t xml:space="preserve">Figure </w:t>
      </w:r>
      <w:r w:rsidR="00056CC2">
        <w:rPr>
          <w:rFonts w:eastAsia="Palatino Linotype"/>
        </w:rPr>
        <w:t>4</w:t>
      </w:r>
      <w:r w:rsidRPr="00823579">
        <w:rPr>
          <w:rFonts w:eastAsia="Palatino Linotype"/>
        </w:rPr>
        <w:t xml:space="preserve"> - </w:t>
      </w:r>
      <w:r w:rsidR="006F71C8" w:rsidRPr="00823579">
        <w:t>P value of t-tests (with a Bonferroni correction) for each of the metric on all 95 simulations (** represents p &lt; 0.01, * represents 0.01&lt;p&lt;0.05, while no text represents 0.05&lt;p).</w:t>
      </w:r>
    </w:p>
    <w:p w14:paraId="7036DE65" w14:textId="49C584A2" w:rsidR="00FF30DF" w:rsidRPr="00823579" w:rsidRDefault="00BC6A9A" w:rsidP="00FF30DF">
      <w:pPr>
        <w:pStyle w:val="Heading1"/>
        <w:rPr>
          <w:rFonts w:cs="Times New Roman"/>
        </w:rPr>
      </w:pPr>
      <w:r>
        <w:rPr>
          <w:rFonts w:cs="Times New Roman"/>
        </w:rPr>
        <w:lastRenderedPageBreak/>
        <w:t>Conclusions</w:t>
      </w:r>
    </w:p>
    <w:p w14:paraId="5C27DA50" w14:textId="0F7E0D82" w:rsidR="007B24C6" w:rsidRDefault="007B24C6" w:rsidP="00FF30DF">
      <w:r>
        <w:t xml:space="preserve">Our study </w:t>
      </w:r>
      <w:r w:rsidRPr="007B24C6">
        <w:t>presents a comprehensive evaluation of deep clustering algorithms for spike sorting, comparing their performance against traditional feature extraction methods combined with K-Means</w:t>
      </w:r>
      <w:r>
        <w:t xml:space="preserve"> from the perspective of six performance metrics on 95 datasets</w:t>
      </w:r>
      <w:r w:rsidRPr="007B24C6">
        <w:t xml:space="preserve">. Our results demonstrate that certain deep clustering approaches, particularly ACeDeC, DDC, </w:t>
      </w:r>
      <w:r>
        <w:t xml:space="preserve">DEC, IDEC </w:t>
      </w:r>
      <w:r w:rsidRPr="007B24C6">
        <w:t>and</w:t>
      </w:r>
      <w:r>
        <w:t xml:space="preserve"> VaDE</w:t>
      </w:r>
      <w:r w:rsidRPr="007B24C6">
        <w:t xml:space="preserve">, provide significant improvements over traditional methods, especially </w:t>
      </w:r>
      <w:r w:rsidR="004635B5">
        <w:t>when the number of clusters and</w:t>
      </w:r>
      <w:r w:rsidRPr="007B24C6">
        <w:t xml:space="preserve"> dataset complexity increases.</w:t>
      </w:r>
    </w:p>
    <w:p w14:paraId="0AC84A9D" w14:textId="3D48A44F" w:rsidR="00325650" w:rsidRDefault="00325650" w:rsidP="00FF30DF">
      <w:r w:rsidRPr="00325650">
        <w:t xml:space="preserve">The superior performance of </w:t>
      </w:r>
      <w:r>
        <w:t>deep clustering approaches</w:t>
      </w:r>
      <w:r w:rsidRPr="00325650">
        <w:t xml:space="preserve"> can be attributed to their ability to learn non-linear representations</w:t>
      </w:r>
      <w:r>
        <w:t xml:space="preserve"> (through autoencoders architectures in most approaches)</w:t>
      </w:r>
      <w:r w:rsidRPr="00325650">
        <w:t xml:space="preserve"> that better capture the complex structure of spike data while simultaneously optimizing clustering objective</w:t>
      </w:r>
      <w:r w:rsidR="00B7523C">
        <w:t xml:space="preserve">. This dual optimization enables them to create feature spaces tailored for clustering which combines the feature extraction and clustering steps of spike sorting into one. Moreover, in the traditional spike sorting pipeline, because these two steps are separated, there is no guarantee that the feature extraction step provided an adequate clustering space. This again is solved through the deep clustering approach. </w:t>
      </w:r>
    </w:p>
    <w:p w14:paraId="30A48921" w14:textId="3349B193" w:rsidR="00450C62" w:rsidRDefault="00B90759" w:rsidP="00FF30DF">
      <w:r w:rsidRPr="00B90759">
        <w:t xml:space="preserve">VaDE's strong performance highlights the effectiveness of generative approaches for spike sorting, suggesting that modeling the underlying distribution of spike data contributes significantly to </w:t>
      </w:r>
      <w:r>
        <w:t>clustering and thus,</w:t>
      </w:r>
      <w:r w:rsidRPr="00B90759">
        <w:t xml:space="preserve"> neuron identification. DDC's </w:t>
      </w:r>
      <w:r w:rsidR="006852B3">
        <w:t xml:space="preserve">simpler </w:t>
      </w:r>
      <w:r w:rsidRPr="00B90759">
        <w:t>density-based approach demonstrates the importance of accounting for varying cluster densities and shapes in neuronal recordings.</w:t>
      </w:r>
      <w:r w:rsidR="00450C62">
        <w:t xml:space="preserve"> The dual optimization of DEC and IDEC by combining the reconstruction loss with a clustering-specific loss in the autoencoder highlights their ability to </w:t>
      </w:r>
      <w:r w:rsidR="00450C62" w:rsidRPr="00450C62">
        <w:t>simultaneously learn effective data representations and perform clustering</w:t>
      </w:r>
      <w:r w:rsidR="00450C62">
        <w:t xml:space="preserve">. </w:t>
      </w:r>
      <w:r w:rsidR="00096972" w:rsidRPr="00096972">
        <w:t xml:space="preserve">Our analysis also revealed that not all deep clustering methods are equally suitable for spike sorting. </w:t>
      </w:r>
      <w:r w:rsidR="00096972">
        <w:t>Specifically,</w:t>
      </w:r>
      <w:r w:rsidR="00096972" w:rsidRPr="00096972">
        <w:t xml:space="preserve"> AEC and DeepECT consistently underperformed, even compared to </w:t>
      </w:r>
      <w:r w:rsidR="00C46B15">
        <w:t xml:space="preserve">the </w:t>
      </w:r>
      <w:r w:rsidR="00096972" w:rsidRPr="00096972">
        <w:t>simple</w:t>
      </w:r>
      <w:r w:rsidR="00C46B15">
        <w:t>st</w:t>
      </w:r>
      <w:r w:rsidR="00096972" w:rsidRPr="00096972">
        <w:t xml:space="preserve"> traditional approach </w:t>
      </w:r>
      <w:r w:rsidR="00C46B15">
        <w:t>of combining</w:t>
      </w:r>
      <w:r w:rsidR="00096972" w:rsidRPr="00096972">
        <w:t xml:space="preserve"> PCA with K-Means.</w:t>
      </w:r>
      <w:r w:rsidR="00F76898">
        <w:t xml:space="preserve"> Nevertheless, </w:t>
      </w:r>
      <w:r w:rsidR="00450C62" w:rsidRPr="00450C62">
        <w:t>Isomap's competitive performance suggests that future developments in spike sorting could benefit from further exploration of manifold learning approaches.</w:t>
      </w:r>
    </w:p>
    <w:p w14:paraId="5EF9B617" w14:textId="0672ED26" w:rsidR="00F76898" w:rsidRDefault="00A86BE9" w:rsidP="00FF30DF">
      <w:r>
        <w:t>O</w:t>
      </w:r>
      <w:r w:rsidR="001E68AE">
        <w:t xml:space="preserve">ur study </w:t>
      </w:r>
      <w:r>
        <w:t>analyse</w:t>
      </w:r>
      <w:r w:rsidR="001E68AE">
        <w:t xml:space="preserve"> </w:t>
      </w:r>
      <w:r w:rsidR="00C1271B">
        <w:t xml:space="preserve">whether </w:t>
      </w:r>
      <w:r w:rsidR="001E68AE">
        <w:t xml:space="preserve">deep clustering approaches </w:t>
      </w:r>
      <w:r w:rsidR="00C1271B">
        <w:t>could be</w:t>
      </w:r>
      <w:r w:rsidR="001E68AE">
        <w:t xml:space="preserve"> a </w:t>
      </w:r>
      <w:r>
        <w:t xml:space="preserve">potential </w:t>
      </w:r>
      <w:r w:rsidR="001E68AE">
        <w:t>substitute for both feature extraction and clustering in traditional</w:t>
      </w:r>
      <w:r w:rsidR="001E68AE">
        <w:t xml:space="preserve"> spike sorting</w:t>
      </w:r>
      <w:r w:rsidR="001E68AE">
        <w:t xml:space="preserve"> pipelines</w:t>
      </w:r>
      <w:r w:rsidR="00770C01">
        <w:t>.</w:t>
      </w:r>
      <w:r w:rsidR="004A7558">
        <w:t xml:space="preserve"> Nevertheless, limitations should be addressed in future work. Due to the computational resources required by deep clustering approaches, for real-time spike sorting optimizations or specialized hardware may be required. As recording hardware advances, the dataset sizes increases. Future work could evaluate the scalability of these methods. The datasets used incorporated realistic noise levels and scenarios, however, investigation could be conducted into the robustness of deep clustering methods against various noise types introduced into the neural signals and identification of drowned spikes. </w:t>
      </w:r>
    </w:p>
    <w:p w14:paraId="45A34E2D" w14:textId="2D9E057A" w:rsidR="00C70412" w:rsidRDefault="00C70412" w:rsidP="00FF30DF">
      <w:r w:rsidRPr="00C70412">
        <w:t xml:space="preserve">In conclusion, our findings suggest that deep clustering algorithms, particularly ACeDeC, DDC, </w:t>
      </w:r>
      <w:r>
        <w:t xml:space="preserve">DEC, IDEC </w:t>
      </w:r>
      <w:r w:rsidRPr="00C70412">
        <w:t>and</w:t>
      </w:r>
      <w:r>
        <w:t xml:space="preserve"> VaDE</w:t>
      </w:r>
      <w:r w:rsidRPr="00C70412">
        <w:t xml:space="preserve">, represent promising approaches for spike sorting that can overcome limitations of traditional methods. Their ability to jointly optimize feature extraction and clustering objectives makes them well-suited for the complex task of identifying individual neuronal activity in extracellular recordings. </w:t>
      </w:r>
      <w:r w:rsidR="005A0D1D">
        <w:t>Due to the advancement of recording hardware</w:t>
      </w:r>
      <w:r w:rsidRPr="00C70412">
        <w:t xml:space="preserve">, enabling the </w:t>
      </w:r>
      <w:r w:rsidRPr="00C70412">
        <w:lastRenderedPageBreak/>
        <w:t>simultaneous recording of thousands of neurons, such advanced clustering approaches will become increasingly important for accurate spike sorting and subsequent neuroscientific discoveries.</w:t>
      </w:r>
    </w:p>
    <w:p w14:paraId="343B6E07" w14:textId="77777777" w:rsidR="001E68AE" w:rsidRDefault="001E68AE" w:rsidP="00FF30DF"/>
    <w:p w14:paraId="72E2F1F5" w14:textId="20B12CDB" w:rsidR="000F5AF6" w:rsidRPr="00823579" w:rsidRDefault="000F5AF6" w:rsidP="000F5AF6">
      <w:pPr>
        <w:pStyle w:val="Heading1"/>
        <w:rPr>
          <w:rFonts w:cs="Times New Roman"/>
        </w:rPr>
      </w:pPr>
      <w:r w:rsidRPr="00823579">
        <w:rPr>
          <w:rFonts w:cs="Times New Roman"/>
        </w:rPr>
        <w:t>Bibliography</w:t>
      </w:r>
    </w:p>
    <w:p w14:paraId="40A77727" w14:textId="77777777" w:rsidR="002C3381" w:rsidRPr="00823579" w:rsidRDefault="000F5AF6" w:rsidP="002C3381">
      <w:pPr>
        <w:pStyle w:val="Bibliography"/>
      </w:pPr>
      <w:r w:rsidRPr="00823579">
        <w:fldChar w:fldCharType="begin"/>
      </w:r>
      <w:r w:rsidR="002C3381" w:rsidRPr="00823579">
        <w:instrText xml:space="preserve"> ADDIN ZOTERO_BIBL {"uncited":[],"omitted":[],"custom":[]} CSL_BIBLIOGRAPHY </w:instrText>
      </w:r>
      <w:r w:rsidRPr="00823579">
        <w:fldChar w:fldCharType="separate"/>
      </w:r>
      <w:r w:rsidR="002C3381" w:rsidRPr="00823579">
        <w:t>1.</w:t>
      </w:r>
      <w:r w:rsidR="002C3381" w:rsidRPr="00823579">
        <w:tab/>
        <w:t xml:space="preserve">Quiroga RQ. Spike sorting. Scholarpedia. 2007 Dec 21;2(12):3583. </w:t>
      </w:r>
    </w:p>
    <w:p w14:paraId="7392ED27" w14:textId="77777777" w:rsidR="002C3381" w:rsidRPr="00823579" w:rsidRDefault="002C3381" w:rsidP="002C3381">
      <w:pPr>
        <w:pStyle w:val="Bibliography"/>
      </w:pPr>
      <w:r w:rsidRPr="00823579">
        <w:t>2.</w:t>
      </w:r>
      <w:r w:rsidRPr="00823579">
        <w:tab/>
        <w:t>Carter M, Shieh J. Chapter 4 - Electrophysiology. In: Carter M, Shieh J, editors. Guide to Research Techniques in Neuroscience (Second Edition) [Internet]. San Diego: Academic Press; 2015 [cited 2022 Aug 2]. p. 89–115. Available from: https://www.sciencedirect.com/science/article/pii/B9780128005118000046</w:t>
      </w:r>
    </w:p>
    <w:p w14:paraId="66A0F723" w14:textId="77777777" w:rsidR="002C3381" w:rsidRPr="00823579" w:rsidRDefault="002C3381" w:rsidP="002C3381">
      <w:pPr>
        <w:pStyle w:val="Bibliography"/>
      </w:pPr>
      <w:r w:rsidRPr="00823579">
        <w:t>3.</w:t>
      </w:r>
      <w:r w:rsidRPr="00823579">
        <w:tab/>
        <w:t xml:space="preserve">Brown GD, Yamada S, Sejnowski TJ. Independent component analysis at the neural cocktail party. Trends Neurosci. 2001 Jan;24(1):54–63. </w:t>
      </w:r>
    </w:p>
    <w:p w14:paraId="4835F13A" w14:textId="77777777" w:rsidR="002C3381" w:rsidRPr="00823579" w:rsidRDefault="002C3381" w:rsidP="002C3381">
      <w:pPr>
        <w:pStyle w:val="Bibliography"/>
      </w:pPr>
      <w:r w:rsidRPr="00823579">
        <w:t>4.</w:t>
      </w:r>
      <w:r w:rsidRPr="00823579">
        <w:tab/>
        <w:t xml:space="preserve">Haykin S, Chen Z. The cocktail party problem. Neural Comput. 2005 Sep;17(9):1875–902. </w:t>
      </w:r>
    </w:p>
    <w:p w14:paraId="58740D0B" w14:textId="77777777" w:rsidR="002C3381" w:rsidRPr="00823579" w:rsidRDefault="002C3381" w:rsidP="002C3381">
      <w:pPr>
        <w:pStyle w:val="Bibliography"/>
      </w:pPr>
      <w:r w:rsidRPr="00823579">
        <w:t>5.</w:t>
      </w:r>
      <w:r w:rsidRPr="00823579">
        <w:tab/>
        <w:t xml:space="preserve">Rey HG, Pedreira C, Quian Quiroga R. Past, present and future of spike sorting techniques. Brain Res Bull. 2015 Oct 1;119:106–17. </w:t>
      </w:r>
    </w:p>
    <w:p w14:paraId="77254A11" w14:textId="77777777" w:rsidR="002C3381" w:rsidRPr="00823579" w:rsidRDefault="002C3381" w:rsidP="002C3381">
      <w:pPr>
        <w:pStyle w:val="Bibliography"/>
      </w:pPr>
      <w:r w:rsidRPr="00823579">
        <w:t>6.</w:t>
      </w:r>
      <w:r w:rsidRPr="00823579">
        <w:tab/>
        <w:t xml:space="preserve">Chung JE, Magland JF, Barnett AH, Tolosa VM, Tooker AC, Lee KY, et al. A fully automated approach to spike sorting. Neuron. 2017 Sep 13;95(6):1381-1394.e6. </w:t>
      </w:r>
    </w:p>
    <w:p w14:paraId="6C975DAB" w14:textId="77777777" w:rsidR="002C3381" w:rsidRPr="00823579" w:rsidRDefault="002C3381" w:rsidP="002C3381">
      <w:pPr>
        <w:pStyle w:val="Bibliography"/>
      </w:pPr>
      <w:r w:rsidRPr="00823579">
        <w:t>7.</w:t>
      </w:r>
      <w:r w:rsidRPr="00823579">
        <w:tab/>
        <w:t xml:space="preserve">Meister M, Pine J, Baylor DA. Multi-neuronal signals from the retina: acquisition and analysis. J Neurosci Methods. 1994 Jan 1;51(1):95–106. </w:t>
      </w:r>
    </w:p>
    <w:p w14:paraId="05F14DC1" w14:textId="77777777" w:rsidR="002C3381" w:rsidRPr="00823579" w:rsidRDefault="002C3381" w:rsidP="002C3381">
      <w:pPr>
        <w:pStyle w:val="Bibliography"/>
      </w:pPr>
      <w:r w:rsidRPr="00823579">
        <w:t>8.</w:t>
      </w:r>
      <w:r w:rsidRPr="00823579">
        <w:tab/>
        <w:t xml:space="preserve">Ebbesen CL, Reifenstein ET, Tang Q, Burgalossi A, Ray S, Schreiber S, et al. Cell Type-Specific Differences in Spike Timing and Spike Shape in the Rat Parasubiculum and Superficial Medial Entorhinal Cortex. Cell Rep. 2016 Jul 14;16(4):1005–15. </w:t>
      </w:r>
    </w:p>
    <w:p w14:paraId="1540967E" w14:textId="77777777" w:rsidR="002C3381" w:rsidRPr="00823579" w:rsidRDefault="002C3381" w:rsidP="002C3381">
      <w:pPr>
        <w:pStyle w:val="Bibliography"/>
      </w:pPr>
      <w:r w:rsidRPr="00823579">
        <w:t>9.</w:t>
      </w:r>
      <w:r w:rsidRPr="00823579">
        <w:tab/>
        <w:t xml:space="preserve">Pouzat C, Mazor O, Laurent G. Using noise signature to optimize spike-sorting and to assess neuronal classification quality. J Neurosci Methods. 2002 Dec 31;122(1):43–57. </w:t>
      </w:r>
    </w:p>
    <w:p w14:paraId="69DA2E25" w14:textId="77777777" w:rsidR="002C3381" w:rsidRPr="00823579" w:rsidRDefault="002C3381" w:rsidP="002C3381">
      <w:pPr>
        <w:pStyle w:val="Bibliography"/>
      </w:pPr>
      <w:r w:rsidRPr="00823579">
        <w:t>10.</w:t>
      </w:r>
      <w:r w:rsidRPr="00823579">
        <w:tab/>
        <w:t xml:space="preserve">Litke AM, Bezayiff N, Chichilnisky EJ, Cunningham W, Dabrowski W, Grillo AA, et al. What does the eye tell the brain?: Development of a system for the large-scale recording of retinal output activity. IEEE Trans Nucl Sci. 2004 Aug;51(4):1434–40. </w:t>
      </w:r>
    </w:p>
    <w:p w14:paraId="7229417E" w14:textId="77777777" w:rsidR="002C3381" w:rsidRPr="00823579" w:rsidRDefault="002C3381" w:rsidP="002C3381">
      <w:pPr>
        <w:pStyle w:val="Bibliography"/>
      </w:pPr>
      <w:r w:rsidRPr="00823579">
        <w:t>11.</w:t>
      </w:r>
      <w:r w:rsidRPr="00823579">
        <w:tab/>
        <w:t xml:space="preserve">Hulata E, Segev R, Ben-Jacob E. A method for spike sorting and detection based on wavelet packets and Shannon’s mutual information. J Neurosci Methods. 2002 May 30;117(1):1–12. </w:t>
      </w:r>
    </w:p>
    <w:p w14:paraId="33C268DF" w14:textId="77777777" w:rsidR="002C3381" w:rsidRPr="00823579" w:rsidRDefault="002C3381" w:rsidP="002C3381">
      <w:pPr>
        <w:pStyle w:val="Bibliography"/>
      </w:pPr>
      <w:r w:rsidRPr="00823579">
        <w:t>12.</w:t>
      </w:r>
      <w:r w:rsidRPr="00823579">
        <w:tab/>
        <w:t xml:space="preserve">Stevenson IH, Kording KP. How advances in neural recording affect data analysis. Nat Neurosci. 2011 Feb;14(2):139–42. </w:t>
      </w:r>
    </w:p>
    <w:p w14:paraId="443E14A5" w14:textId="77777777" w:rsidR="002C3381" w:rsidRPr="00823579" w:rsidRDefault="002C3381" w:rsidP="002C3381">
      <w:pPr>
        <w:pStyle w:val="Bibliography"/>
      </w:pPr>
      <w:r w:rsidRPr="00823579">
        <w:t>13.</w:t>
      </w:r>
      <w:r w:rsidRPr="00823579">
        <w:tab/>
        <w:t xml:space="preserve">Jun JJ, Steinmetz NA, Siegle JH, Denman DJ, Bauza M, Barbarits B, et al. Fully integrated silicon probes for high-density recording of neural activity. Nature. 2017 Nov;551(7679):232–6. </w:t>
      </w:r>
    </w:p>
    <w:p w14:paraId="1CAACB6B" w14:textId="77777777" w:rsidR="002C3381" w:rsidRPr="00823579" w:rsidRDefault="002C3381" w:rsidP="002C3381">
      <w:pPr>
        <w:pStyle w:val="Bibliography"/>
      </w:pPr>
      <w:r w:rsidRPr="00823579">
        <w:lastRenderedPageBreak/>
        <w:t>14.</w:t>
      </w:r>
      <w:r w:rsidRPr="00823579">
        <w:tab/>
        <w:t xml:space="preserve">Steinmetz NA, Aydin C, Lebedeva A, Okun M, Pachitariu M, Bauza M, et al. Neuropixels 2.0: A miniaturized high-density probe for stable, long-term brain recordings. Science. 2021 Apr 16;372(6539):eabf4588. </w:t>
      </w:r>
    </w:p>
    <w:p w14:paraId="5F4A9AAA" w14:textId="77777777" w:rsidR="002C3381" w:rsidRPr="00823579" w:rsidRDefault="002C3381" w:rsidP="002C3381">
      <w:pPr>
        <w:pStyle w:val="Bibliography"/>
      </w:pPr>
      <w:r w:rsidRPr="00823579">
        <w:t>15.</w:t>
      </w:r>
      <w:r w:rsidRPr="00823579">
        <w:tab/>
        <w:t>Pachitariu M, Steinmetz N, Kadir S, Carandini M, D HK. Kilosort: realtime spike-sorting for extracellular electrophysiology with hundreds of channels [Internet]. bioRxiv; 2016 [cited 2022 Jul 18]. p. 061481. Available from: https://www.biorxiv.org/content/10.1101/061481v1</w:t>
      </w:r>
    </w:p>
    <w:p w14:paraId="4C1C60F2" w14:textId="77777777" w:rsidR="002C3381" w:rsidRPr="00823579" w:rsidRDefault="002C3381" w:rsidP="002C3381">
      <w:pPr>
        <w:pStyle w:val="Bibliography"/>
      </w:pPr>
      <w:r w:rsidRPr="00823579">
        <w:t>16.</w:t>
      </w:r>
      <w:r w:rsidRPr="00823579">
        <w:tab/>
        <w:t xml:space="preserve">Yuan Y, Yang C, Si J. The M-Sorter: An automatic and robust spike detection and classification system. J Neurosci Methods. 2012 Sep 30;210(2):281–90. </w:t>
      </w:r>
    </w:p>
    <w:p w14:paraId="77C0010C" w14:textId="77777777" w:rsidR="002C3381" w:rsidRPr="00823579" w:rsidRDefault="002C3381" w:rsidP="002C3381">
      <w:pPr>
        <w:pStyle w:val="Bibliography"/>
      </w:pPr>
      <w:r w:rsidRPr="00823579">
        <w:t>17.</w:t>
      </w:r>
      <w:r w:rsidRPr="00823579">
        <w:tab/>
        <w:t xml:space="preserve">Pachitariu M, Sridhar S, Pennington J, Stringer C. Spike sorting with Kilosort4. Nat Methods. 2024 May;21(5):914–21. </w:t>
      </w:r>
    </w:p>
    <w:p w14:paraId="1BF52119" w14:textId="77777777" w:rsidR="002C3381" w:rsidRPr="00823579" w:rsidRDefault="002C3381" w:rsidP="002C3381">
      <w:pPr>
        <w:pStyle w:val="Bibliography"/>
      </w:pPr>
      <w:r w:rsidRPr="00823579">
        <w:t>18.</w:t>
      </w:r>
      <w:r w:rsidRPr="00823579">
        <w:tab/>
        <w:t xml:space="preserve">Pedreira C, Martinez J, Ison MJ, Quian Quiroga R. How many neurons can we see with current spike sorting algorithms? J Neurosci Methods. 2012 Oct 15;211(1):58–65. </w:t>
      </w:r>
    </w:p>
    <w:p w14:paraId="260379C0" w14:textId="77777777" w:rsidR="002C3381" w:rsidRPr="00823579" w:rsidRDefault="002C3381" w:rsidP="002C3381">
      <w:pPr>
        <w:pStyle w:val="Bibliography"/>
      </w:pPr>
      <w:r w:rsidRPr="00823579">
        <w:t>19.</w:t>
      </w:r>
      <w:r w:rsidRPr="00823579">
        <w:tab/>
        <w:t xml:space="preserve">Estivill-Castro V. Why so many clustering algorithms: a position paper. SIGKDD Explor Newsl. 2002 Jun 1;4(1):65–75. </w:t>
      </w:r>
    </w:p>
    <w:p w14:paraId="6E628108" w14:textId="77777777" w:rsidR="002C3381" w:rsidRPr="00823579" w:rsidRDefault="002C3381" w:rsidP="002C3381">
      <w:pPr>
        <w:pStyle w:val="Bibliography"/>
      </w:pPr>
      <w:r w:rsidRPr="00823579">
        <w:t>20.</w:t>
      </w:r>
      <w:r w:rsidRPr="00823579">
        <w:tab/>
        <w:t xml:space="preserve">Min E, Guo X, Liu Q, Zhang G, Cui J, Long J. A Survey of Clustering With Deep Learning: From the Perspective of Network Architecture. IEEE Access. 2018;6:39501–14. </w:t>
      </w:r>
    </w:p>
    <w:p w14:paraId="53FCF848" w14:textId="77777777" w:rsidR="002C3381" w:rsidRPr="00823579" w:rsidRDefault="002C3381" w:rsidP="002C3381">
      <w:pPr>
        <w:pStyle w:val="Bibliography"/>
      </w:pPr>
      <w:r w:rsidRPr="00823579">
        <w:t>21.</w:t>
      </w:r>
      <w:r w:rsidRPr="00823579">
        <w:tab/>
        <w:t xml:space="preserve">Pinaya W, Vieira S, Garcia-Dias R, Mechelli A. Autoencoders. In 2019. p. 193–208. </w:t>
      </w:r>
    </w:p>
    <w:p w14:paraId="2ACDBD0C" w14:textId="77777777" w:rsidR="002C3381" w:rsidRPr="00823579" w:rsidRDefault="002C3381" w:rsidP="002C3381">
      <w:pPr>
        <w:pStyle w:val="Bibliography"/>
      </w:pPr>
      <w:r w:rsidRPr="00823579">
        <w:t>22.</w:t>
      </w:r>
      <w:r w:rsidRPr="00823579">
        <w:tab/>
        <w:t>Baldi P. Autoencoders, Unsupervised Learning, and Deep Architectures. In: Proceedings of ICML Workshop on Unsupervised and Transfer Learning [Internet]. JMLR Workshop and Conference Proceedings; 2012 [cited 2021 Dec 22]. p. 37–49. Available from: https://proceedings.mlr.press/v27/baldi12a.html</w:t>
      </w:r>
    </w:p>
    <w:p w14:paraId="31DA3580" w14:textId="77777777" w:rsidR="002C3381" w:rsidRPr="00823579" w:rsidRDefault="002C3381" w:rsidP="002C3381">
      <w:pPr>
        <w:pStyle w:val="Bibliography"/>
      </w:pPr>
      <w:r w:rsidRPr="00823579">
        <w:t>23.</w:t>
      </w:r>
      <w:r w:rsidRPr="00823579">
        <w:tab/>
        <w:t xml:space="preserve">Hinton GE, Salakhutdinov RR. Reducing the dimensionality of data with neural networks. Science. 2006 Jul 28;313(5786):504–7. </w:t>
      </w:r>
    </w:p>
    <w:p w14:paraId="1B43358F" w14:textId="77777777" w:rsidR="002C3381" w:rsidRPr="00823579" w:rsidRDefault="002C3381" w:rsidP="002C3381">
      <w:pPr>
        <w:pStyle w:val="Bibliography"/>
      </w:pPr>
      <w:r w:rsidRPr="00823579">
        <w:t>24.</w:t>
      </w:r>
      <w:r w:rsidRPr="00823579">
        <w:tab/>
        <w:t xml:space="preserve">Wang W, Huang Y, Wang Y, Wang L. Generalized Autoencoder: A Neural Network Framework for Dimensionality Reduction. In: 2014 IEEE Conference on Computer Vision and Pattern Recognition Workshops. 2014. p. 496–503. </w:t>
      </w:r>
    </w:p>
    <w:p w14:paraId="7C6A826A" w14:textId="77777777" w:rsidR="002C3381" w:rsidRPr="00823579" w:rsidRDefault="002C3381" w:rsidP="002C3381">
      <w:pPr>
        <w:pStyle w:val="Bibliography"/>
      </w:pPr>
      <w:r w:rsidRPr="00823579">
        <w:t>25.</w:t>
      </w:r>
      <w:r w:rsidRPr="00823579">
        <w:tab/>
        <w:t xml:space="preserve">Wang Y, Yao H, Zhao S. Auto-encoder based dimensionality reduction. Neurocomputing. 2016 Apr 5;184:232–42. </w:t>
      </w:r>
    </w:p>
    <w:p w14:paraId="1D1A2A0D" w14:textId="77777777" w:rsidR="002C3381" w:rsidRPr="00823579" w:rsidRDefault="002C3381" w:rsidP="002C3381">
      <w:pPr>
        <w:pStyle w:val="Bibliography"/>
      </w:pPr>
      <w:r w:rsidRPr="00823579">
        <w:t>26.</w:t>
      </w:r>
      <w:r w:rsidRPr="00823579">
        <w:tab/>
        <w:t>Radmanesh M, Rezaei AA, Jalili M, Hashemi A, Goudarzi MM. Online spike sorting via deep contractive autoencoder. Neural Netw [Internet]. 2022 Aug 5 [cited 2022 Aug 11]; Available from: https://www.sciencedirect.com/science/article/pii/S089360802200301X</w:t>
      </w:r>
    </w:p>
    <w:p w14:paraId="0FCBECD9" w14:textId="77777777" w:rsidR="002C3381" w:rsidRPr="00823579" w:rsidRDefault="002C3381" w:rsidP="002C3381">
      <w:pPr>
        <w:pStyle w:val="Bibliography"/>
      </w:pPr>
      <w:r w:rsidRPr="00823579">
        <w:t>27.</w:t>
      </w:r>
      <w:r w:rsidRPr="00823579">
        <w:tab/>
        <w:t xml:space="preserve">Moradi Fard M, Thonet T, Gaussier E. Deep </w:t>
      </w:r>
      <w:r w:rsidRPr="00823579">
        <w:rPr>
          <w:i/>
          <w:iCs/>
        </w:rPr>
        <w:t>k</w:t>
      </w:r>
      <w:r w:rsidRPr="00823579">
        <w:t xml:space="preserve">-Means: Jointly clustering with </w:t>
      </w:r>
      <w:r w:rsidRPr="00823579">
        <w:rPr>
          <w:i/>
          <w:iCs/>
        </w:rPr>
        <w:t>k</w:t>
      </w:r>
      <w:r w:rsidRPr="00823579">
        <w:t xml:space="preserve">-Means and learning representations. Pattern Recognit Lett. 2020 Oct 1;138:185–92. </w:t>
      </w:r>
    </w:p>
    <w:p w14:paraId="1D49F62F" w14:textId="77777777" w:rsidR="002C3381" w:rsidRPr="00823579" w:rsidRDefault="002C3381" w:rsidP="002C3381">
      <w:pPr>
        <w:pStyle w:val="Bibliography"/>
      </w:pPr>
      <w:r w:rsidRPr="00823579">
        <w:lastRenderedPageBreak/>
        <w:t>28.</w:t>
      </w:r>
      <w:r w:rsidRPr="00823579">
        <w:tab/>
        <w:t xml:space="preserve">Guo X, Gao L, Liu X, Yin J. Improved Deep Embedded Clustering with Local Structure Preservation. 2017;1753–9. </w:t>
      </w:r>
    </w:p>
    <w:p w14:paraId="39762923" w14:textId="77777777" w:rsidR="002C3381" w:rsidRPr="00823579" w:rsidRDefault="002C3381" w:rsidP="002C3381">
      <w:pPr>
        <w:pStyle w:val="Bibliography"/>
      </w:pPr>
      <w:r w:rsidRPr="00823579">
        <w:t>29.</w:t>
      </w:r>
      <w:r w:rsidRPr="00823579">
        <w:tab/>
        <w:t>Leiber C, Bauer LGM, Neumayr M, Plant C, Böhm C. The DipEncoder: Enforcing Multimodality in Autoencoders. In: Proceedings of the 28th ACM SIGKDD Conference on Knowledge Discovery and Data Mining [Internet]. New York, NY, USA: Association for Computing Machinery; 2022 [cited 2025 Feb 9]. p. 846–56. (KDD ’22). Available from: https://dl.acm.org/doi/10.1145/3534678.3539407</w:t>
      </w:r>
    </w:p>
    <w:p w14:paraId="0515092C" w14:textId="77777777" w:rsidR="002C3381" w:rsidRPr="00823579" w:rsidRDefault="002C3381" w:rsidP="002C3381">
      <w:pPr>
        <w:pStyle w:val="Bibliography"/>
      </w:pPr>
      <w:r w:rsidRPr="00823579">
        <w:t>30.</w:t>
      </w:r>
      <w:r w:rsidRPr="00823579">
        <w:tab/>
        <w:t>Leiber C, Bauer LGM, Schelling B, Böhm C, Plant C. Dip-based Deep Embedded Clustering with k-Estimation. In: Proceedings of the 27th ACM SIGKDD Conference on Knowledge Discovery &amp; Data Mining [Internet]. New York, NY, USA: Association for Computing Machinery; 2021 [cited 2025 Feb 9]. p. 903–13. (KDD ’21). Available from: https://dl.acm.org/doi/10.1145/3447548.3467316</w:t>
      </w:r>
    </w:p>
    <w:p w14:paraId="130D8E37" w14:textId="77777777" w:rsidR="002C3381" w:rsidRPr="00823579" w:rsidRDefault="002C3381" w:rsidP="002C3381">
      <w:pPr>
        <w:pStyle w:val="Bibliography"/>
      </w:pPr>
      <w:r w:rsidRPr="00823579">
        <w:t>31.</w:t>
      </w:r>
      <w:r w:rsidRPr="00823579">
        <w:tab/>
        <w:t>Miklautz L, Bauer LGM, Mautz D, Tschiatschek S, Böhm C, Plant C. Details (Don’t) Matter: Isolating Cluster Information in Deep Embedded Spaces. In 2021 [cited 2025 Feb 10]. p. 2826–32. Available from: https://www.ijcai.org/proceedings/2021/389</w:t>
      </w:r>
    </w:p>
    <w:p w14:paraId="0A15946C" w14:textId="77777777" w:rsidR="002C3381" w:rsidRPr="00823579" w:rsidRDefault="002C3381" w:rsidP="002C3381">
      <w:pPr>
        <w:pStyle w:val="Bibliography"/>
      </w:pPr>
      <w:r w:rsidRPr="00823579">
        <w:t>32.</w:t>
      </w:r>
      <w:r w:rsidRPr="00823579">
        <w:tab/>
        <w:t xml:space="preserve">Song C, Liu F, Huang Y, Wang L, Tan T. Auto-encoder Based Data Clustering. In: Ruiz-Shulcloper J, Sanniti di Baja G, editors. Progress in Pattern Recognition, Image Analysis, Computer Vision, and Applications. Berlin, Heidelberg: Springer; 2013. p. 117–24. </w:t>
      </w:r>
    </w:p>
    <w:p w14:paraId="78EBAECD" w14:textId="77777777" w:rsidR="002C3381" w:rsidRPr="00823579" w:rsidRDefault="002C3381" w:rsidP="002C3381">
      <w:pPr>
        <w:pStyle w:val="Bibliography"/>
      </w:pPr>
      <w:r w:rsidRPr="00823579">
        <w:t>33.</w:t>
      </w:r>
      <w:r w:rsidRPr="00823579">
        <w:tab/>
        <w:t>Mautz D, Plant C, Böhm C. Deep Embedded Cluster Tree. In: 2019 IEEE International Conference on Data Mining (ICDM) [Internet]. 2019 [cited 2025 Feb 10]. p. 1258–63. Available from: https://ieeexplore.ieee.org/abstract/document/8970987</w:t>
      </w:r>
    </w:p>
    <w:p w14:paraId="049DD7D3" w14:textId="77777777" w:rsidR="002C3381" w:rsidRPr="00823579" w:rsidRDefault="002C3381" w:rsidP="002C3381">
      <w:pPr>
        <w:pStyle w:val="Bibliography"/>
      </w:pPr>
      <w:r w:rsidRPr="00823579">
        <w:t>34.</w:t>
      </w:r>
      <w:r w:rsidRPr="00823579">
        <w:tab/>
        <w:t xml:space="preserve">Mautz D, Plant C, Böhm C. DeepECT: The Deep Embedded Cluster Tree. Data Sci Eng. 2020 Dec 1;5(4):419–32. </w:t>
      </w:r>
    </w:p>
    <w:p w14:paraId="366D7C1D" w14:textId="77777777" w:rsidR="002C3381" w:rsidRPr="00823579" w:rsidRDefault="002C3381" w:rsidP="002C3381">
      <w:pPr>
        <w:pStyle w:val="Bibliography"/>
      </w:pPr>
      <w:r w:rsidRPr="00823579">
        <w:t>35.</w:t>
      </w:r>
      <w:r w:rsidRPr="00823579">
        <w:tab/>
        <w:t xml:space="preserve">Yang B, Fu X, Sidiropoulos ND, Hong M. Towards K-means-friendly spaces: simultaneous deep learning and clustering. In: Proceedings of the 34th International Conference on Machine Learning - Volume 70. Sydney, NSW, Australia: JMLR.org; 2017. p. 3861–70. (ICML’17). </w:t>
      </w:r>
    </w:p>
    <w:p w14:paraId="213F42CC" w14:textId="77777777" w:rsidR="002C3381" w:rsidRPr="00823579" w:rsidRDefault="002C3381" w:rsidP="002C3381">
      <w:pPr>
        <w:pStyle w:val="Bibliography"/>
      </w:pPr>
      <w:r w:rsidRPr="00823579">
        <w:t>36.</w:t>
      </w:r>
      <w:r w:rsidRPr="00823579">
        <w:tab/>
        <w:t>Kimura M. AutoClustering: A Feed-Forward Neural Network Based Clustering Algorithm. In: 2018 IEEE International Conference on Data Mining Workshops (ICDMW) [Internet]. 2018 [cited 2025 May 2]. p. 659–66. Available from: https://ieeexplore.ieee.org/document/8637379</w:t>
      </w:r>
    </w:p>
    <w:p w14:paraId="12F252EB" w14:textId="77777777" w:rsidR="002C3381" w:rsidRPr="00823579" w:rsidRDefault="002C3381" w:rsidP="002C3381">
      <w:pPr>
        <w:pStyle w:val="Bibliography"/>
      </w:pPr>
      <w:r w:rsidRPr="00823579">
        <w:t>37.</w:t>
      </w:r>
      <w:r w:rsidRPr="00823579">
        <w:tab/>
        <w:t xml:space="preserve">Hartigan JA, Hartigan PM. The Dip Test of Unimodality. Ann Stat. 1985 Mar;13(1):70–84. </w:t>
      </w:r>
    </w:p>
    <w:p w14:paraId="7563CDCC" w14:textId="77777777" w:rsidR="002C3381" w:rsidRPr="00823579" w:rsidRDefault="002C3381" w:rsidP="002C3381">
      <w:pPr>
        <w:pStyle w:val="Bibliography"/>
      </w:pPr>
      <w:r w:rsidRPr="00823579">
        <w:t>38.</w:t>
      </w:r>
      <w:r w:rsidRPr="00823579">
        <w:tab/>
        <w:t xml:space="preserve">Ren Y, Wang N, Li M, Xu Z. Deep density-based image clustering. Knowl-Based Syst. 2020 Jun 7;197:105841. </w:t>
      </w:r>
    </w:p>
    <w:p w14:paraId="10DAEF71" w14:textId="77777777" w:rsidR="002C3381" w:rsidRPr="00823579" w:rsidRDefault="002C3381" w:rsidP="002C3381">
      <w:pPr>
        <w:pStyle w:val="Bibliography"/>
      </w:pPr>
      <w:r w:rsidRPr="00823579">
        <w:t>39.</w:t>
      </w:r>
      <w:r w:rsidRPr="00823579">
        <w:tab/>
        <w:t>Buzsáki G. Rhythms of the Brain [Internet]. New York: Oxford University Press; 2006 [cited 2021 Dec 8]. 464 p. Available from: https://oxford.universitypressscholarship.com/10.1093/acprof:oso/9780195301069.001.0001/acprof-9780195301069</w:t>
      </w:r>
    </w:p>
    <w:p w14:paraId="3A207DEB" w14:textId="77777777" w:rsidR="002C3381" w:rsidRPr="00823579" w:rsidRDefault="002C3381" w:rsidP="002C3381">
      <w:pPr>
        <w:pStyle w:val="Bibliography"/>
      </w:pPr>
      <w:r w:rsidRPr="00823579">
        <w:lastRenderedPageBreak/>
        <w:t>40.</w:t>
      </w:r>
      <w:r w:rsidRPr="00823579">
        <w:tab/>
        <w:t xml:space="preserve">Lewicki MS. A review of methods for spike sorting: the detection and classification of neural action potentials. Netw Bristol Engl. 1998 Nov;9(4):R53-78. </w:t>
      </w:r>
    </w:p>
    <w:p w14:paraId="0B8B7F3C" w14:textId="77777777" w:rsidR="002C3381" w:rsidRPr="00823579" w:rsidRDefault="002C3381" w:rsidP="002C3381">
      <w:pPr>
        <w:pStyle w:val="Bibliography"/>
      </w:pPr>
      <w:r w:rsidRPr="00823579">
        <w:t>41.</w:t>
      </w:r>
      <w:r w:rsidRPr="00823579">
        <w:tab/>
        <w:t xml:space="preserve">Bear M, Connors B, Paradiso M. Neuroscience: Exploring the brain: Fourth edition. 2015. 1 p. </w:t>
      </w:r>
    </w:p>
    <w:p w14:paraId="019CD2A1" w14:textId="77777777" w:rsidR="002C3381" w:rsidRPr="00823579" w:rsidRDefault="002C3381" w:rsidP="002C3381">
      <w:pPr>
        <w:pStyle w:val="Bibliography"/>
      </w:pPr>
      <w:r w:rsidRPr="00823579">
        <w:t>42.</w:t>
      </w:r>
      <w:r w:rsidRPr="00823579">
        <w:tab/>
        <w:t xml:space="preserve">Eom J, Park IY, Kim S, Jang H, Park S, Huh Y, et al. Deep-learned spike representations and sorting via an ensemble of auto-encoders. Neural Netw. 2021 Feb 1;134:131–42. </w:t>
      </w:r>
    </w:p>
    <w:p w14:paraId="784915F2" w14:textId="77777777" w:rsidR="002C3381" w:rsidRPr="00823579" w:rsidRDefault="002C3381" w:rsidP="002C3381">
      <w:pPr>
        <w:pStyle w:val="Bibliography"/>
      </w:pPr>
      <w:r w:rsidRPr="00823579">
        <w:t>43.</w:t>
      </w:r>
      <w:r w:rsidRPr="00823579">
        <w:tab/>
        <w:t xml:space="preserve">Meyer LM, Zamani M, Rokai J, Demosthenous A. Deep learning-based spike sorting: a survey. J Neural Eng. 2024 Nov;21(6):061003. </w:t>
      </w:r>
    </w:p>
    <w:p w14:paraId="26DBCC3E" w14:textId="77777777" w:rsidR="002C3381" w:rsidRPr="00823579" w:rsidRDefault="002C3381" w:rsidP="002C3381">
      <w:pPr>
        <w:pStyle w:val="Bibliography"/>
      </w:pPr>
      <w:r w:rsidRPr="00823579">
        <w:t>44.</w:t>
      </w:r>
      <w:r w:rsidRPr="00823579">
        <w:tab/>
        <w:t xml:space="preserve">Adamos DA, Kosmidis EK, Theophilidis G. Performance evaluation of PCA-based spike sorting algorithms. Comput Methods Programs Biomed. 2008 Sep 1;91(3):232–44. </w:t>
      </w:r>
    </w:p>
    <w:p w14:paraId="5937381E" w14:textId="77777777" w:rsidR="002C3381" w:rsidRPr="00823579" w:rsidRDefault="002C3381" w:rsidP="002C3381">
      <w:pPr>
        <w:pStyle w:val="Bibliography"/>
      </w:pPr>
      <w:r w:rsidRPr="00823579">
        <w:t>45.</w:t>
      </w:r>
      <w:r w:rsidRPr="00823579">
        <w:tab/>
        <w:t xml:space="preserve">Mishra S, Sarkar U, Taraphder S, Datta S, Swain D, Saikhom R, et al. Principal Component Analysis. Int J Livest Res. 2017 Jan 1;1. </w:t>
      </w:r>
    </w:p>
    <w:p w14:paraId="3670CFAF" w14:textId="77777777" w:rsidR="002C3381" w:rsidRPr="00823579" w:rsidRDefault="002C3381" w:rsidP="002C3381">
      <w:pPr>
        <w:pStyle w:val="Bibliography"/>
      </w:pPr>
      <w:r w:rsidRPr="00823579">
        <w:t>46.</w:t>
      </w:r>
      <w:r w:rsidRPr="00823579">
        <w:tab/>
        <w:t xml:space="preserve">Toosi R, Akhaee MA, Dehaqani MRA. An automatic spike sorting algorithm based on adaptive spike detection and a mixture of skew-t distributions. Sci Rep. 2021 Jul 6;11(1):13925. </w:t>
      </w:r>
    </w:p>
    <w:p w14:paraId="20DC3EEC" w14:textId="77777777" w:rsidR="002C3381" w:rsidRPr="00823579" w:rsidRDefault="002C3381" w:rsidP="002C3381">
      <w:pPr>
        <w:pStyle w:val="Bibliography"/>
      </w:pPr>
      <w:r w:rsidRPr="00823579">
        <w:t>47.</w:t>
      </w:r>
      <w:r w:rsidRPr="00823579">
        <w:tab/>
        <w:t>Glaser EM, Marks WB. ON-LINE SEPARATION OF INTERLEAVED NEURONAL PULSE SEQUENCES. In: Enslein K, editor. Data Acquisition and Processing in Biology and Medicine [Internet]. Pergamon; 1968 [cited 2022 Aug 11]. p. 137–56. Available from: https://www.sciencedirect.com/science/article/pii/B9780080035437500124</w:t>
      </w:r>
    </w:p>
    <w:p w14:paraId="3C66AF1D" w14:textId="77777777" w:rsidR="002C3381" w:rsidRPr="00823579" w:rsidRDefault="002C3381" w:rsidP="002C3381">
      <w:pPr>
        <w:pStyle w:val="Bibliography"/>
      </w:pPr>
      <w:r w:rsidRPr="00823579">
        <w:t>48.</w:t>
      </w:r>
      <w:r w:rsidRPr="00823579">
        <w:tab/>
        <w:t xml:space="preserve">Abeles M, Goldstein MH. Multispike train analysis. Proc IEEE. 1977 May;65(5):762–73. </w:t>
      </w:r>
    </w:p>
    <w:p w14:paraId="4A58BB09" w14:textId="77777777" w:rsidR="002C3381" w:rsidRPr="00823579" w:rsidRDefault="002C3381" w:rsidP="002C3381">
      <w:pPr>
        <w:pStyle w:val="Bibliography"/>
      </w:pPr>
      <w:r w:rsidRPr="00823579">
        <w:t>49.</w:t>
      </w:r>
      <w:r w:rsidRPr="00823579">
        <w:tab/>
        <w:t xml:space="preserve">Hyvärinen A. Independent component analysis: recent advances. Philos Transact A Math Phys Eng Sci. 2013 Feb 13;371(1984):20110534. </w:t>
      </w:r>
    </w:p>
    <w:p w14:paraId="490C1765" w14:textId="77777777" w:rsidR="002C3381" w:rsidRPr="00823579" w:rsidRDefault="002C3381" w:rsidP="002C3381">
      <w:pPr>
        <w:pStyle w:val="Bibliography"/>
      </w:pPr>
      <w:r w:rsidRPr="00823579">
        <w:t>50.</w:t>
      </w:r>
      <w:r w:rsidRPr="00823579">
        <w:tab/>
        <w:t xml:space="preserve">Tiganj Z, Mboup M. Neural spike sorting using iterative ICA and a deflation-based approach. J Neural Eng. 2012 Dec;9(6):066002. </w:t>
      </w:r>
    </w:p>
    <w:p w14:paraId="6FEA5056" w14:textId="77777777" w:rsidR="002C3381" w:rsidRPr="00823579" w:rsidRDefault="002C3381" w:rsidP="002C3381">
      <w:pPr>
        <w:pStyle w:val="Bibliography"/>
      </w:pPr>
      <w:r w:rsidRPr="00823579">
        <w:t>51.</w:t>
      </w:r>
      <w:r w:rsidRPr="00823579">
        <w:tab/>
        <w:t xml:space="preserve">Lopes MV, Aguiar E, Santana E, Santana E, Barros AK. ICA feature extraction for spike sorting of single-channel records. In: 2013 ISSNIP Biosignals and Biorobotics Conference: Biosignals and Robotics for Better and Safer Living (BRC). 2013. p. 1–5. </w:t>
      </w:r>
    </w:p>
    <w:p w14:paraId="0B18DA7F" w14:textId="77777777" w:rsidR="002C3381" w:rsidRPr="00823579" w:rsidRDefault="002C3381" w:rsidP="002C3381">
      <w:pPr>
        <w:pStyle w:val="Bibliography"/>
      </w:pPr>
      <w:r w:rsidRPr="00823579">
        <w:t>52.</w:t>
      </w:r>
      <w:r w:rsidRPr="00823579">
        <w:tab/>
        <w:t xml:space="preserve">Tenenbaum JB, de Silva V, Langford JC. A global geometric framework for nonlinear dimensionality reduction. Science. 2000 Dec 22;290(5500):2319–23. </w:t>
      </w:r>
    </w:p>
    <w:p w14:paraId="5382F94D" w14:textId="77777777" w:rsidR="002C3381" w:rsidRPr="00823579" w:rsidRDefault="002C3381" w:rsidP="002C3381">
      <w:pPr>
        <w:pStyle w:val="Bibliography"/>
      </w:pPr>
      <w:r w:rsidRPr="00823579">
        <w:t>53.</w:t>
      </w:r>
      <w:r w:rsidRPr="00823579">
        <w:tab/>
        <w:t>Borg I, Groenen PJF, editors. Constructing MDS Representations. In: Modern Multidimensional Scaling: Theory and Applications [Internet]. New York, NY: Springer; 2005 [cited 2025 May 2]. p. 19–35. Available from: https://doi.org/10.1007/0-387-28981-X_2</w:t>
      </w:r>
    </w:p>
    <w:p w14:paraId="62A2DD88" w14:textId="77777777" w:rsidR="002C3381" w:rsidRPr="00823579" w:rsidRDefault="002C3381" w:rsidP="002C3381">
      <w:pPr>
        <w:pStyle w:val="Bibliography"/>
      </w:pPr>
      <w:r w:rsidRPr="00823579">
        <w:t>54.</w:t>
      </w:r>
      <w:r w:rsidRPr="00823579">
        <w:tab/>
        <w:t xml:space="preserve">MacQueen J. Some methods for classification and analysis of multivariate observations. Proc Fifth Berkeley Symp Math Stat Probab Vol 1 Stat. 1967 Jan 1;5.1:281–98. </w:t>
      </w:r>
    </w:p>
    <w:p w14:paraId="1D198D17" w14:textId="77777777" w:rsidR="002C3381" w:rsidRPr="00823579" w:rsidRDefault="002C3381" w:rsidP="002C3381">
      <w:pPr>
        <w:pStyle w:val="Bibliography"/>
      </w:pPr>
      <w:r w:rsidRPr="00823579">
        <w:lastRenderedPageBreak/>
        <w:t>55.</w:t>
      </w:r>
      <w:r w:rsidRPr="00823579">
        <w:tab/>
        <w:t xml:space="preserve">Salganicoff M, Sarna M, Sax L, Gerstein GL. Unsupervised waveform classification for multi-neuron recordings: a real-time, software-based system. I. Algorithms and implementation. J Neurosci Methods. 1988 Oct;25(3):181–7. </w:t>
      </w:r>
    </w:p>
    <w:p w14:paraId="7846674C" w14:textId="77777777" w:rsidR="002C3381" w:rsidRPr="00823579" w:rsidRDefault="002C3381" w:rsidP="002C3381">
      <w:pPr>
        <w:pStyle w:val="Bibliography"/>
      </w:pPr>
      <w:r w:rsidRPr="00823579">
        <w:t>56.</w:t>
      </w:r>
      <w:r w:rsidRPr="00823579">
        <w:tab/>
        <w:t>Veerabhadrappa R, Ul Hassan M, Zhang J, Bhatti A. Compatibility Evaluation of Clustering Algorithms for Contemporary Extracellular Neural Spike Sorting. Front Syst Neurosci [Internet]. 2020 [cited 2022 Jul 18];14. Available from: https://www.frontiersin.org/articles/10.3389/fnsys.2020.00034</w:t>
      </w:r>
    </w:p>
    <w:p w14:paraId="3FF5B470" w14:textId="77777777" w:rsidR="002C3381" w:rsidRPr="00823579" w:rsidRDefault="002C3381" w:rsidP="002C3381">
      <w:pPr>
        <w:pStyle w:val="Bibliography"/>
      </w:pPr>
      <w:r w:rsidRPr="00823579">
        <w:t>57.</w:t>
      </w:r>
      <w:r w:rsidRPr="00823579">
        <w:tab/>
        <w:t xml:space="preserve">Caro-Martín CR, Delgado-García JM, Gruart A, Sánchez-Campusano R. Spike sorting based on shape, phase, and distribution features, and K-TOPS clustering with validity and error indices. Sci Rep. 2018 Dec 12;8(1):17796. </w:t>
      </w:r>
    </w:p>
    <w:p w14:paraId="501800D5" w14:textId="77777777" w:rsidR="002C3381" w:rsidRPr="00823579" w:rsidRDefault="002C3381" w:rsidP="002C3381">
      <w:pPr>
        <w:pStyle w:val="Bibliography"/>
      </w:pPr>
      <w:r w:rsidRPr="00823579">
        <w:t>58.</w:t>
      </w:r>
      <w:r w:rsidRPr="00823579">
        <w:tab/>
        <w:t xml:space="preserve">Ester M, Kriegel HP, Sander J, Xu X. A density-based algorithm for discovering clusters in large spatial databases with noise. In: Proceedings of the Second International Conference on Knowledge Discovery and Data Mining. Portland, Oregon: AAAI Press; 1996. p. 226–31. (KDD’96). </w:t>
      </w:r>
    </w:p>
    <w:p w14:paraId="43E4C48B" w14:textId="77777777" w:rsidR="002C3381" w:rsidRPr="00823579" w:rsidRDefault="002C3381" w:rsidP="002C3381">
      <w:pPr>
        <w:pStyle w:val="Bibliography"/>
      </w:pPr>
      <w:r w:rsidRPr="00823579">
        <w:t>59.</w:t>
      </w:r>
      <w:r w:rsidRPr="00823579">
        <w:tab/>
        <w:t>Leiber C, Miklautz L, Plant C, Böhm C. Benchmarking Deep Clustering Algorithms With ClustPy. In: 2023 IEEE International Conference on Data Mining Workshops (ICDMW) [Internet]. 2023 [cited 2025 Feb 10]. p. 625–32. Available from: https://ieeexplore.ieee.org/document/10411702</w:t>
      </w:r>
    </w:p>
    <w:p w14:paraId="3A54E82E" w14:textId="77777777" w:rsidR="002C3381" w:rsidRPr="00823579" w:rsidRDefault="002C3381" w:rsidP="002C3381">
      <w:pPr>
        <w:pStyle w:val="Bibliography"/>
      </w:pPr>
      <w:r w:rsidRPr="00823579">
        <w:t>60.</w:t>
      </w:r>
      <w:r w:rsidRPr="00823579">
        <w:tab/>
        <w:t xml:space="preserve">Bengio Y, Lamblin P, Popovici D, Larochelle H, Montreal U. Greedy layer-wise training of deep networks. Vol. 19, Advances in Neural Information Processing Systems. 2007. </w:t>
      </w:r>
    </w:p>
    <w:p w14:paraId="665C04D3" w14:textId="77777777" w:rsidR="002C3381" w:rsidRPr="00823579" w:rsidRDefault="002C3381" w:rsidP="002C3381">
      <w:pPr>
        <w:pStyle w:val="Bibliography"/>
      </w:pPr>
      <w:r w:rsidRPr="00823579">
        <w:t>61.</w:t>
      </w:r>
      <w:r w:rsidRPr="00823579">
        <w:tab/>
        <w:t xml:space="preserve">Xie J, Girshick R, Farhadi A. Unsupervised deep embedding for clustering analysis. In: Proceedings of the 33rd International Conference on International Conference on Machine Learning - Volume 48. New York, NY, USA: JMLR.org; 2016. p. 478–87. (ICML’16). </w:t>
      </w:r>
    </w:p>
    <w:p w14:paraId="733203DE" w14:textId="77777777" w:rsidR="002C3381" w:rsidRPr="00823579" w:rsidRDefault="002C3381" w:rsidP="002C3381">
      <w:pPr>
        <w:pStyle w:val="Bibliography"/>
      </w:pPr>
      <w:r w:rsidRPr="00823579">
        <w:t>62.</w:t>
      </w:r>
      <w:r w:rsidRPr="00823579">
        <w:tab/>
        <w:t xml:space="preserve">Jiang Z, Zheng Y, Tan H, Tang B, Zhou H. Variational Deep Embedding: An Unsupervised and Generative Approach to Clustering. 2017;1965–72. </w:t>
      </w:r>
    </w:p>
    <w:p w14:paraId="60CB4718" w14:textId="77777777" w:rsidR="002C3381" w:rsidRPr="00823579" w:rsidRDefault="002C3381" w:rsidP="002C3381">
      <w:pPr>
        <w:pStyle w:val="Bibliography"/>
      </w:pPr>
      <w:r w:rsidRPr="00823579">
        <w:t>63.</w:t>
      </w:r>
      <w:r w:rsidRPr="00823579">
        <w:tab/>
        <w:t>McConville R, Santos-Rodríguez R, Piechocki RJ, Craddock I. N2D: (Not Too) Deep Clustering via Clustering the Local Manifold of an Autoencoded Embedding. In: 2020 25th International Conference on Pattern Recognition (ICPR) [Internet]. 2021 [cited 2025 Feb 10]. p. 5145–52. Available from: https://ieeexplore.ieee.org/document/9413131</w:t>
      </w:r>
    </w:p>
    <w:p w14:paraId="71734FD6" w14:textId="77777777" w:rsidR="002C3381" w:rsidRPr="00823579" w:rsidRDefault="002C3381" w:rsidP="002C3381">
      <w:pPr>
        <w:pStyle w:val="Bibliography"/>
      </w:pPr>
      <w:r w:rsidRPr="00823579">
        <w:t>64.</w:t>
      </w:r>
      <w:r w:rsidRPr="00823579">
        <w:tab/>
        <w:t xml:space="preserve">Weiss GM. Mining with rarity: a unifying framework. ACM SIGKDD Explor Newsl. 2004 Jun;6(1):7–19. </w:t>
      </w:r>
    </w:p>
    <w:p w14:paraId="6FCAC910" w14:textId="77777777" w:rsidR="002C3381" w:rsidRPr="00823579" w:rsidRDefault="002C3381" w:rsidP="002C3381">
      <w:pPr>
        <w:pStyle w:val="Bibliography"/>
      </w:pPr>
      <w:r w:rsidRPr="00823579">
        <w:t>65.</w:t>
      </w:r>
      <w:r w:rsidRPr="00823579">
        <w:tab/>
        <w:t xml:space="preserve">Wegier W, Ksieniewicz P. Application of Imbalanced Data Classification Quality Metrics as Weighting Methods of the Ensemble Data Stream Classification Algorithms. Entropy Basel Switz. 2020 Jul 31;22(8):E849. </w:t>
      </w:r>
    </w:p>
    <w:p w14:paraId="5190629F" w14:textId="77777777" w:rsidR="002C3381" w:rsidRPr="00823579" w:rsidRDefault="002C3381" w:rsidP="002C3381">
      <w:pPr>
        <w:pStyle w:val="Bibliography"/>
      </w:pPr>
      <w:r w:rsidRPr="00823579">
        <w:t>66.</w:t>
      </w:r>
      <w:r w:rsidRPr="00823579">
        <w:tab/>
        <w:t xml:space="preserve">Sun Y, Wong AKC, Kamel MS. Classification of imbalanced data: a review. Int J Pattern Recognit Artif Intell. 2009 Jun;23(04):687–719. </w:t>
      </w:r>
    </w:p>
    <w:p w14:paraId="2B2458B0" w14:textId="77777777" w:rsidR="002C3381" w:rsidRPr="00823579" w:rsidRDefault="002C3381" w:rsidP="002C3381">
      <w:pPr>
        <w:pStyle w:val="Bibliography"/>
      </w:pPr>
      <w:r w:rsidRPr="00823579">
        <w:lastRenderedPageBreak/>
        <w:t>67.</w:t>
      </w:r>
      <w:r w:rsidRPr="00823579">
        <w:tab/>
        <w:t xml:space="preserve">Joshi MV, Kumar V, Agarwal RC. Evaluating boosting algorithms to classify rare classes: comparison and improvements. In: Proceedings 2001 IEEE International Conference on Data Mining. 2001. p. 257–64. </w:t>
      </w:r>
    </w:p>
    <w:p w14:paraId="2C6B1322" w14:textId="77777777" w:rsidR="002C3381" w:rsidRPr="00823579" w:rsidRDefault="002C3381" w:rsidP="002C3381">
      <w:pPr>
        <w:pStyle w:val="Bibliography"/>
      </w:pPr>
      <w:r w:rsidRPr="00823579">
        <w:t>68.</w:t>
      </w:r>
      <w:r w:rsidRPr="00823579">
        <w:tab/>
        <w:t xml:space="preserve">Rendón E, Abundez I, Arizmendi A, Quiroz EM. Internal versus External cluster validation indexes. 2011;5(1):8. </w:t>
      </w:r>
    </w:p>
    <w:p w14:paraId="22C9C5DC" w14:textId="77777777" w:rsidR="002C3381" w:rsidRPr="00823579" w:rsidRDefault="002C3381" w:rsidP="002C3381">
      <w:pPr>
        <w:pStyle w:val="Bibliography"/>
      </w:pPr>
      <w:r w:rsidRPr="00823579">
        <w:t>69.</w:t>
      </w:r>
      <w:r w:rsidRPr="00823579">
        <w:tab/>
        <w:t xml:space="preserve">Fowlkes EB, Mallows CL. A Method for Comparing Two Hierarchical Clusterings. J Am Stat Assoc. 1983;78(383):553–69. </w:t>
      </w:r>
    </w:p>
    <w:p w14:paraId="31B85FD7" w14:textId="77777777" w:rsidR="002C3381" w:rsidRPr="00823579" w:rsidRDefault="002C3381" w:rsidP="002C3381">
      <w:pPr>
        <w:pStyle w:val="Bibliography"/>
      </w:pPr>
      <w:r w:rsidRPr="00823579">
        <w:t>70.</w:t>
      </w:r>
      <w:r w:rsidRPr="00823579">
        <w:tab/>
        <w:t xml:space="preserve">Steinley D. Properties of the Hubert-Arable Adjusted Rand Index. Psychol Methods. 2004;9(3):386–96. </w:t>
      </w:r>
    </w:p>
    <w:p w14:paraId="0941898F" w14:textId="77777777" w:rsidR="002C3381" w:rsidRPr="00823579" w:rsidRDefault="002C3381" w:rsidP="002C3381">
      <w:pPr>
        <w:pStyle w:val="Bibliography"/>
      </w:pPr>
      <w:r w:rsidRPr="00823579">
        <w:t>71.</w:t>
      </w:r>
      <w:r w:rsidRPr="00823579">
        <w:tab/>
        <w:t xml:space="preserve">Hubert L, Arabie P. Comparing partitions. J Classif. 1985 Dec 1;2(1):193–218. </w:t>
      </w:r>
    </w:p>
    <w:p w14:paraId="3246ED3F" w14:textId="77777777" w:rsidR="002C3381" w:rsidRPr="00823579" w:rsidRDefault="002C3381" w:rsidP="002C3381">
      <w:pPr>
        <w:pStyle w:val="Bibliography"/>
      </w:pPr>
      <w:r w:rsidRPr="00823579">
        <w:t>72.</w:t>
      </w:r>
      <w:r w:rsidRPr="00823579">
        <w:tab/>
        <w:t xml:space="preserve">Vinh NX, Epps J, Bailey J. Information Theoretic Measures for Clusterings Comparison: Variants, Properties, Normalization and Correction for Chance. :18. </w:t>
      </w:r>
    </w:p>
    <w:p w14:paraId="66084980" w14:textId="77777777" w:rsidR="002C3381" w:rsidRPr="00823579" w:rsidRDefault="002C3381" w:rsidP="002C3381">
      <w:pPr>
        <w:pStyle w:val="Bibliography"/>
      </w:pPr>
      <w:r w:rsidRPr="00823579">
        <w:t>73.</w:t>
      </w:r>
      <w:r w:rsidRPr="00823579">
        <w:tab/>
        <w:t xml:space="preserve">Strehl A, Ghosh J. Cluster Ensembles --- A Knowledge Reuse Framework for Combining Multiple Partitions. J Mach Learn Res. 2002;3(Dec):583–617. </w:t>
      </w:r>
    </w:p>
    <w:p w14:paraId="66F89581" w14:textId="77777777" w:rsidR="002C3381" w:rsidRPr="00823579" w:rsidRDefault="002C3381" w:rsidP="002C3381">
      <w:pPr>
        <w:pStyle w:val="Bibliography"/>
      </w:pPr>
      <w:r w:rsidRPr="00823579">
        <w:t>74.</w:t>
      </w:r>
      <w:r w:rsidRPr="00823579">
        <w:tab/>
        <w:t xml:space="preserve">Vinh N, Epps J, Bailey J. Information theoretic measures for clusterings comparison: Is a correction for chance necessary? ICML. 2009. 135 p. </w:t>
      </w:r>
    </w:p>
    <w:p w14:paraId="698C662E" w14:textId="77777777" w:rsidR="002C3381" w:rsidRPr="00823579" w:rsidRDefault="002C3381" w:rsidP="002C3381">
      <w:pPr>
        <w:pStyle w:val="Bibliography"/>
      </w:pPr>
      <w:r w:rsidRPr="00823579">
        <w:t>75.</w:t>
      </w:r>
      <w:r w:rsidRPr="00823579">
        <w:tab/>
        <w:t xml:space="preserve">Lazarenko D, Bonald T. Pairwise Adjusted Mutual Information. 2021. </w:t>
      </w:r>
    </w:p>
    <w:p w14:paraId="4A38D744" w14:textId="77777777" w:rsidR="002C3381" w:rsidRPr="00823579" w:rsidRDefault="002C3381" w:rsidP="002C3381">
      <w:pPr>
        <w:pStyle w:val="Bibliography"/>
      </w:pPr>
      <w:r w:rsidRPr="00823579">
        <w:t>76.</w:t>
      </w:r>
      <w:r w:rsidRPr="00823579">
        <w:tab/>
        <w:t xml:space="preserve">Manning CD, Raghavan P, Schütze H. Introduction to Information Retrieval. Illustrated edition. New York: Cambridge University Press; 2008. 506 p. </w:t>
      </w:r>
    </w:p>
    <w:p w14:paraId="01A71C68" w14:textId="77777777" w:rsidR="002C3381" w:rsidRPr="00823579" w:rsidRDefault="002C3381" w:rsidP="002C3381">
      <w:pPr>
        <w:pStyle w:val="Bibliography"/>
      </w:pPr>
      <w:r w:rsidRPr="00823579">
        <w:t>77.</w:t>
      </w:r>
      <w:r w:rsidRPr="00823579">
        <w:tab/>
        <w:t xml:space="preserve">Halkidi M, Batistakis Y, Vazirgiannis M. On Clustering Validation Techniques. J Intell Inf Syst. 2001 Dec 1;17(2):107–45. </w:t>
      </w:r>
    </w:p>
    <w:p w14:paraId="02F966F3" w14:textId="77777777" w:rsidR="002C3381" w:rsidRPr="00823579" w:rsidRDefault="002C3381" w:rsidP="002C3381">
      <w:pPr>
        <w:pStyle w:val="Bibliography"/>
      </w:pPr>
      <w:r w:rsidRPr="00823579">
        <w:t>78.</w:t>
      </w:r>
      <w:r w:rsidRPr="00823579">
        <w:tab/>
        <w:t xml:space="preserve">Caliński T, JA H. A Dendrite Method for Cluster Analysis. Commun Stat - Theory Methods. 1974 Jan 1;3:1–27. </w:t>
      </w:r>
    </w:p>
    <w:p w14:paraId="34EF2F5A" w14:textId="77777777" w:rsidR="002C3381" w:rsidRPr="00823579" w:rsidRDefault="002C3381" w:rsidP="002C3381">
      <w:pPr>
        <w:pStyle w:val="Bibliography"/>
      </w:pPr>
      <w:r w:rsidRPr="00823579">
        <w:t>79.</w:t>
      </w:r>
      <w:r w:rsidRPr="00823579">
        <w:tab/>
        <w:t xml:space="preserve">Davies DL, Bouldin DW. A Cluster Separation Measure. IEEE Trans Pattern Anal Mach Intell. 1979 Apr;PAMI-1(2):224–7. </w:t>
      </w:r>
    </w:p>
    <w:p w14:paraId="56F86213" w14:textId="77777777" w:rsidR="002C3381" w:rsidRPr="00823579" w:rsidRDefault="002C3381" w:rsidP="002C3381">
      <w:pPr>
        <w:pStyle w:val="Bibliography"/>
      </w:pPr>
      <w:r w:rsidRPr="00823579">
        <w:t>80.</w:t>
      </w:r>
      <w:r w:rsidRPr="00823579">
        <w:tab/>
        <w:t xml:space="preserve">Rosenberg A, Hirschberg J. V-Measure: A Conditional Entropy-Based External Cluster Evaluation Measure. In 2007. p. 410–20. </w:t>
      </w:r>
    </w:p>
    <w:p w14:paraId="11D7644F" w14:textId="77777777" w:rsidR="002C3381" w:rsidRPr="00823579" w:rsidRDefault="002C3381" w:rsidP="002C3381">
      <w:pPr>
        <w:pStyle w:val="Bibliography"/>
      </w:pPr>
      <w:r w:rsidRPr="00823579">
        <w:t>81.</w:t>
      </w:r>
      <w:r w:rsidRPr="00823579">
        <w:tab/>
        <w:t xml:space="preserve">Rousseeuw PJ. Silhouettes: A graphical aid to the interpretation and validation of cluster analysis. J Comput Appl Math. 1987 Nov 1;20:53–65. </w:t>
      </w:r>
    </w:p>
    <w:p w14:paraId="0F2FEDFD" w14:textId="77777777" w:rsidR="002C3381" w:rsidRPr="00823579" w:rsidRDefault="002C3381" w:rsidP="002C3381">
      <w:pPr>
        <w:pStyle w:val="Bibliography"/>
      </w:pPr>
      <w:r w:rsidRPr="00823579">
        <w:t>82.</w:t>
      </w:r>
      <w:r w:rsidRPr="00823579">
        <w:tab/>
        <w:t xml:space="preserve">Dipalo M, Amin H, Lovato L, Moia F, Caprettini V, Messina G, et al. Intracellular and Extracellular Recording of Spontaneous Action Potentials in Mammalian Neurons and Cardiac Cells with 3D Plasmonic Nanoelectrodes. Nano Lett. 2017 May 23;17. </w:t>
      </w:r>
    </w:p>
    <w:p w14:paraId="48128FB8" w14:textId="3CC9BABB" w:rsidR="000F5AF6" w:rsidRPr="00823579" w:rsidRDefault="000F5AF6" w:rsidP="000F5AF6">
      <w:r w:rsidRPr="00823579">
        <w:fldChar w:fldCharType="end"/>
      </w:r>
    </w:p>
    <w:p w14:paraId="7B6E39CF" w14:textId="77777777" w:rsidR="00FF30DF" w:rsidRPr="00823579" w:rsidRDefault="00FF30DF" w:rsidP="00FF30DF">
      <w:pPr>
        <w:rPr>
          <w:lang w:val="en-GB" w:eastAsia="en-US"/>
        </w:rPr>
      </w:pPr>
    </w:p>
    <w:sectPr w:rsidR="00FF30DF" w:rsidRPr="00823579">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Palatino Linotype">
    <w:panose1 w:val="02040502050505030304"/>
    <w:charset w:val="00"/>
    <w:family w:val="roman"/>
    <w:pitch w:val="variable"/>
    <w:sig w:usb0="E0000287" w:usb1="4000001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FCB00F0"/>
    <w:multiLevelType w:val="hybridMultilevel"/>
    <w:tmpl w:val="74F2EC7A"/>
    <w:lvl w:ilvl="0" w:tplc="5BD2F910">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33D120DA"/>
    <w:multiLevelType w:val="hybridMultilevel"/>
    <w:tmpl w:val="0CF0AA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54FF0CA1"/>
    <w:multiLevelType w:val="multilevel"/>
    <w:tmpl w:val="E512A5D8"/>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57FB0E02"/>
    <w:multiLevelType w:val="multilevel"/>
    <w:tmpl w:val="4C8E580C"/>
    <w:lvl w:ilvl="0">
      <w:start w:val="1"/>
      <w:numFmt w:val="decimal"/>
      <w:lvlText w:val="%1."/>
      <w:lvlJc w:val="left"/>
      <w:pPr>
        <w:ind w:left="360" w:hanging="360"/>
      </w:pPr>
      <w:rPr>
        <w:smallCaps w:val="0"/>
        <w:strike w:val="0"/>
        <w:color w:val="000000"/>
        <w:sz w:val="36"/>
        <w:szCs w:val="20"/>
        <w:vertAlign w:val="baseline"/>
      </w:rPr>
    </w:lvl>
    <w:lvl w:ilvl="1">
      <w:start w:val="1"/>
      <w:numFmt w:val="decimal"/>
      <w:lvlText w:val="%1.%2."/>
      <w:lvlJc w:val="left"/>
      <w:pPr>
        <w:ind w:left="792" w:hanging="432"/>
      </w:pPr>
      <w:rPr>
        <w:b/>
        <w:bCs w:val="0"/>
        <w:i w:val="0"/>
        <w:iCs/>
        <w:smallCaps w:val="0"/>
        <w:strike w:val="0"/>
        <w:color w:val="000000"/>
        <w:sz w:val="32"/>
        <w:szCs w:val="20"/>
        <w:vertAlign w:val="baseline"/>
      </w:rPr>
    </w:lvl>
    <w:lvl w:ilvl="2">
      <w:start w:val="1"/>
      <w:numFmt w:val="decimal"/>
      <w:lvlText w:val="%1.%2.%3."/>
      <w:lvlJc w:val="left"/>
      <w:pPr>
        <w:ind w:left="1224" w:hanging="504"/>
      </w:pPr>
      <w:rPr>
        <w:b/>
        <w:bCs w:val="0"/>
        <w:i w:val="0"/>
        <w:iCs/>
        <w:smallCaps w:val="0"/>
        <w:strike w:val="0"/>
        <w:color w:val="000000"/>
        <w:sz w:val="28"/>
        <w:szCs w:val="20"/>
        <w:vertAlign w:val="baseline"/>
      </w:rPr>
    </w:lvl>
    <w:lvl w:ilvl="3">
      <w:start w:val="1"/>
      <w:numFmt w:val="decimal"/>
      <w:lvlText w:val="%1.%2.%3.%4."/>
      <w:lvlJc w:val="left"/>
      <w:pPr>
        <w:ind w:left="1728" w:hanging="648"/>
      </w:pPr>
      <w:rPr>
        <w:b w:val="0"/>
        <w:i/>
        <w:sz w:val="20"/>
        <w:szCs w:val="20"/>
        <w:vertAlign w:val="baseline"/>
      </w:rPr>
    </w:lvl>
    <w:lvl w:ilvl="4">
      <w:start w:val="1"/>
      <w:numFmt w:val="decimal"/>
      <w:lvlText w:val="%1.%2.%3.%4.%5."/>
      <w:lvlJc w:val="left"/>
      <w:pPr>
        <w:ind w:left="2232" w:hanging="792"/>
      </w:pPr>
      <w:rPr>
        <w:vertAlign w:val="baseline"/>
      </w:rPr>
    </w:lvl>
    <w:lvl w:ilvl="5">
      <w:start w:val="1"/>
      <w:numFmt w:val="decimal"/>
      <w:lvlText w:val="%1.%2.%3.%4.%5.%6."/>
      <w:lvlJc w:val="left"/>
      <w:pPr>
        <w:ind w:left="2736" w:hanging="936"/>
      </w:pPr>
      <w:rPr>
        <w:vertAlign w:val="baseline"/>
      </w:rPr>
    </w:lvl>
    <w:lvl w:ilvl="6">
      <w:start w:val="1"/>
      <w:numFmt w:val="decimal"/>
      <w:lvlText w:val="%1.%2.%3.%4.%5.%6.%7."/>
      <w:lvlJc w:val="left"/>
      <w:pPr>
        <w:ind w:left="3240" w:hanging="1080"/>
      </w:pPr>
      <w:rPr>
        <w:vertAlign w:val="baseline"/>
      </w:rPr>
    </w:lvl>
    <w:lvl w:ilvl="7">
      <w:start w:val="1"/>
      <w:numFmt w:val="decimal"/>
      <w:lvlText w:val="%1.%2.%3.%4.%5.%6.%7.%8."/>
      <w:lvlJc w:val="left"/>
      <w:pPr>
        <w:ind w:left="3744" w:hanging="1224"/>
      </w:pPr>
      <w:rPr>
        <w:vertAlign w:val="baseline"/>
      </w:rPr>
    </w:lvl>
    <w:lvl w:ilvl="8">
      <w:start w:val="1"/>
      <w:numFmt w:val="decimal"/>
      <w:lvlText w:val="%1.%2.%3.%4.%5.%6.%7.%8.%9."/>
      <w:lvlJc w:val="left"/>
      <w:pPr>
        <w:ind w:left="4320" w:hanging="1440"/>
      </w:pPr>
      <w:rPr>
        <w:vertAlign w:val="baseline"/>
      </w:rPr>
    </w:lvl>
  </w:abstractNum>
  <w:abstractNum w:abstractNumId="4" w15:restartNumberingAfterBreak="0">
    <w:nsid w:val="7B9F54DC"/>
    <w:multiLevelType w:val="multilevel"/>
    <w:tmpl w:val="7792A7E6"/>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b w:val="0"/>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num w:numId="1" w16cid:durableId="2032145577">
    <w:abstractNumId w:val="4"/>
  </w:num>
  <w:num w:numId="2" w16cid:durableId="890113267">
    <w:abstractNumId w:val="2"/>
  </w:num>
  <w:num w:numId="3" w16cid:durableId="40440976">
    <w:abstractNumId w:val="0"/>
  </w:num>
  <w:num w:numId="4" w16cid:durableId="230192475">
    <w:abstractNumId w:val="3"/>
  </w:num>
  <w:num w:numId="5" w16cid:durableId="173816228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175B2"/>
    <w:rsid w:val="00002140"/>
    <w:rsid w:val="00003CA4"/>
    <w:rsid w:val="00007A08"/>
    <w:rsid w:val="000102BB"/>
    <w:rsid w:val="000118D1"/>
    <w:rsid w:val="000202ED"/>
    <w:rsid w:val="00044F69"/>
    <w:rsid w:val="00046BCC"/>
    <w:rsid w:val="00056CC2"/>
    <w:rsid w:val="0006213D"/>
    <w:rsid w:val="000647FF"/>
    <w:rsid w:val="00065A9F"/>
    <w:rsid w:val="00066AAB"/>
    <w:rsid w:val="00070021"/>
    <w:rsid w:val="00073A78"/>
    <w:rsid w:val="000834F1"/>
    <w:rsid w:val="000843F4"/>
    <w:rsid w:val="00086CD5"/>
    <w:rsid w:val="000934B2"/>
    <w:rsid w:val="00096972"/>
    <w:rsid w:val="000B5CAE"/>
    <w:rsid w:val="000C0258"/>
    <w:rsid w:val="000C1998"/>
    <w:rsid w:val="000E49B2"/>
    <w:rsid w:val="000E4AB9"/>
    <w:rsid w:val="000F5AF6"/>
    <w:rsid w:val="00107749"/>
    <w:rsid w:val="00117613"/>
    <w:rsid w:val="00134E24"/>
    <w:rsid w:val="00147E85"/>
    <w:rsid w:val="0015283C"/>
    <w:rsid w:val="001700C2"/>
    <w:rsid w:val="001725E3"/>
    <w:rsid w:val="00175096"/>
    <w:rsid w:val="00176C5F"/>
    <w:rsid w:val="00177E11"/>
    <w:rsid w:val="00177EC1"/>
    <w:rsid w:val="00180CD3"/>
    <w:rsid w:val="00186C68"/>
    <w:rsid w:val="00187F54"/>
    <w:rsid w:val="00197DDF"/>
    <w:rsid w:val="001A1EA0"/>
    <w:rsid w:val="001B41D0"/>
    <w:rsid w:val="001B7E9C"/>
    <w:rsid w:val="001C0FF9"/>
    <w:rsid w:val="001D7346"/>
    <w:rsid w:val="001E0413"/>
    <w:rsid w:val="001E1BD3"/>
    <w:rsid w:val="001E257A"/>
    <w:rsid w:val="001E5347"/>
    <w:rsid w:val="001E68AE"/>
    <w:rsid w:val="001E74D7"/>
    <w:rsid w:val="001E79F6"/>
    <w:rsid w:val="001F2569"/>
    <w:rsid w:val="001F4912"/>
    <w:rsid w:val="001F72E7"/>
    <w:rsid w:val="002176A7"/>
    <w:rsid w:val="0024599D"/>
    <w:rsid w:val="002505D8"/>
    <w:rsid w:val="002548C7"/>
    <w:rsid w:val="002670BF"/>
    <w:rsid w:val="00267626"/>
    <w:rsid w:val="002734B3"/>
    <w:rsid w:val="00284D80"/>
    <w:rsid w:val="00285784"/>
    <w:rsid w:val="002870BB"/>
    <w:rsid w:val="00290861"/>
    <w:rsid w:val="0029094F"/>
    <w:rsid w:val="00291E9E"/>
    <w:rsid w:val="002923F2"/>
    <w:rsid w:val="002A6911"/>
    <w:rsid w:val="002B1321"/>
    <w:rsid w:val="002C3381"/>
    <w:rsid w:val="002D1BEE"/>
    <w:rsid w:val="002E5F0E"/>
    <w:rsid w:val="00321774"/>
    <w:rsid w:val="0032247D"/>
    <w:rsid w:val="00323BB1"/>
    <w:rsid w:val="00325650"/>
    <w:rsid w:val="00325B6F"/>
    <w:rsid w:val="0033069B"/>
    <w:rsid w:val="003319BB"/>
    <w:rsid w:val="00337AEE"/>
    <w:rsid w:val="003406BD"/>
    <w:rsid w:val="0034084E"/>
    <w:rsid w:val="00342AD3"/>
    <w:rsid w:val="0034367A"/>
    <w:rsid w:val="00346770"/>
    <w:rsid w:val="0035005A"/>
    <w:rsid w:val="00355027"/>
    <w:rsid w:val="003560BE"/>
    <w:rsid w:val="00365D57"/>
    <w:rsid w:val="00373074"/>
    <w:rsid w:val="00383CCC"/>
    <w:rsid w:val="003846C7"/>
    <w:rsid w:val="00393434"/>
    <w:rsid w:val="003A3159"/>
    <w:rsid w:val="003A5671"/>
    <w:rsid w:val="003B10E0"/>
    <w:rsid w:val="003C0EC1"/>
    <w:rsid w:val="003C3961"/>
    <w:rsid w:val="003C3D1C"/>
    <w:rsid w:val="003C4410"/>
    <w:rsid w:val="003D31FF"/>
    <w:rsid w:val="003D4F39"/>
    <w:rsid w:val="003F0651"/>
    <w:rsid w:val="003F1398"/>
    <w:rsid w:val="003F3574"/>
    <w:rsid w:val="00402BB9"/>
    <w:rsid w:val="00405787"/>
    <w:rsid w:val="004209F9"/>
    <w:rsid w:val="0042438B"/>
    <w:rsid w:val="00441987"/>
    <w:rsid w:val="00442177"/>
    <w:rsid w:val="00450C62"/>
    <w:rsid w:val="0045234B"/>
    <w:rsid w:val="00456DBD"/>
    <w:rsid w:val="0045771F"/>
    <w:rsid w:val="00461C02"/>
    <w:rsid w:val="004635B5"/>
    <w:rsid w:val="00471CB2"/>
    <w:rsid w:val="00471EC4"/>
    <w:rsid w:val="00474DE6"/>
    <w:rsid w:val="00477C9D"/>
    <w:rsid w:val="00481928"/>
    <w:rsid w:val="00481E03"/>
    <w:rsid w:val="004A58A9"/>
    <w:rsid w:val="004A7558"/>
    <w:rsid w:val="004B310B"/>
    <w:rsid w:val="004B33B2"/>
    <w:rsid w:val="004C12D3"/>
    <w:rsid w:val="004C4403"/>
    <w:rsid w:val="004C6183"/>
    <w:rsid w:val="004C6CA6"/>
    <w:rsid w:val="004D09FB"/>
    <w:rsid w:val="004D19AA"/>
    <w:rsid w:val="004D3100"/>
    <w:rsid w:val="004D4A44"/>
    <w:rsid w:val="004E3875"/>
    <w:rsid w:val="004F7042"/>
    <w:rsid w:val="00505459"/>
    <w:rsid w:val="00513C62"/>
    <w:rsid w:val="00517628"/>
    <w:rsid w:val="005260E4"/>
    <w:rsid w:val="00532CCA"/>
    <w:rsid w:val="005472E3"/>
    <w:rsid w:val="0055029F"/>
    <w:rsid w:val="00555DBF"/>
    <w:rsid w:val="005617A6"/>
    <w:rsid w:val="005656F7"/>
    <w:rsid w:val="00572FF5"/>
    <w:rsid w:val="00574321"/>
    <w:rsid w:val="00575A7C"/>
    <w:rsid w:val="00576088"/>
    <w:rsid w:val="005823FE"/>
    <w:rsid w:val="00590BA5"/>
    <w:rsid w:val="00592FB3"/>
    <w:rsid w:val="00594932"/>
    <w:rsid w:val="005A0D1D"/>
    <w:rsid w:val="005A450C"/>
    <w:rsid w:val="005A7DFD"/>
    <w:rsid w:val="005B1A35"/>
    <w:rsid w:val="005B3D8A"/>
    <w:rsid w:val="005C4AE1"/>
    <w:rsid w:val="005C5E54"/>
    <w:rsid w:val="005D24E1"/>
    <w:rsid w:val="005D4955"/>
    <w:rsid w:val="005E21F9"/>
    <w:rsid w:val="005E4BB8"/>
    <w:rsid w:val="005F129F"/>
    <w:rsid w:val="005F621B"/>
    <w:rsid w:val="00610034"/>
    <w:rsid w:val="00612AB0"/>
    <w:rsid w:val="006149F2"/>
    <w:rsid w:val="006205A5"/>
    <w:rsid w:val="006212D4"/>
    <w:rsid w:val="00622E45"/>
    <w:rsid w:val="0062314B"/>
    <w:rsid w:val="00623D8B"/>
    <w:rsid w:val="00624044"/>
    <w:rsid w:val="00632D6B"/>
    <w:rsid w:val="006408F3"/>
    <w:rsid w:val="006519F4"/>
    <w:rsid w:val="00652BBD"/>
    <w:rsid w:val="00670A60"/>
    <w:rsid w:val="00676848"/>
    <w:rsid w:val="00684191"/>
    <w:rsid w:val="006852B3"/>
    <w:rsid w:val="00692C12"/>
    <w:rsid w:val="00693D9F"/>
    <w:rsid w:val="0069654C"/>
    <w:rsid w:val="00696CB3"/>
    <w:rsid w:val="006B137A"/>
    <w:rsid w:val="006B5425"/>
    <w:rsid w:val="006C0E42"/>
    <w:rsid w:val="006C2839"/>
    <w:rsid w:val="006C3B74"/>
    <w:rsid w:val="006C4F73"/>
    <w:rsid w:val="006C61C2"/>
    <w:rsid w:val="006D4219"/>
    <w:rsid w:val="006D4963"/>
    <w:rsid w:val="006D7A65"/>
    <w:rsid w:val="006E0F3E"/>
    <w:rsid w:val="006E19AC"/>
    <w:rsid w:val="006F25BF"/>
    <w:rsid w:val="006F275D"/>
    <w:rsid w:val="006F71C8"/>
    <w:rsid w:val="00701E9E"/>
    <w:rsid w:val="0071432D"/>
    <w:rsid w:val="00724103"/>
    <w:rsid w:val="00724CC4"/>
    <w:rsid w:val="0073129F"/>
    <w:rsid w:val="00737704"/>
    <w:rsid w:val="007421B7"/>
    <w:rsid w:val="00747AD6"/>
    <w:rsid w:val="00753374"/>
    <w:rsid w:val="007565B2"/>
    <w:rsid w:val="007606F7"/>
    <w:rsid w:val="007608C6"/>
    <w:rsid w:val="00760D60"/>
    <w:rsid w:val="007656BC"/>
    <w:rsid w:val="00770C01"/>
    <w:rsid w:val="00771E21"/>
    <w:rsid w:val="007759B2"/>
    <w:rsid w:val="00793668"/>
    <w:rsid w:val="007A03DD"/>
    <w:rsid w:val="007A5116"/>
    <w:rsid w:val="007A796B"/>
    <w:rsid w:val="007B24C6"/>
    <w:rsid w:val="007B6091"/>
    <w:rsid w:val="007B71E0"/>
    <w:rsid w:val="007B78A8"/>
    <w:rsid w:val="007D07FB"/>
    <w:rsid w:val="007E1C53"/>
    <w:rsid w:val="007F01DD"/>
    <w:rsid w:val="00813FCD"/>
    <w:rsid w:val="008175B2"/>
    <w:rsid w:val="00822412"/>
    <w:rsid w:val="00823579"/>
    <w:rsid w:val="00827DB5"/>
    <w:rsid w:val="0083641E"/>
    <w:rsid w:val="00845648"/>
    <w:rsid w:val="008520E8"/>
    <w:rsid w:val="00852F22"/>
    <w:rsid w:val="00864360"/>
    <w:rsid w:val="0087455B"/>
    <w:rsid w:val="00887812"/>
    <w:rsid w:val="0088784D"/>
    <w:rsid w:val="008927B0"/>
    <w:rsid w:val="008A553B"/>
    <w:rsid w:val="008A5B18"/>
    <w:rsid w:val="008B2AD5"/>
    <w:rsid w:val="008B5FDC"/>
    <w:rsid w:val="008C1538"/>
    <w:rsid w:val="008C16EC"/>
    <w:rsid w:val="008C21B5"/>
    <w:rsid w:val="008C3AAB"/>
    <w:rsid w:val="008C7504"/>
    <w:rsid w:val="00912C37"/>
    <w:rsid w:val="009159E3"/>
    <w:rsid w:val="00916F17"/>
    <w:rsid w:val="00917573"/>
    <w:rsid w:val="00925406"/>
    <w:rsid w:val="009263FE"/>
    <w:rsid w:val="00926A07"/>
    <w:rsid w:val="00930452"/>
    <w:rsid w:val="0095289E"/>
    <w:rsid w:val="009564A2"/>
    <w:rsid w:val="00960E0A"/>
    <w:rsid w:val="009627A4"/>
    <w:rsid w:val="00963B8A"/>
    <w:rsid w:val="00971342"/>
    <w:rsid w:val="00980915"/>
    <w:rsid w:val="00982FA9"/>
    <w:rsid w:val="0098589B"/>
    <w:rsid w:val="009930CF"/>
    <w:rsid w:val="009A308C"/>
    <w:rsid w:val="009A48E8"/>
    <w:rsid w:val="009A576C"/>
    <w:rsid w:val="009A6A8C"/>
    <w:rsid w:val="009B2772"/>
    <w:rsid w:val="009B302C"/>
    <w:rsid w:val="009B323B"/>
    <w:rsid w:val="009C63CB"/>
    <w:rsid w:val="009D2F13"/>
    <w:rsid w:val="009D3C7C"/>
    <w:rsid w:val="009E314F"/>
    <w:rsid w:val="009E48F9"/>
    <w:rsid w:val="009E5541"/>
    <w:rsid w:val="009F0614"/>
    <w:rsid w:val="009F07E2"/>
    <w:rsid w:val="009F0F15"/>
    <w:rsid w:val="009F4474"/>
    <w:rsid w:val="009F66CD"/>
    <w:rsid w:val="009F6C8D"/>
    <w:rsid w:val="00A00DB8"/>
    <w:rsid w:val="00A014A2"/>
    <w:rsid w:val="00A05FF3"/>
    <w:rsid w:val="00A1074B"/>
    <w:rsid w:val="00A10A67"/>
    <w:rsid w:val="00A2336F"/>
    <w:rsid w:val="00A322CD"/>
    <w:rsid w:val="00A3786A"/>
    <w:rsid w:val="00A42413"/>
    <w:rsid w:val="00A429E9"/>
    <w:rsid w:val="00A6569A"/>
    <w:rsid w:val="00A65DE1"/>
    <w:rsid w:val="00A72470"/>
    <w:rsid w:val="00A76390"/>
    <w:rsid w:val="00A80F73"/>
    <w:rsid w:val="00A86BE9"/>
    <w:rsid w:val="00A9149C"/>
    <w:rsid w:val="00A942E2"/>
    <w:rsid w:val="00A94CC9"/>
    <w:rsid w:val="00AA765B"/>
    <w:rsid w:val="00AB2C36"/>
    <w:rsid w:val="00AC456A"/>
    <w:rsid w:val="00AD41C2"/>
    <w:rsid w:val="00AD6CA2"/>
    <w:rsid w:val="00AE0772"/>
    <w:rsid w:val="00AE216E"/>
    <w:rsid w:val="00AE7A8B"/>
    <w:rsid w:val="00AF2227"/>
    <w:rsid w:val="00AF484E"/>
    <w:rsid w:val="00AF795B"/>
    <w:rsid w:val="00B278FD"/>
    <w:rsid w:val="00B332FD"/>
    <w:rsid w:val="00B43256"/>
    <w:rsid w:val="00B446ED"/>
    <w:rsid w:val="00B450CA"/>
    <w:rsid w:val="00B5050E"/>
    <w:rsid w:val="00B61EB2"/>
    <w:rsid w:val="00B65C59"/>
    <w:rsid w:val="00B73B22"/>
    <w:rsid w:val="00B7523C"/>
    <w:rsid w:val="00B843E6"/>
    <w:rsid w:val="00B84BF0"/>
    <w:rsid w:val="00B90759"/>
    <w:rsid w:val="00B957A1"/>
    <w:rsid w:val="00B95C1E"/>
    <w:rsid w:val="00BA22C2"/>
    <w:rsid w:val="00BA72E5"/>
    <w:rsid w:val="00BC11FC"/>
    <w:rsid w:val="00BC267F"/>
    <w:rsid w:val="00BC26E6"/>
    <w:rsid w:val="00BC6A9A"/>
    <w:rsid w:val="00BE1E6E"/>
    <w:rsid w:val="00BE4915"/>
    <w:rsid w:val="00C11DBB"/>
    <w:rsid w:val="00C1271B"/>
    <w:rsid w:val="00C2113A"/>
    <w:rsid w:val="00C22204"/>
    <w:rsid w:val="00C23298"/>
    <w:rsid w:val="00C2438F"/>
    <w:rsid w:val="00C326EC"/>
    <w:rsid w:val="00C3620D"/>
    <w:rsid w:val="00C36F03"/>
    <w:rsid w:val="00C45874"/>
    <w:rsid w:val="00C46B15"/>
    <w:rsid w:val="00C51282"/>
    <w:rsid w:val="00C56A4B"/>
    <w:rsid w:val="00C5724F"/>
    <w:rsid w:val="00C5747C"/>
    <w:rsid w:val="00C60188"/>
    <w:rsid w:val="00C64F40"/>
    <w:rsid w:val="00C67199"/>
    <w:rsid w:val="00C70412"/>
    <w:rsid w:val="00C71B32"/>
    <w:rsid w:val="00C90CE5"/>
    <w:rsid w:val="00CA2FD3"/>
    <w:rsid w:val="00CC2510"/>
    <w:rsid w:val="00CC7416"/>
    <w:rsid w:val="00CD0B72"/>
    <w:rsid w:val="00CD451B"/>
    <w:rsid w:val="00CD5168"/>
    <w:rsid w:val="00CE0BB1"/>
    <w:rsid w:val="00D04213"/>
    <w:rsid w:val="00D115E7"/>
    <w:rsid w:val="00D12114"/>
    <w:rsid w:val="00D17B86"/>
    <w:rsid w:val="00D20A99"/>
    <w:rsid w:val="00D21D5B"/>
    <w:rsid w:val="00D23B6D"/>
    <w:rsid w:val="00D2526C"/>
    <w:rsid w:val="00D32556"/>
    <w:rsid w:val="00D37EC9"/>
    <w:rsid w:val="00D47C5E"/>
    <w:rsid w:val="00D53114"/>
    <w:rsid w:val="00D547AA"/>
    <w:rsid w:val="00D55A6E"/>
    <w:rsid w:val="00D569A6"/>
    <w:rsid w:val="00D64805"/>
    <w:rsid w:val="00D7059D"/>
    <w:rsid w:val="00D7585B"/>
    <w:rsid w:val="00D7665F"/>
    <w:rsid w:val="00D80A4A"/>
    <w:rsid w:val="00D92DB3"/>
    <w:rsid w:val="00DA47AB"/>
    <w:rsid w:val="00DA4B79"/>
    <w:rsid w:val="00DA665B"/>
    <w:rsid w:val="00DA681F"/>
    <w:rsid w:val="00DB181A"/>
    <w:rsid w:val="00DB1BE7"/>
    <w:rsid w:val="00DB1DC9"/>
    <w:rsid w:val="00DC2310"/>
    <w:rsid w:val="00DC4759"/>
    <w:rsid w:val="00DE324F"/>
    <w:rsid w:val="00DF31A2"/>
    <w:rsid w:val="00E02366"/>
    <w:rsid w:val="00E04C66"/>
    <w:rsid w:val="00E42FAB"/>
    <w:rsid w:val="00E4301A"/>
    <w:rsid w:val="00E552AA"/>
    <w:rsid w:val="00E6134A"/>
    <w:rsid w:val="00E633B7"/>
    <w:rsid w:val="00E7013C"/>
    <w:rsid w:val="00E74E37"/>
    <w:rsid w:val="00E75DA5"/>
    <w:rsid w:val="00E774E1"/>
    <w:rsid w:val="00E829C9"/>
    <w:rsid w:val="00E845FE"/>
    <w:rsid w:val="00E8728D"/>
    <w:rsid w:val="00EA2D13"/>
    <w:rsid w:val="00EB568B"/>
    <w:rsid w:val="00EC766E"/>
    <w:rsid w:val="00ED23DF"/>
    <w:rsid w:val="00ED5C32"/>
    <w:rsid w:val="00ED7018"/>
    <w:rsid w:val="00EF02C2"/>
    <w:rsid w:val="00EF59AF"/>
    <w:rsid w:val="00F0267D"/>
    <w:rsid w:val="00F06F96"/>
    <w:rsid w:val="00F22AE1"/>
    <w:rsid w:val="00F36532"/>
    <w:rsid w:val="00F3658E"/>
    <w:rsid w:val="00F36985"/>
    <w:rsid w:val="00F377BF"/>
    <w:rsid w:val="00F37EFD"/>
    <w:rsid w:val="00F40F51"/>
    <w:rsid w:val="00F420E6"/>
    <w:rsid w:val="00F47D5A"/>
    <w:rsid w:val="00F52175"/>
    <w:rsid w:val="00F5322B"/>
    <w:rsid w:val="00F56DD6"/>
    <w:rsid w:val="00F57172"/>
    <w:rsid w:val="00F65CF6"/>
    <w:rsid w:val="00F678E2"/>
    <w:rsid w:val="00F74AE0"/>
    <w:rsid w:val="00F763E5"/>
    <w:rsid w:val="00F76898"/>
    <w:rsid w:val="00F8030B"/>
    <w:rsid w:val="00F81813"/>
    <w:rsid w:val="00F82D00"/>
    <w:rsid w:val="00F87881"/>
    <w:rsid w:val="00F91300"/>
    <w:rsid w:val="00F91BC5"/>
    <w:rsid w:val="00F92DA7"/>
    <w:rsid w:val="00F96C4B"/>
    <w:rsid w:val="00FA0F61"/>
    <w:rsid w:val="00FB1D8F"/>
    <w:rsid w:val="00FC33D8"/>
    <w:rsid w:val="00FC49A7"/>
    <w:rsid w:val="00FC667A"/>
    <w:rsid w:val="00FD4B13"/>
    <w:rsid w:val="00FE5637"/>
    <w:rsid w:val="00FE6A29"/>
    <w:rsid w:val="00FF0F1F"/>
    <w:rsid w:val="00FF30D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5C39624"/>
  <w14:defaultImageDpi w14:val="330"/>
  <w15:chartTrackingRefBased/>
  <w15:docId w15:val="{ECBF5260-8370-4923-AD5F-7AFEC247C4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GB"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F30DF"/>
    <w:pPr>
      <w:spacing w:line="259" w:lineRule="auto"/>
      <w:jc w:val="both"/>
    </w:pPr>
    <w:rPr>
      <w:rFonts w:ascii="Times New Roman" w:eastAsia="Times New Roman" w:hAnsi="Times New Roman" w:cs="Times New Roman"/>
      <w:kern w:val="0"/>
      <w:lang w:val="en-US" w:eastAsia="en-GB"/>
      <w14:ligatures w14:val="none"/>
    </w:rPr>
  </w:style>
  <w:style w:type="paragraph" w:styleId="Heading1">
    <w:name w:val="heading 1"/>
    <w:basedOn w:val="Normal"/>
    <w:next w:val="Normal"/>
    <w:link w:val="Heading1Char"/>
    <w:uiPriority w:val="9"/>
    <w:qFormat/>
    <w:rsid w:val="00FF30DF"/>
    <w:pPr>
      <w:keepNext/>
      <w:keepLines/>
      <w:numPr>
        <w:numId w:val="1"/>
      </w:numPr>
      <w:spacing w:before="360" w:after="80"/>
      <w:outlineLvl w:val="0"/>
    </w:pPr>
    <w:rPr>
      <w:rFonts w:eastAsiaTheme="majorEastAsia" w:cstheme="majorBidi"/>
      <w:sz w:val="40"/>
      <w:szCs w:val="40"/>
    </w:rPr>
  </w:style>
  <w:style w:type="paragraph" w:styleId="Heading2">
    <w:name w:val="heading 2"/>
    <w:basedOn w:val="Normal"/>
    <w:next w:val="Normal"/>
    <w:link w:val="Heading2Char"/>
    <w:uiPriority w:val="9"/>
    <w:unhideWhenUsed/>
    <w:qFormat/>
    <w:rsid w:val="00FF30DF"/>
    <w:pPr>
      <w:keepNext/>
      <w:keepLines/>
      <w:numPr>
        <w:ilvl w:val="1"/>
        <w:numId w:val="1"/>
      </w:numPr>
      <w:spacing w:before="160" w:after="80"/>
      <w:outlineLvl w:val="1"/>
    </w:pPr>
    <w:rPr>
      <w:rFonts w:eastAsiaTheme="majorEastAsia" w:cstheme="majorBidi"/>
      <w:sz w:val="32"/>
      <w:szCs w:val="32"/>
    </w:rPr>
  </w:style>
  <w:style w:type="paragraph" w:styleId="Heading3">
    <w:name w:val="heading 3"/>
    <w:basedOn w:val="Normal"/>
    <w:next w:val="Normal"/>
    <w:link w:val="Heading3Char"/>
    <w:uiPriority w:val="9"/>
    <w:unhideWhenUsed/>
    <w:qFormat/>
    <w:rsid w:val="00284D80"/>
    <w:pPr>
      <w:keepNext/>
      <w:keepLines/>
      <w:numPr>
        <w:ilvl w:val="2"/>
        <w:numId w:val="1"/>
      </w:numPr>
      <w:spacing w:before="160" w:after="80"/>
      <w:outlineLvl w:val="2"/>
    </w:pPr>
    <w:rPr>
      <w:rFonts w:eastAsiaTheme="majorEastAsia" w:cstheme="majorBidi"/>
      <w:sz w:val="28"/>
      <w:szCs w:val="28"/>
    </w:rPr>
  </w:style>
  <w:style w:type="paragraph" w:styleId="Heading4">
    <w:name w:val="heading 4"/>
    <w:basedOn w:val="Normal"/>
    <w:next w:val="Normal"/>
    <w:link w:val="Heading4Char"/>
    <w:uiPriority w:val="9"/>
    <w:semiHidden/>
    <w:unhideWhenUsed/>
    <w:qFormat/>
    <w:rsid w:val="008175B2"/>
    <w:pPr>
      <w:keepNext/>
      <w:keepLines/>
      <w:numPr>
        <w:ilvl w:val="3"/>
        <w:numId w:val="1"/>
      </w:numPr>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8175B2"/>
    <w:pPr>
      <w:keepNext/>
      <w:keepLines/>
      <w:numPr>
        <w:ilvl w:val="4"/>
        <w:numId w:val="1"/>
      </w:numPr>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8175B2"/>
    <w:pPr>
      <w:keepNext/>
      <w:keepLines/>
      <w:numPr>
        <w:ilvl w:val="5"/>
        <w:numId w:val="1"/>
      </w:numPr>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8175B2"/>
    <w:pPr>
      <w:keepNext/>
      <w:keepLines/>
      <w:numPr>
        <w:ilvl w:val="6"/>
        <w:numId w:val="1"/>
      </w:numPr>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8175B2"/>
    <w:pPr>
      <w:keepNext/>
      <w:keepLines/>
      <w:numPr>
        <w:ilvl w:val="7"/>
        <w:numId w:val="1"/>
      </w:numPr>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8175B2"/>
    <w:pPr>
      <w:keepNext/>
      <w:keepLines/>
      <w:numPr>
        <w:ilvl w:val="8"/>
        <w:numId w:val="1"/>
      </w:numPr>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F30DF"/>
    <w:rPr>
      <w:rFonts w:ascii="Times New Roman" w:eastAsiaTheme="majorEastAsia" w:hAnsi="Times New Roman" w:cstheme="majorBidi"/>
      <w:kern w:val="0"/>
      <w:sz w:val="40"/>
      <w:szCs w:val="40"/>
      <w:lang w:val="en-US" w:eastAsia="en-GB"/>
      <w14:ligatures w14:val="none"/>
    </w:rPr>
  </w:style>
  <w:style w:type="character" w:customStyle="1" w:styleId="Heading2Char">
    <w:name w:val="Heading 2 Char"/>
    <w:basedOn w:val="DefaultParagraphFont"/>
    <w:link w:val="Heading2"/>
    <w:uiPriority w:val="9"/>
    <w:rsid w:val="00FF30DF"/>
    <w:rPr>
      <w:rFonts w:ascii="Times New Roman" w:eastAsiaTheme="majorEastAsia" w:hAnsi="Times New Roman" w:cstheme="majorBidi"/>
      <w:kern w:val="0"/>
      <w:sz w:val="32"/>
      <w:szCs w:val="32"/>
      <w:lang w:val="en-US" w:eastAsia="en-GB"/>
      <w14:ligatures w14:val="none"/>
    </w:rPr>
  </w:style>
  <w:style w:type="character" w:customStyle="1" w:styleId="Heading3Char">
    <w:name w:val="Heading 3 Char"/>
    <w:basedOn w:val="DefaultParagraphFont"/>
    <w:link w:val="Heading3"/>
    <w:uiPriority w:val="9"/>
    <w:rsid w:val="00284D80"/>
    <w:rPr>
      <w:rFonts w:ascii="Times New Roman" w:eastAsiaTheme="majorEastAsia" w:hAnsi="Times New Roman" w:cstheme="majorBidi"/>
      <w:kern w:val="0"/>
      <w:sz w:val="28"/>
      <w:szCs w:val="28"/>
      <w:lang w:val="en-US" w:eastAsia="en-GB"/>
      <w14:ligatures w14:val="none"/>
    </w:rPr>
  </w:style>
  <w:style w:type="character" w:customStyle="1" w:styleId="Heading4Char">
    <w:name w:val="Heading 4 Char"/>
    <w:basedOn w:val="DefaultParagraphFont"/>
    <w:link w:val="Heading4"/>
    <w:uiPriority w:val="9"/>
    <w:semiHidden/>
    <w:rsid w:val="008175B2"/>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8175B2"/>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8175B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8175B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8175B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8175B2"/>
    <w:rPr>
      <w:rFonts w:eastAsiaTheme="majorEastAsia" w:cstheme="majorBidi"/>
      <w:color w:val="272727" w:themeColor="text1" w:themeTint="D8"/>
    </w:rPr>
  </w:style>
  <w:style w:type="paragraph" w:styleId="Title">
    <w:name w:val="Title"/>
    <w:basedOn w:val="Normal"/>
    <w:next w:val="Normal"/>
    <w:link w:val="TitleChar"/>
    <w:uiPriority w:val="10"/>
    <w:qFormat/>
    <w:rsid w:val="008175B2"/>
    <w:pPr>
      <w:spacing w:after="80" w:line="240" w:lineRule="auto"/>
      <w:contextualSpacing/>
      <w:jc w:val="left"/>
    </w:pPr>
    <w:rPr>
      <w:rFonts w:asciiTheme="majorHAnsi" w:eastAsiaTheme="majorEastAsia" w:hAnsiTheme="majorHAnsi" w:cstheme="majorBidi"/>
      <w:spacing w:val="-10"/>
      <w:kern w:val="28"/>
      <w:sz w:val="56"/>
      <w:szCs w:val="56"/>
      <w:lang w:val="en-GB" w:eastAsia="en-US"/>
      <w14:ligatures w14:val="standardContextual"/>
    </w:rPr>
  </w:style>
  <w:style w:type="character" w:customStyle="1" w:styleId="TitleChar">
    <w:name w:val="Title Char"/>
    <w:basedOn w:val="DefaultParagraphFont"/>
    <w:link w:val="Title"/>
    <w:uiPriority w:val="10"/>
    <w:rsid w:val="008175B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8175B2"/>
    <w:pPr>
      <w:numPr>
        <w:ilvl w:val="1"/>
      </w:numPr>
      <w:spacing w:line="278" w:lineRule="auto"/>
      <w:jc w:val="left"/>
    </w:pPr>
    <w:rPr>
      <w:rFonts w:asciiTheme="minorHAnsi" w:eastAsiaTheme="majorEastAsia" w:hAnsiTheme="minorHAnsi" w:cstheme="majorBidi"/>
      <w:color w:val="595959" w:themeColor="text1" w:themeTint="A6"/>
      <w:spacing w:val="15"/>
      <w:kern w:val="2"/>
      <w:sz w:val="28"/>
      <w:szCs w:val="28"/>
      <w:lang w:val="en-GB" w:eastAsia="en-US"/>
      <w14:ligatures w14:val="standardContextual"/>
    </w:rPr>
  </w:style>
  <w:style w:type="character" w:customStyle="1" w:styleId="SubtitleChar">
    <w:name w:val="Subtitle Char"/>
    <w:basedOn w:val="DefaultParagraphFont"/>
    <w:link w:val="Subtitle"/>
    <w:uiPriority w:val="11"/>
    <w:rsid w:val="008175B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8175B2"/>
    <w:pPr>
      <w:spacing w:before="160" w:line="278" w:lineRule="auto"/>
      <w:jc w:val="center"/>
    </w:pPr>
    <w:rPr>
      <w:rFonts w:asciiTheme="minorHAnsi" w:eastAsiaTheme="minorHAnsi" w:hAnsiTheme="minorHAnsi" w:cstheme="minorBidi"/>
      <w:i/>
      <w:iCs/>
      <w:color w:val="404040" w:themeColor="text1" w:themeTint="BF"/>
      <w:kern w:val="2"/>
      <w:lang w:val="en-GB" w:eastAsia="en-US"/>
      <w14:ligatures w14:val="standardContextual"/>
    </w:rPr>
  </w:style>
  <w:style w:type="character" w:customStyle="1" w:styleId="QuoteChar">
    <w:name w:val="Quote Char"/>
    <w:basedOn w:val="DefaultParagraphFont"/>
    <w:link w:val="Quote"/>
    <w:uiPriority w:val="29"/>
    <w:rsid w:val="008175B2"/>
    <w:rPr>
      <w:i/>
      <w:iCs/>
      <w:color w:val="404040" w:themeColor="text1" w:themeTint="BF"/>
    </w:rPr>
  </w:style>
  <w:style w:type="paragraph" w:styleId="ListParagraph">
    <w:name w:val="List Paragraph"/>
    <w:basedOn w:val="Normal"/>
    <w:uiPriority w:val="34"/>
    <w:qFormat/>
    <w:rsid w:val="00CD5168"/>
    <w:pPr>
      <w:spacing w:line="278" w:lineRule="auto"/>
      <w:ind w:left="720"/>
      <w:contextualSpacing/>
      <w:jc w:val="left"/>
    </w:pPr>
    <w:rPr>
      <w:rFonts w:eastAsiaTheme="minorHAnsi" w:cstheme="minorBidi"/>
      <w:kern w:val="2"/>
      <w:lang w:val="en-GB" w:eastAsia="en-US"/>
      <w14:ligatures w14:val="standardContextual"/>
    </w:rPr>
  </w:style>
  <w:style w:type="character" w:styleId="IntenseEmphasis">
    <w:name w:val="Intense Emphasis"/>
    <w:basedOn w:val="DefaultParagraphFont"/>
    <w:uiPriority w:val="21"/>
    <w:qFormat/>
    <w:rsid w:val="008175B2"/>
    <w:rPr>
      <w:i/>
      <w:iCs/>
      <w:color w:val="0F4761" w:themeColor="accent1" w:themeShade="BF"/>
    </w:rPr>
  </w:style>
  <w:style w:type="paragraph" w:styleId="IntenseQuote">
    <w:name w:val="Intense Quote"/>
    <w:basedOn w:val="Normal"/>
    <w:next w:val="Normal"/>
    <w:link w:val="IntenseQuoteChar"/>
    <w:uiPriority w:val="30"/>
    <w:qFormat/>
    <w:rsid w:val="008175B2"/>
    <w:pPr>
      <w:pBdr>
        <w:top w:val="single" w:sz="4" w:space="10" w:color="0F4761" w:themeColor="accent1" w:themeShade="BF"/>
        <w:bottom w:val="single" w:sz="4" w:space="10" w:color="0F4761" w:themeColor="accent1" w:themeShade="BF"/>
      </w:pBdr>
      <w:spacing w:before="360" w:after="360" w:line="278" w:lineRule="auto"/>
      <w:ind w:left="864" w:right="864"/>
      <w:jc w:val="center"/>
    </w:pPr>
    <w:rPr>
      <w:rFonts w:asciiTheme="minorHAnsi" w:eastAsiaTheme="minorHAnsi" w:hAnsiTheme="minorHAnsi" w:cstheme="minorBidi"/>
      <w:i/>
      <w:iCs/>
      <w:color w:val="0F4761" w:themeColor="accent1" w:themeShade="BF"/>
      <w:kern w:val="2"/>
      <w:lang w:val="en-GB" w:eastAsia="en-US"/>
      <w14:ligatures w14:val="standardContextual"/>
    </w:rPr>
  </w:style>
  <w:style w:type="character" w:customStyle="1" w:styleId="IntenseQuoteChar">
    <w:name w:val="Intense Quote Char"/>
    <w:basedOn w:val="DefaultParagraphFont"/>
    <w:link w:val="IntenseQuote"/>
    <w:uiPriority w:val="30"/>
    <w:rsid w:val="008175B2"/>
    <w:rPr>
      <w:i/>
      <w:iCs/>
      <w:color w:val="0F4761" w:themeColor="accent1" w:themeShade="BF"/>
    </w:rPr>
  </w:style>
  <w:style w:type="character" w:styleId="IntenseReference">
    <w:name w:val="Intense Reference"/>
    <w:basedOn w:val="DefaultParagraphFont"/>
    <w:uiPriority w:val="32"/>
    <w:qFormat/>
    <w:rsid w:val="008175B2"/>
    <w:rPr>
      <w:b/>
      <w:bCs/>
      <w:smallCaps/>
      <w:color w:val="0F4761" w:themeColor="accent1" w:themeShade="BF"/>
      <w:spacing w:val="5"/>
    </w:rPr>
  </w:style>
  <w:style w:type="character" w:styleId="Hyperlink">
    <w:name w:val="Hyperlink"/>
    <w:basedOn w:val="DefaultParagraphFont"/>
    <w:uiPriority w:val="99"/>
    <w:unhideWhenUsed/>
    <w:rsid w:val="00FF30DF"/>
    <w:rPr>
      <w:color w:val="467886" w:themeColor="hyperlink"/>
      <w:u w:val="single"/>
    </w:rPr>
  </w:style>
  <w:style w:type="paragraph" w:customStyle="1" w:styleId="H1">
    <w:name w:val="H1"/>
    <w:basedOn w:val="Heading1"/>
    <w:link w:val="H1Char"/>
    <w:qFormat/>
    <w:rsid w:val="00FF30DF"/>
  </w:style>
  <w:style w:type="character" w:customStyle="1" w:styleId="H1Char">
    <w:name w:val="H1 Char"/>
    <w:basedOn w:val="Heading1Char"/>
    <w:link w:val="H1"/>
    <w:rsid w:val="00FF30DF"/>
    <w:rPr>
      <w:rFonts w:ascii="Times New Roman" w:eastAsiaTheme="majorEastAsia" w:hAnsi="Times New Roman" w:cstheme="majorBidi"/>
      <w:kern w:val="0"/>
      <w:sz w:val="40"/>
      <w:szCs w:val="40"/>
      <w:lang w:val="en-US" w:eastAsia="en-GB"/>
      <w14:ligatures w14:val="none"/>
    </w:rPr>
  </w:style>
  <w:style w:type="table" w:styleId="TableGrid">
    <w:name w:val="Table Grid"/>
    <w:basedOn w:val="TableNormal"/>
    <w:uiPriority w:val="39"/>
    <w:rsid w:val="00CD516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1">
    <w:name w:val="Plain Table 1"/>
    <w:basedOn w:val="TableNormal"/>
    <w:uiPriority w:val="41"/>
    <w:rsid w:val="00F0267D"/>
    <w:pPr>
      <w:spacing w:after="0" w:line="240" w:lineRule="auto"/>
    </w:pPr>
    <w:rPr>
      <w:kern w:val="0"/>
      <w:sz w:val="22"/>
      <w:szCs w:val="22"/>
      <w:lang w:val="en-US"/>
      <w14:ligatures w14:val="none"/>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UnresolvedMention1">
    <w:name w:val="Unresolved Mention1"/>
    <w:basedOn w:val="DefaultParagraphFont"/>
    <w:uiPriority w:val="99"/>
    <w:semiHidden/>
    <w:unhideWhenUsed/>
    <w:rsid w:val="00845648"/>
    <w:rPr>
      <w:color w:val="605E5C"/>
      <w:shd w:val="clear" w:color="auto" w:fill="E1DFDD"/>
    </w:rPr>
  </w:style>
  <w:style w:type="paragraph" w:customStyle="1" w:styleId="MDPI51figurecaption">
    <w:name w:val="MDPI_5.1_figure_caption"/>
    <w:qFormat/>
    <w:rsid w:val="00284D80"/>
    <w:pPr>
      <w:adjustRightInd w:val="0"/>
      <w:snapToGrid w:val="0"/>
      <w:spacing w:before="120" w:after="240" w:line="228" w:lineRule="auto"/>
      <w:ind w:left="2608"/>
    </w:pPr>
    <w:rPr>
      <w:rFonts w:ascii="Palatino Linotype" w:eastAsia="Times New Roman" w:hAnsi="Palatino Linotype" w:cs="Times New Roman"/>
      <w:color w:val="000000"/>
      <w:kern w:val="0"/>
      <w:sz w:val="18"/>
      <w:szCs w:val="20"/>
      <w:lang w:val="en-US" w:eastAsia="de-DE" w:bidi="en-US"/>
      <w14:ligatures w14:val="none"/>
    </w:rPr>
  </w:style>
  <w:style w:type="paragraph" w:customStyle="1" w:styleId="MDPI52figure">
    <w:name w:val="MDPI_5.2_figure"/>
    <w:qFormat/>
    <w:rsid w:val="00284D80"/>
    <w:pPr>
      <w:adjustRightInd w:val="0"/>
      <w:snapToGrid w:val="0"/>
      <w:spacing w:before="240" w:after="120" w:line="240" w:lineRule="auto"/>
      <w:jc w:val="center"/>
    </w:pPr>
    <w:rPr>
      <w:rFonts w:ascii="Palatino Linotype" w:eastAsia="Times New Roman" w:hAnsi="Palatino Linotype" w:cs="Times New Roman"/>
      <w:snapToGrid w:val="0"/>
      <w:color w:val="000000"/>
      <w:kern w:val="0"/>
      <w:sz w:val="20"/>
      <w:szCs w:val="20"/>
      <w:lang w:val="en-US" w:eastAsia="de-DE" w:bidi="en-US"/>
      <w14:ligatures w14:val="none"/>
    </w:rPr>
  </w:style>
  <w:style w:type="paragraph" w:customStyle="1" w:styleId="MDPI41tablecaption">
    <w:name w:val="MDPI_4.1_table_caption"/>
    <w:qFormat/>
    <w:rsid w:val="00284D80"/>
    <w:pPr>
      <w:adjustRightInd w:val="0"/>
      <w:snapToGrid w:val="0"/>
      <w:spacing w:before="240" w:after="120" w:line="228" w:lineRule="auto"/>
      <w:ind w:left="2608"/>
    </w:pPr>
    <w:rPr>
      <w:rFonts w:ascii="Palatino Linotype" w:eastAsia="Times New Roman" w:hAnsi="Palatino Linotype"/>
      <w:color w:val="000000"/>
      <w:kern w:val="0"/>
      <w:sz w:val="18"/>
      <w:szCs w:val="22"/>
      <w:lang w:val="en-US" w:eastAsia="de-DE" w:bidi="en-US"/>
      <w14:ligatures w14:val="none"/>
    </w:rPr>
  </w:style>
  <w:style w:type="paragraph" w:customStyle="1" w:styleId="MDPI31text">
    <w:name w:val="MDPI_3.1_text"/>
    <w:qFormat/>
    <w:rsid w:val="007E1C53"/>
    <w:pPr>
      <w:adjustRightInd w:val="0"/>
      <w:snapToGrid w:val="0"/>
      <w:spacing w:after="0" w:line="228" w:lineRule="auto"/>
      <w:ind w:left="2608" w:firstLine="425"/>
      <w:jc w:val="both"/>
    </w:pPr>
    <w:rPr>
      <w:rFonts w:ascii="Palatino Linotype" w:eastAsia="Times New Roman" w:hAnsi="Palatino Linotype" w:cs="Times New Roman"/>
      <w:snapToGrid w:val="0"/>
      <w:color w:val="000000"/>
      <w:kern w:val="0"/>
      <w:sz w:val="20"/>
      <w:szCs w:val="22"/>
      <w:lang w:val="en-US" w:eastAsia="de-DE" w:bidi="en-US"/>
      <w14:ligatures w14:val="none"/>
    </w:rPr>
  </w:style>
  <w:style w:type="paragraph" w:styleId="Bibliography">
    <w:name w:val="Bibliography"/>
    <w:basedOn w:val="Normal"/>
    <w:next w:val="Normal"/>
    <w:uiPriority w:val="37"/>
    <w:unhideWhenUsed/>
    <w:rsid w:val="000F5AF6"/>
    <w:pPr>
      <w:tabs>
        <w:tab w:val="left" w:pos="384"/>
      </w:tabs>
      <w:spacing w:after="24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59127354">
      <w:bodyDiv w:val="1"/>
      <w:marLeft w:val="0"/>
      <w:marRight w:val="0"/>
      <w:marTop w:val="0"/>
      <w:marBottom w:val="0"/>
      <w:divBdr>
        <w:top w:val="none" w:sz="0" w:space="0" w:color="auto"/>
        <w:left w:val="none" w:sz="0" w:space="0" w:color="auto"/>
        <w:bottom w:val="none" w:sz="0" w:space="0" w:color="auto"/>
        <w:right w:val="none" w:sz="0" w:space="0" w:color="auto"/>
      </w:divBdr>
      <w:divsChild>
        <w:div w:id="545534382">
          <w:marLeft w:val="0"/>
          <w:marRight w:val="0"/>
          <w:marTop w:val="0"/>
          <w:marBottom w:val="0"/>
          <w:divBdr>
            <w:top w:val="none" w:sz="0" w:space="0" w:color="auto"/>
            <w:left w:val="none" w:sz="0" w:space="0" w:color="auto"/>
            <w:bottom w:val="none" w:sz="0" w:space="0" w:color="auto"/>
            <w:right w:val="none" w:sz="0" w:space="0" w:color="auto"/>
          </w:divBdr>
          <w:divsChild>
            <w:div w:id="1850635139">
              <w:marLeft w:val="0"/>
              <w:marRight w:val="0"/>
              <w:marTop w:val="0"/>
              <w:marBottom w:val="0"/>
              <w:divBdr>
                <w:top w:val="none" w:sz="0" w:space="0" w:color="auto"/>
                <w:left w:val="none" w:sz="0" w:space="0" w:color="auto"/>
                <w:bottom w:val="none" w:sz="0" w:space="0" w:color="auto"/>
                <w:right w:val="none" w:sz="0" w:space="0" w:color="auto"/>
              </w:divBdr>
              <w:divsChild>
                <w:div w:id="1530950638">
                  <w:marLeft w:val="0"/>
                  <w:marRight w:val="0"/>
                  <w:marTop w:val="0"/>
                  <w:marBottom w:val="0"/>
                  <w:divBdr>
                    <w:top w:val="none" w:sz="0" w:space="0" w:color="auto"/>
                    <w:left w:val="none" w:sz="0" w:space="0" w:color="auto"/>
                    <w:bottom w:val="none" w:sz="0" w:space="0" w:color="auto"/>
                    <w:right w:val="none" w:sz="0" w:space="0" w:color="auto"/>
                  </w:divBdr>
                </w:div>
                <w:div w:id="241836795">
                  <w:marLeft w:val="0"/>
                  <w:marRight w:val="0"/>
                  <w:marTop w:val="0"/>
                  <w:marBottom w:val="0"/>
                  <w:divBdr>
                    <w:top w:val="none" w:sz="0" w:space="0" w:color="auto"/>
                    <w:left w:val="none" w:sz="0" w:space="0" w:color="auto"/>
                    <w:bottom w:val="none" w:sz="0" w:space="0" w:color="auto"/>
                    <w:right w:val="none" w:sz="0" w:space="0" w:color="auto"/>
                  </w:divBdr>
                </w:div>
                <w:div w:id="21218723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8307923">
          <w:marLeft w:val="0"/>
          <w:marRight w:val="0"/>
          <w:marTop w:val="0"/>
          <w:marBottom w:val="0"/>
          <w:divBdr>
            <w:top w:val="single" w:sz="6" w:space="0" w:color="909299"/>
            <w:left w:val="single" w:sz="6" w:space="0" w:color="909299"/>
            <w:bottom w:val="single" w:sz="6" w:space="0" w:color="909299"/>
            <w:right w:val="single" w:sz="6" w:space="0" w:color="909299"/>
          </w:divBdr>
          <w:divsChild>
            <w:div w:id="2135364569">
              <w:marLeft w:val="0"/>
              <w:marRight w:val="0"/>
              <w:marTop w:val="0"/>
              <w:marBottom w:val="0"/>
              <w:divBdr>
                <w:top w:val="none" w:sz="0" w:space="0" w:color="auto"/>
                <w:left w:val="none" w:sz="0" w:space="0" w:color="auto"/>
                <w:bottom w:val="none" w:sz="0" w:space="0" w:color="auto"/>
                <w:right w:val="none" w:sz="0" w:space="0" w:color="auto"/>
              </w:divBdr>
              <w:divsChild>
                <w:div w:id="711340889">
                  <w:marLeft w:val="0"/>
                  <w:marRight w:val="0"/>
                  <w:marTop w:val="0"/>
                  <w:marBottom w:val="0"/>
                  <w:divBdr>
                    <w:top w:val="none" w:sz="0" w:space="0" w:color="auto"/>
                    <w:left w:val="none" w:sz="0" w:space="0" w:color="auto"/>
                    <w:bottom w:val="none" w:sz="0" w:space="0" w:color="auto"/>
                    <w:right w:val="none" w:sz="0" w:space="0" w:color="auto"/>
                  </w:divBdr>
                  <w:divsChild>
                    <w:div w:id="1428968338">
                      <w:marLeft w:val="0"/>
                      <w:marRight w:val="0"/>
                      <w:marTop w:val="0"/>
                      <w:marBottom w:val="0"/>
                      <w:divBdr>
                        <w:top w:val="none" w:sz="0" w:space="0" w:color="auto"/>
                        <w:left w:val="none" w:sz="0" w:space="0" w:color="auto"/>
                        <w:bottom w:val="none" w:sz="0" w:space="0" w:color="auto"/>
                        <w:right w:val="none" w:sz="0" w:space="0" w:color="auto"/>
                      </w:divBdr>
                      <w:divsChild>
                        <w:div w:id="20395021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2644768">
      <w:bodyDiv w:val="1"/>
      <w:marLeft w:val="0"/>
      <w:marRight w:val="0"/>
      <w:marTop w:val="0"/>
      <w:marBottom w:val="0"/>
      <w:divBdr>
        <w:top w:val="none" w:sz="0" w:space="0" w:color="auto"/>
        <w:left w:val="none" w:sz="0" w:space="0" w:color="auto"/>
        <w:bottom w:val="none" w:sz="0" w:space="0" w:color="auto"/>
        <w:right w:val="none" w:sz="0" w:space="0" w:color="auto"/>
      </w:divBdr>
    </w:div>
    <w:div w:id="205407866">
      <w:bodyDiv w:val="1"/>
      <w:marLeft w:val="0"/>
      <w:marRight w:val="0"/>
      <w:marTop w:val="0"/>
      <w:marBottom w:val="0"/>
      <w:divBdr>
        <w:top w:val="none" w:sz="0" w:space="0" w:color="auto"/>
        <w:left w:val="none" w:sz="0" w:space="0" w:color="auto"/>
        <w:bottom w:val="none" w:sz="0" w:space="0" w:color="auto"/>
        <w:right w:val="none" w:sz="0" w:space="0" w:color="auto"/>
      </w:divBdr>
    </w:div>
    <w:div w:id="226843686">
      <w:bodyDiv w:val="1"/>
      <w:marLeft w:val="0"/>
      <w:marRight w:val="0"/>
      <w:marTop w:val="0"/>
      <w:marBottom w:val="0"/>
      <w:divBdr>
        <w:top w:val="none" w:sz="0" w:space="0" w:color="auto"/>
        <w:left w:val="none" w:sz="0" w:space="0" w:color="auto"/>
        <w:bottom w:val="none" w:sz="0" w:space="0" w:color="auto"/>
        <w:right w:val="none" w:sz="0" w:space="0" w:color="auto"/>
      </w:divBdr>
    </w:div>
    <w:div w:id="351609506">
      <w:bodyDiv w:val="1"/>
      <w:marLeft w:val="0"/>
      <w:marRight w:val="0"/>
      <w:marTop w:val="0"/>
      <w:marBottom w:val="0"/>
      <w:divBdr>
        <w:top w:val="none" w:sz="0" w:space="0" w:color="auto"/>
        <w:left w:val="none" w:sz="0" w:space="0" w:color="auto"/>
        <w:bottom w:val="none" w:sz="0" w:space="0" w:color="auto"/>
        <w:right w:val="none" w:sz="0" w:space="0" w:color="auto"/>
      </w:divBdr>
    </w:div>
    <w:div w:id="356925661">
      <w:bodyDiv w:val="1"/>
      <w:marLeft w:val="0"/>
      <w:marRight w:val="0"/>
      <w:marTop w:val="0"/>
      <w:marBottom w:val="0"/>
      <w:divBdr>
        <w:top w:val="none" w:sz="0" w:space="0" w:color="auto"/>
        <w:left w:val="none" w:sz="0" w:space="0" w:color="auto"/>
        <w:bottom w:val="none" w:sz="0" w:space="0" w:color="auto"/>
        <w:right w:val="none" w:sz="0" w:space="0" w:color="auto"/>
      </w:divBdr>
    </w:div>
    <w:div w:id="522088861">
      <w:bodyDiv w:val="1"/>
      <w:marLeft w:val="0"/>
      <w:marRight w:val="0"/>
      <w:marTop w:val="0"/>
      <w:marBottom w:val="0"/>
      <w:divBdr>
        <w:top w:val="none" w:sz="0" w:space="0" w:color="auto"/>
        <w:left w:val="none" w:sz="0" w:space="0" w:color="auto"/>
        <w:bottom w:val="none" w:sz="0" w:space="0" w:color="auto"/>
        <w:right w:val="none" w:sz="0" w:space="0" w:color="auto"/>
      </w:divBdr>
    </w:div>
    <w:div w:id="552010964">
      <w:bodyDiv w:val="1"/>
      <w:marLeft w:val="0"/>
      <w:marRight w:val="0"/>
      <w:marTop w:val="0"/>
      <w:marBottom w:val="0"/>
      <w:divBdr>
        <w:top w:val="none" w:sz="0" w:space="0" w:color="auto"/>
        <w:left w:val="none" w:sz="0" w:space="0" w:color="auto"/>
        <w:bottom w:val="none" w:sz="0" w:space="0" w:color="auto"/>
        <w:right w:val="none" w:sz="0" w:space="0" w:color="auto"/>
      </w:divBdr>
    </w:div>
    <w:div w:id="625745520">
      <w:bodyDiv w:val="1"/>
      <w:marLeft w:val="0"/>
      <w:marRight w:val="0"/>
      <w:marTop w:val="0"/>
      <w:marBottom w:val="0"/>
      <w:divBdr>
        <w:top w:val="none" w:sz="0" w:space="0" w:color="auto"/>
        <w:left w:val="none" w:sz="0" w:space="0" w:color="auto"/>
        <w:bottom w:val="none" w:sz="0" w:space="0" w:color="auto"/>
        <w:right w:val="none" w:sz="0" w:space="0" w:color="auto"/>
      </w:divBdr>
    </w:div>
    <w:div w:id="766343522">
      <w:bodyDiv w:val="1"/>
      <w:marLeft w:val="0"/>
      <w:marRight w:val="0"/>
      <w:marTop w:val="0"/>
      <w:marBottom w:val="0"/>
      <w:divBdr>
        <w:top w:val="none" w:sz="0" w:space="0" w:color="auto"/>
        <w:left w:val="none" w:sz="0" w:space="0" w:color="auto"/>
        <w:bottom w:val="none" w:sz="0" w:space="0" w:color="auto"/>
        <w:right w:val="none" w:sz="0" w:space="0" w:color="auto"/>
      </w:divBdr>
    </w:div>
    <w:div w:id="801654769">
      <w:bodyDiv w:val="1"/>
      <w:marLeft w:val="0"/>
      <w:marRight w:val="0"/>
      <w:marTop w:val="0"/>
      <w:marBottom w:val="0"/>
      <w:divBdr>
        <w:top w:val="none" w:sz="0" w:space="0" w:color="auto"/>
        <w:left w:val="none" w:sz="0" w:space="0" w:color="auto"/>
        <w:bottom w:val="none" w:sz="0" w:space="0" w:color="auto"/>
        <w:right w:val="none" w:sz="0" w:space="0" w:color="auto"/>
      </w:divBdr>
      <w:divsChild>
        <w:div w:id="642470902">
          <w:marLeft w:val="0"/>
          <w:marRight w:val="0"/>
          <w:marTop w:val="0"/>
          <w:marBottom w:val="0"/>
          <w:divBdr>
            <w:top w:val="single" w:sz="2" w:space="0" w:color="auto"/>
            <w:left w:val="single" w:sz="2" w:space="0" w:color="auto"/>
            <w:bottom w:val="single" w:sz="2" w:space="0" w:color="auto"/>
            <w:right w:val="single" w:sz="2" w:space="0" w:color="auto"/>
          </w:divBdr>
          <w:divsChild>
            <w:div w:id="1777479748">
              <w:marLeft w:val="0"/>
              <w:marRight w:val="0"/>
              <w:marTop w:val="0"/>
              <w:marBottom w:val="0"/>
              <w:divBdr>
                <w:top w:val="single" w:sz="2" w:space="0" w:color="auto"/>
                <w:left w:val="single" w:sz="2" w:space="0" w:color="auto"/>
                <w:bottom w:val="single" w:sz="2" w:space="0" w:color="auto"/>
                <w:right w:val="single" w:sz="2" w:space="0" w:color="auto"/>
              </w:divBdr>
            </w:div>
          </w:divsChild>
        </w:div>
      </w:divsChild>
    </w:div>
    <w:div w:id="854002857">
      <w:bodyDiv w:val="1"/>
      <w:marLeft w:val="0"/>
      <w:marRight w:val="0"/>
      <w:marTop w:val="0"/>
      <w:marBottom w:val="0"/>
      <w:divBdr>
        <w:top w:val="none" w:sz="0" w:space="0" w:color="auto"/>
        <w:left w:val="none" w:sz="0" w:space="0" w:color="auto"/>
        <w:bottom w:val="none" w:sz="0" w:space="0" w:color="auto"/>
        <w:right w:val="none" w:sz="0" w:space="0" w:color="auto"/>
      </w:divBdr>
      <w:divsChild>
        <w:div w:id="2038115995">
          <w:marLeft w:val="0"/>
          <w:marRight w:val="0"/>
          <w:marTop w:val="0"/>
          <w:marBottom w:val="0"/>
          <w:divBdr>
            <w:top w:val="none" w:sz="0" w:space="0" w:color="auto"/>
            <w:left w:val="none" w:sz="0" w:space="0" w:color="auto"/>
            <w:bottom w:val="none" w:sz="0" w:space="0" w:color="auto"/>
            <w:right w:val="none" w:sz="0" w:space="0" w:color="auto"/>
          </w:divBdr>
          <w:divsChild>
            <w:div w:id="538326256">
              <w:marLeft w:val="0"/>
              <w:marRight w:val="0"/>
              <w:marTop w:val="0"/>
              <w:marBottom w:val="0"/>
              <w:divBdr>
                <w:top w:val="none" w:sz="0" w:space="0" w:color="auto"/>
                <w:left w:val="none" w:sz="0" w:space="0" w:color="auto"/>
                <w:bottom w:val="none" w:sz="0" w:space="0" w:color="auto"/>
                <w:right w:val="none" w:sz="0" w:space="0" w:color="auto"/>
              </w:divBdr>
              <w:divsChild>
                <w:div w:id="1183859621">
                  <w:marLeft w:val="0"/>
                  <w:marRight w:val="0"/>
                  <w:marTop w:val="0"/>
                  <w:marBottom w:val="0"/>
                  <w:divBdr>
                    <w:top w:val="none" w:sz="0" w:space="0" w:color="auto"/>
                    <w:left w:val="none" w:sz="0" w:space="0" w:color="auto"/>
                    <w:bottom w:val="none" w:sz="0" w:space="0" w:color="auto"/>
                    <w:right w:val="none" w:sz="0" w:space="0" w:color="auto"/>
                  </w:divBdr>
                </w:div>
                <w:div w:id="604920322">
                  <w:marLeft w:val="0"/>
                  <w:marRight w:val="0"/>
                  <w:marTop w:val="0"/>
                  <w:marBottom w:val="0"/>
                  <w:divBdr>
                    <w:top w:val="none" w:sz="0" w:space="0" w:color="auto"/>
                    <w:left w:val="none" w:sz="0" w:space="0" w:color="auto"/>
                    <w:bottom w:val="none" w:sz="0" w:space="0" w:color="auto"/>
                    <w:right w:val="none" w:sz="0" w:space="0" w:color="auto"/>
                  </w:divBdr>
                </w:div>
                <w:div w:id="3721915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149879">
          <w:marLeft w:val="0"/>
          <w:marRight w:val="0"/>
          <w:marTop w:val="0"/>
          <w:marBottom w:val="0"/>
          <w:divBdr>
            <w:top w:val="single" w:sz="6" w:space="0" w:color="909299"/>
            <w:left w:val="single" w:sz="6" w:space="0" w:color="909299"/>
            <w:bottom w:val="single" w:sz="6" w:space="0" w:color="909299"/>
            <w:right w:val="single" w:sz="6" w:space="0" w:color="909299"/>
          </w:divBdr>
          <w:divsChild>
            <w:div w:id="153836297">
              <w:marLeft w:val="0"/>
              <w:marRight w:val="0"/>
              <w:marTop w:val="0"/>
              <w:marBottom w:val="0"/>
              <w:divBdr>
                <w:top w:val="none" w:sz="0" w:space="0" w:color="auto"/>
                <w:left w:val="none" w:sz="0" w:space="0" w:color="auto"/>
                <w:bottom w:val="none" w:sz="0" w:space="0" w:color="auto"/>
                <w:right w:val="none" w:sz="0" w:space="0" w:color="auto"/>
              </w:divBdr>
              <w:divsChild>
                <w:div w:id="331420073">
                  <w:marLeft w:val="0"/>
                  <w:marRight w:val="0"/>
                  <w:marTop w:val="0"/>
                  <w:marBottom w:val="0"/>
                  <w:divBdr>
                    <w:top w:val="none" w:sz="0" w:space="0" w:color="auto"/>
                    <w:left w:val="none" w:sz="0" w:space="0" w:color="auto"/>
                    <w:bottom w:val="none" w:sz="0" w:space="0" w:color="auto"/>
                    <w:right w:val="none" w:sz="0" w:space="0" w:color="auto"/>
                  </w:divBdr>
                  <w:divsChild>
                    <w:div w:id="830406680">
                      <w:marLeft w:val="0"/>
                      <w:marRight w:val="0"/>
                      <w:marTop w:val="0"/>
                      <w:marBottom w:val="0"/>
                      <w:divBdr>
                        <w:top w:val="none" w:sz="0" w:space="0" w:color="auto"/>
                        <w:left w:val="none" w:sz="0" w:space="0" w:color="auto"/>
                        <w:bottom w:val="none" w:sz="0" w:space="0" w:color="auto"/>
                        <w:right w:val="none" w:sz="0" w:space="0" w:color="auto"/>
                      </w:divBdr>
                      <w:divsChild>
                        <w:div w:id="1957031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955404824">
      <w:bodyDiv w:val="1"/>
      <w:marLeft w:val="0"/>
      <w:marRight w:val="0"/>
      <w:marTop w:val="0"/>
      <w:marBottom w:val="0"/>
      <w:divBdr>
        <w:top w:val="none" w:sz="0" w:space="0" w:color="auto"/>
        <w:left w:val="none" w:sz="0" w:space="0" w:color="auto"/>
        <w:bottom w:val="none" w:sz="0" w:space="0" w:color="auto"/>
        <w:right w:val="none" w:sz="0" w:space="0" w:color="auto"/>
      </w:divBdr>
      <w:divsChild>
        <w:div w:id="805199115">
          <w:marLeft w:val="0"/>
          <w:marRight w:val="0"/>
          <w:marTop w:val="0"/>
          <w:marBottom w:val="0"/>
          <w:divBdr>
            <w:top w:val="none" w:sz="0" w:space="0" w:color="auto"/>
            <w:left w:val="none" w:sz="0" w:space="0" w:color="auto"/>
            <w:bottom w:val="none" w:sz="0" w:space="0" w:color="auto"/>
            <w:right w:val="none" w:sz="0" w:space="0" w:color="auto"/>
          </w:divBdr>
          <w:divsChild>
            <w:div w:id="2112118375">
              <w:marLeft w:val="0"/>
              <w:marRight w:val="0"/>
              <w:marTop w:val="0"/>
              <w:marBottom w:val="0"/>
              <w:divBdr>
                <w:top w:val="none" w:sz="0" w:space="0" w:color="auto"/>
                <w:left w:val="none" w:sz="0" w:space="0" w:color="auto"/>
                <w:bottom w:val="none" w:sz="0" w:space="0" w:color="auto"/>
                <w:right w:val="none" w:sz="0" w:space="0" w:color="auto"/>
              </w:divBdr>
              <w:divsChild>
                <w:div w:id="1973242994">
                  <w:marLeft w:val="0"/>
                  <w:marRight w:val="0"/>
                  <w:marTop w:val="0"/>
                  <w:marBottom w:val="0"/>
                  <w:divBdr>
                    <w:top w:val="none" w:sz="0" w:space="0" w:color="auto"/>
                    <w:left w:val="none" w:sz="0" w:space="0" w:color="auto"/>
                    <w:bottom w:val="none" w:sz="0" w:space="0" w:color="auto"/>
                    <w:right w:val="none" w:sz="0" w:space="0" w:color="auto"/>
                  </w:divBdr>
                </w:div>
                <w:div w:id="1074476084">
                  <w:marLeft w:val="0"/>
                  <w:marRight w:val="0"/>
                  <w:marTop w:val="0"/>
                  <w:marBottom w:val="0"/>
                  <w:divBdr>
                    <w:top w:val="none" w:sz="0" w:space="0" w:color="auto"/>
                    <w:left w:val="none" w:sz="0" w:space="0" w:color="auto"/>
                    <w:bottom w:val="none" w:sz="0" w:space="0" w:color="auto"/>
                    <w:right w:val="none" w:sz="0" w:space="0" w:color="auto"/>
                  </w:divBdr>
                </w:div>
                <w:div w:id="9035663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2199155">
          <w:marLeft w:val="0"/>
          <w:marRight w:val="0"/>
          <w:marTop w:val="0"/>
          <w:marBottom w:val="0"/>
          <w:divBdr>
            <w:top w:val="single" w:sz="6" w:space="0" w:color="909299"/>
            <w:left w:val="single" w:sz="6" w:space="0" w:color="909299"/>
            <w:bottom w:val="single" w:sz="6" w:space="0" w:color="909299"/>
            <w:right w:val="single" w:sz="6" w:space="0" w:color="909299"/>
          </w:divBdr>
          <w:divsChild>
            <w:div w:id="1836409680">
              <w:marLeft w:val="0"/>
              <w:marRight w:val="0"/>
              <w:marTop w:val="0"/>
              <w:marBottom w:val="0"/>
              <w:divBdr>
                <w:top w:val="none" w:sz="0" w:space="0" w:color="auto"/>
                <w:left w:val="none" w:sz="0" w:space="0" w:color="auto"/>
                <w:bottom w:val="none" w:sz="0" w:space="0" w:color="auto"/>
                <w:right w:val="none" w:sz="0" w:space="0" w:color="auto"/>
              </w:divBdr>
              <w:divsChild>
                <w:div w:id="296106501">
                  <w:marLeft w:val="0"/>
                  <w:marRight w:val="0"/>
                  <w:marTop w:val="0"/>
                  <w:marBottom w:val="0"/>
                  <w:divBdr>
                    <w:top w:val="none" w:sz="0" w:space="0" w:color="auto"/>
                    <w:left w:val="none" w:sz="0" w:space="0" w:color="auto"/>
                    <w:bottom w:val="none" w:sz="0" w:space="0" w:color="auto"/>
                    <w:right w:val="none" w:sz="0" w:space="0" w:color="auto"/>
                  </w:divBdr>
                  <w:divsChild>
                    <w:div w:id="1787768682">
                      <w:marLeft w:val="0"/>
                      <w:marRight w:val="0"/>
                      <w:marTop w:val="0"/>
                      <w:marBottom w:val="0"/>
                      <w:divBdr>
                        <w:top w:val="none" w:sz="0" w:space="0" w:color="auto"/>
                        <w:left w:val="none" w:sz="0" w:space="0" w:color="auto"/>
                        <w:bottom w:val="none" w:sz="0" w:space="0" w:color="auto"/>
                        <w:right w:val="none" w:sz="0" w:space="0" w:color="auto"/>
                      </w:divBdr>
                      <w:divsChild>
                        <w:div w:id="3630241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196383584">
      <w:bodyDiv w:val="1"/>
      <w:marLeft w:val="0"/>
      <w:marRight w:val="0"/>
      <w:marTop w:val="0"/>
      <w:marBottom w:val="0"/>
      <w:divBdr>
        <w:top w:val="none" w:sz="0" w:space="0" w:color="auto"/>
        <w:left w:val="none" w:sz="0" w:space="0" w:color="auto"/>
        <w:bottom w:val="none" w:sz="0" w:space="0" w:color="auto"/>
        <w:right w:val="none" w:sz="0" w:space="0" w:color="auto"/>
      </w:divBdr>
      <w:divsChild>
        <w:div w:id="1993826332">
          <w:marLeft w:val="0"/>
          <w:marRight w:val="0"/>
          <w:marTop w:val="0"/>
          <w:marBottom w:val="0"/>
          <w:divBdr>
            <w:top w:val="single" w:sz="2" w:space="0" w:color="auto"/>
            <w:left w:val="single" w:sz="2" w:space="0" w:color="auto"/>
            <w:bottom w:val="single" w:sz="2" w:space="0" w:color="auto"/>
            <w:right w:val="single" w:sz="2" w:space="0" w:color="auto"/>
          </w:divBdr>
          <w:divsChild>
            <w:div w:id="1333265865">
              <w:marLeft w:val="0"/>
              <w:marRight w:val="0"/>
              <w:marTop w:val="0"/>
              <w:marBottom w:val="0"/>
              <w:divBdr>
                <w:top w:val="single" w:sz="2" w:space="0" w:color="auto"/>
                <w:left w:val="single" w:sz="2" w:space="0" w:color="auto"/>
                <w:bottom w:val="single" w:sz="2" w:space="0" w:color="auto"/>
                <w:right w:val="single" w:sz="2" w:space="0" w:color="auto"/>
              </w:divBdr>
            </w:div>
          </w:divsChild>
        </w:div>
      </w:divsChild>
    </w:div>
    <w:div w:id="1316684642">
      <w:bodyDiv w:val="1"/>
      <w:marLeft w:val="0"/>
      <w:marRight w:val="0"/>
      <w:marTop w:val="0"/>
      <w:marBottom w:val="0"/>
      <w:divBdr>
        <w:top w:val="none" w:sz="0" w:space="0" w:color="auto"/>
        <w:left w:val="none" w:sz="0" w:space="0" w:color="auto"/>
        <w:bottom w:val="none" w:sz="0" w:space="0" w:color="auto"/>
        <w:right w:val="none" w:sz="0" w:space="0" w:color="auto"/>
      </w:divBdr>
    </w:div>
    <w:div w:id="1429735482">
      <w:bodyDiv w:val="1"/>
      <w:marLeft w:val="0"/>
      <w:marRight w:val="0"/>
      <w:marTop w:val="0"/>
      <w:marBottom w:val="0"/>
      <w:divBdr>
        <w:top w:val="none" w:sz="0" w:space="0" w:color="auto"/>
        <w:left w:val="none" w:sz="0" w:space="0" w:color="auto"/>
        <w:bottom w:val="none" w:sz="0" w:space="0" w:color="auto"/>
        <w:right w:val="none" w:sz="0" w:space="0" w:color="auto"/>
      </w:divBdr>
    </w:div>
    <w:div w:id="1552885639">
      <w:bodyDiv w:val="1"/>
      <w:marLeft w:val="0"/>
      <w:marRight w:val="0"/>
      <w:marTop w:val="0"/>
      <w:marBottom w:val="0"/>
      <w:divBdr>
        <w:top w:val="none" w:sz="0" w:space="0" w:color="auto"/>
        <w:left w:val="none" w:sz="0" w:space="0" w:color="auto"/>
        <w:bottom w:val="none" w:sz="0" w:space="0" w:color="auto"/>
        <w:right w:val="none" w:sz="0" w:space="0" w:color="auto"/>
      </w:divBdr>
    </w:div>
    <w:div w:id="1645114633">
      <w:bodyDiv w:val="1"/>
      <w:marLeft w:val="0"/>
      <w:marRight w:val="0"/>
      <w:marTop w:val="0"/>
      <w:marBottom w:val="0"/>
      <w:divBdr>
        <w:top w:val="none" w:sz="0" w:space="0" w:color="auto"/>
        <w:left w:val="none" w:sz="0" w:space="0" w:color="auto"/>
        <w:bottom w:val="none" w:sz="0" w:space="0" w:color="auto"/>
        <w:right w:val="none" w:sz="0" w:space="0" w:color="auto"/>
      </w:divBdr>
      <w:divsChild>
        <w:div w:id="247227038">
          <w:marLeft w:val="0"/>
          <w:marRight w:val="0"/>
          <w:marTop w:val="0"/>
          <w:marBottom w:val="0"/>
          <w:divBdr>
            <w:top w:val="none" w:sz="0" w:space="0" w:color="auto"/>
            <w:left w:val="none" w:sz="0" w:space="0" w:color="auto"/>
            <w:bottom w:val="none" w:sz="0" w:space="0" w:color="auto"/>
            <w:right w:val="none" w:sz="0" w:space="0" w:color="auto"/>
          </w:divBdr>
          <w:divsChild>
            <w:div w:id="2053456754">
              <w:marLeft w:val="0"/>
              <w:marRight w:val="0"/>
              <w:marTop w:val="0"/>
              <w:marBottom w:val="0"/>
              <w:divBdr>
                <w:top w:val="none" w:sz="0" w:space="0" w:color="auto"/>
                <w:left w:val="none" w:sz="0" w:space="0" w:color="auto"/>
                <w:bottom w:val="none" w:sz="0" w:space="0" w:color="auto"/>
                <w:right w:val="none" w:sz="0" w:space="0" w:color="auto"/>
              </w:divBdr>
              <w:divsChild>
                <w:div w:id="1016807244">
                  <w:marLeft w:val="0"/>
                  <w:marRight w:val="0"/>
                  <w:marTop w:val="0"/>
                  <w:marBottom w:val="0"/>
                  <w:divBdr>
                    <w:top w:val="none" w:sz="0" w:space="0" w:color="auto"/>
                    <w:left w:val="none" w:sz="0" w:space="0" w:color="auto"/>
                    <w:bottom w:val="none" w:sz="0" w:space="0" w:color="auto"/>
                    <w:right w:val="none" w:sz="0" w:space="0" w:color="auto"/>
                  </w:divBdr>
                </w:div>
                <w:div w:id="1506281457">
                  <w:marLeft w:val="0"/>
                  <w:marRight w:val="0"/>
                  <w:marTop w:val="0"/>
                  <w:marBottom w:val="0"/>
                  <w:divBdr>
                    <w:top w:val="none" w:sz="0" w:space="0" w:color="auto"/>
                    <w:left w:val="none" w:sz="0" w:space="0" w:color="auto"/>
                    <w:bottom w:val="none" w:sz="0" w:space="0" w:color="auto"/>
                    <w:right w:val="none" w:sz="0" w:space="0" w:color="auto"/>
                  </w:divBdr>
                </w:div>
                <w:div w:id="8382327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772661">
          <w:marLeft w:val="0"/>
          <w:marRight w:val="0"/>
          <w:marTop w:val="0"/>
          <w:marBottom w:val="0"/>
          <w:divBdr>
            <w:top w:val="single" w:sz="6" w:space="0" w:color="909299"/>
            <w:left w:val="single" w:sz="6" w:space="0" w:color="909299"/>
            <w:bottom w:val="single" w:sz="6" w:space="0" w:color="909299"/>
            <w:right w:val="single" w:sz="6" w:space="0" w:color="909299"/>
          </w:divBdr>
          <w:divsChild>
            <w:div w:id="379936588">
              <w:marLeft w:val="0"/>
              <w:marRight w:val="0"/>
              <w:marTop w:val="0"/>
              <w:marBottom w:val="0"/>
              <w:divBdr>
                <w:top w:val="none" w:sz="0" w:space="0" w:color="auto"/>
                <w:left w:val="none" w:sz="0" w:space="0" w:color="auto"/>
                <w:bottom w:val="none" w:sz="0" w:space="0" w:color="auto"/>
                <w:right w:val="none" w:sz="0" w:space="0" w:color="auto"/>
              </w:divBdr>
              <w:divsChild>
                <w:div w:id="2011760534">
                  <w:marLeft w:val="0"/>
                  <w:marRight w:val="0"/>
                  <w:marTop w:val="0"/>
                  <w:marBottom w:val="0"/>
                  <w:divBdr>
                    <w:top w:val="none" w:sz="0" w:space="0" w:color="auto"/>
                    <w:left w:val="none" w:sz="0" w:space="0" w:color="auto"/>
                    <w:bottom w:val="none" w:sz="0" w:space="0" w:color="auto"/>
                    <w:right w:val="none" w:sz="0" w:space="0" w:color="auto"/>
                  </w:divBdr>
                  <w:divsChild>
                    <w:div w:id="2074697264">
                      <w:marLeft w:val="0"/>
                      <w:marRight w:val="0"/>
                      <w:marTop w:val="0"/>
                      <w:marBottom w:val="0"/>
                      <w:divBdr>
                        <w:top w:val="none" w:sz="0" w:space="0" w:color="auto"/>
                        <w:left w:val="none" w:sz="0" w:space="0" w:color="auto"/>
                        <w:bottom w:val="none" w:sz="0" w:space="0" w:color="auto"/>
                        <w:right w:val="none" w:sz="0" w:space="0" w:color="auto"/>
                      </w:divBdr>
                      <w:divsChild>
                        <w:div w:id="18437389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756827013">
      <w:bodyDiv w:val="1"/>
      <w:marLeft w:val="0"/>
      <w:marRight w:val="0"/>
      <w:marTop w:val="0"/>
      <w:marBottom w:val="0"/>
      <w:divBdr>
        <w:top w:val="none" w:sz="0" w:space="0" w:color="auto"/>
        <w:left w:val="none" w:sz="0" w:space="0" w:color="auto"/>
        <w:bottom w:val="none" w:sz="0" w:space="0" w:color="auto"/>
        <w:right w:val="none" w:sz="0" w:space="0" w:color="auto"/>
      </w:divBdr>
      <w:divsChild>
        <w:div w:id="383217690">
          <w:marLeft w:val="0"/>
          <w:marRight w:val="0"/>
          <w:marTop w:val="0"/>
          <w:marBottom w:val="0"/>
          <w:divBdr>
            <w:top w:val="none" w:sz="0" w:space="0" w:color="auto"/>
            <w:left w:val="none" w:sz="0" w:space="0" w:color="auto"/>
            <w:bottom w:val="none" w:sz="0" w:space="0" w:color="auto"/>
            <w:right w:val="none" w:sz="0" w:space="0" w:color="auto"/>
          </w:divBdr>
          <w:divsChild>
            <w:div w:id="1595625792">
              <w:marLeft w:val="0"/>
              <w:marRight w:val="0"/>
              <w:marTop w:val="0"/>
              <w:marBottom w:val="0"/>
              <w:divBdr>
                <w:top w:val="none" w:sz="0" w:space="0" w:color="auto"/>
                <w:left w:val="none" w:sz="0" w:space="0" w:color="auto"/>
                <w:bottom w:val="none" w:sz="0" w:space="0" w:color="auto"/>
                <w:right w:val="none" w:sz="0" w:space="0" w:color="auto"/>
              </w:divBdr>
              <w:divsChild>
                <w:div w:id="1199584003">
                  <w:marLeft w:val="0"/>
                  <w:marRight w:val="0"/>
                  <w:marTop w:val="0"/>
                  <w:marBottom w:val="0"/>
                  <w:divBdr>
                    <w:top w:val="none" w:sz="0" w:space="0" w:color="auto"/>
                    <w:left w:val="none" w:sz="0" w:space="0" w:color="auto"/>
                    <w:bottom w:val="none" w:sz="0" w:space="0" w:color="auto"/>
                    <w:right w:val="none" w:sz="0" w:space="0" w:color="auto"/>
                  </w:divBdr>
                </w:div>
                <w:div w:id="257645013">
                  <w:marLeft w:val="0"/>
                  <w:marRight w:val="0"/>
                  <w:marTop w:val="0"/>
                  <w:marBottom w:val="0"/>
                  <w:divBdr>
                    <w:top w:val="none" w:sz="0" w:space="0" w:color="auto"/>
                    <w:left w:val="none" w:sz="0" w:space="0" w:color="auto"/>
                    <w:bottom w:val="none" w:sz="0" w:space="0" w:color="auto"/>
                    <w:right w:val="none" w:sz="0" w:space="0" w:color="auto"/>
                  </w:divBdr>
                </w:div>
                <w:div w:id="16013313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427661">
          <w:marLeft w:val="0"/>
          <w:marRight w:val="0"/>
          <w:marTop w:val="0"/>
          <w:marBottom w:val="0"/>
          <w:divBdr>
            <w:top w:val="single" w:sz="6" w:space="0" w:color="909299"/>
            <w:left w:val="single" w:sz="6" w:space="0" w:color="909299"/>
            <w:bottom w:val="single" w:sz="6" w:space="0" w:color="909299"/>
            <w:right w:val="single" w:sz="6" w:space="0" w:color="909299"/>
          </w:divBdr>
          <w:divsChild>
            <w:div w:id="508451696">
              <w:marLeft w:val="0"/>
              <w:marRight w:val="0"/>
              <w:marTop w:val="0"/>
              <w:marBottom w:val="0"/>
              <w:divBdr>
                <w:top w:val="none" w:sz="0" w:space="0" w:color="auto"/>
                <w:left w:val="none" w:sz="0" w:space="0" w:color="auto"/>
                <w:bottom w:val="none" w:sz="0" w:space="0" w:color="auto"/>
                <w:right w:val="none" w:sz="0" w:space="0" w:color="auto"/>
              </w:divBdr>
              <w:divsChild>
                <w:div w:id="2135824520">
                  <w:marLeft w:val="0"/>
                  <w:marRight w:val="0"/>
                  <w:marTop w:val="0"/>
                  <w:marBottom w:val="0"/>
                  <w:divBdr>
                    <w:top w:val="none" w:sz="0" w:space="0" w:color="auto"/>
                    <w:left w:val="none" w:sz="0" w:space="0" w:color="auto"/>
                    <w:bottom w:val="none" w:sz="0" w:space="0" w:color="auto"/>
                    <w:right w:val="none" w:sz="0" w:space="0" w:color="auto"/>
                  </w:divBdr>
                  <w:divsChild>
                    <w:div w:id="1399203059">
                      <w:marLeft w:val="0"/>
                      <w:marRight w:val="0"/>
                      <w:marTop w:val="0"/>
                      <w:marBottom w:val="0"/>
                      <w:divBdr>
                        <w:top w:val="none" w:sz="0" w:space="0" w:color="auto"/>
                        <w:left w:val="none" w:sz="0" w:space="0" w:color="auto"/>
                        <w:bottom w:val="none" w:sz="0" w:space="0" w:color="auto"/>
                        <w:right w:val="none" w:sz="0" w:space="0" w:color="auto"/>
                      </w:divBdr>
                      <w:divsChild>
                        <w:div w:id="8789309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02652150">
      <w:bodyDiv w:val="1"/>
      <w:marLeft w:val="0"/>
      <w:marRight w:val="0"/>
      <w:marTop w:val="0"/>
      <w:marBottom w:val="0"/>
      <w:divBdr>
        <w:top w:val="none" w:sz="0" w:space="0" w:color="auto"/>
        <w:left w:val="none" w:sz="0" w:space="0" w:color="auto"/>
        <w:bottom w:val="none" w:sz="0" w:space="0" w:color="auto"/>
        <w:right w:val="none" w:sz="0" w:space="0" w:color="auto"/>
      </w:divBdr>
      <w:divsChild>
        <w:div w:id="218127795">
          <w:marLeft w:val="0"/>
          <w:marRight w:val="0"/>
          <w:marTop w:val="0"/>
          <w:marBottom w:val="0"/>
          <w:divBdr>
            <w:top w:val="none" w:sz="0" w:space="0" w:color="auto"/>
            <w:left w:val="none" w:sz="0" w:space="0" w:color="auto"/>
            <w:bottom w:val="none" w:sz="0" w:space="0" w:color="auto"/>
            <w:right w:val="none" w:sz="0" w:space="0" w:color="auto"/>
          </w:divBdr>
          <w:divsChild>
            <w:div w:id="1705590802">
              <w:marLeft w:val="0"/>
              <w:marRight w:val="0"/>
              <w:marTop w:val="0"/>
              <w:marBottom w:val="0"/>
              <w:divBdr>
                <w:top w:val="none" w:sz="0" w:space="0" w:color="auto"/>
                <w:left w:val="none" w:sz="0" w:space="0" w:color="auto"/>
                <w:bottom w:val="none" w:sz="0" w:space="0" w:color="auto"/>
                <w:right w:val="none" w:sz="0" w:space="0" w:color="auto"/>
              </w:divBdr>
              <w:divsChild>
                <w:div w:id="1439838178">
                  <w:marLeft w:val="0"/>
                  <w:marRight w:val="0"/>
                  <w:marTop w:val="0"/>
                  <w:marBottom w:val="0"/>
                  <w:divBdr>
                    <w:top w:val="none" w:sz="0" w:space="0" w:color="auto"/>
                    <w:left w:val="none" w:sz="0" w:space="0" w:color="auto"/>
                    <w:bottom w:val="none" w:sz="0" w:space="0" w:color="auto"/>
                    <w:right w:val="none" w:sz="0" w:space="0" w:color="auto"/>
                  </w:divBdr>
                </w:div>
                <w:div w:id="278953892">
                  <w:marLeft w:val="0"/>
                  <w:marRight w:val="0"/>
                  <w:marTop w:val="0"/>
                  <w:marBottom w:val="0"/>
                  <w:divBdr>
                    <w:top w:val="none" w:sz="0" w:space="0" w:color="auto"/>
                    <w:left w:val="none" w:sz="0" w:space="0" w:color="auto"/>
                    <w:bottom w:val="none" w:sz="0" w:space="0" w:color="auto"/>
                    <w:right w:val="none" w:sz="0" w:space="0" w:color="auto"/>
                  </w:divBdr>
                </w:div>
                <w:div w:id="19534414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5721447">
          <w:marLeft w:val="0"/>
          <w:marRight w:val="0"/>
          <w:marTop w:val="0"/>
          <w:marBottom w:val="0"/>
          <w:divBdr>
            <w:top w:val="single" w:sz="6" w:space="0" w:color="909299"/>
            <w:left w:val="single" w:sz="6" w:space="0" w:color="909299"/>
            <w:bottom w:val="single" w:sz="6" w:space="0" w:color="909299"/>
            <w:right w:val="single" w:sz="6" w:space="0" w:color="909299"/>
          </w:divBdr>
          <w:divsChild>
            <w:div w:id="975917067">
              <w:marLeft w:val="0"/>
              <w:marRight w:val="0"/>
              <w:marTop w:val="0"/>
              <w:marBottom w:val="0"/>
              <w:divBdr>
                <w:top w:val="none" w:sz="0" w:space="0" w:color="auto"/>
                <w:left w:val="none" w:sz="0" w:space="0" w:color="auto"/>
                <w:bottom w:val="none" w:sz="0" w:space="0" w:color="auto"/>
                <w:right w:val="none" w:sz="0" w:space="0" w:color="auto"/>
              </w:divBdr>
              <w:divsChild>
                <w:div w:id="944848555">
                  <w:marLeft w:val="0"/>
                  <w:marRight w:val="0"/>
                  <w:marTop w:val="0"/>
                  <w:marBottom w:val="0"/>
                  <w:divBdr>
                    <w:top w:val="none" w:sz="0" w:space="0" w:color="auto"/>
                    <w:left w:val="none" w:sz="0" w:space="0" w:color="auto"/>
                    <w:bottom w:val="none" w:sz="0" w:space="0" w:color="auto"/>
                    <w:right w:val="none" w:sz="0" w:space="0" w:color="auto"/>
                  </w:divBdr>
                  <w:divsChild>
                    <w:div w:id="1867985047">
                      <w:marLeft w:val="0"/>
                      <w:marRight w:val="0"/>
                      <w:marTop w:val="0"/>
                      <w:marBottom w:val="0"/>
                      <w:divBdr>
                        <w:top w:val="none" w:sz="0" w:space="0" w:color="auto"/>
                        <w:left w:val="none" w:sz="0" w:space="0" w:color="auto"/>
                        <w:bottom w:val="none" w:sz="0" w:space="0" w:color="auto"/>
                        <w:right w:val="none" w:sz="0" w:space="0" w:color="auto"/>
                      </w:divBdr>
                      <w:divsChild>
                        <w:div w:id="9588038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62739615">
      <w:bodyDiv w:val="1"/>
      <w:marLeft w:val="0"/>
      <w:marRight w:val="0"/>
      <w:marTop w:val="0"/>
      <w:marBottom w:val="0"/>
      <w:divBdr>
        <w:top w:val="none" w:sz="0" w:space="0" w:color="auto"/>
        <w:left w:val="none" w:sz="0" w:space="0" w:color="auto"/>
        <w:bottom w:val="none" w:sz="0" w:space="0" w:color="auto"/>
        <w:right w:val="none" w:sz="0" w:space="0" w:color="auto"/>
      </w:divBdr>
    </w:div>
    <w:div w:id="19547485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settings" Target="settings.xml"/><Relationship Id="rId7" Type="http://schemas.openxmlformats.org/officeDocument/2006/relationships/image" Target="media/image2.jpe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1.png"/><Relationship Id="rId11" Type="http://schemas.openxmlformats.org/officeDocument/2006/relationships/theme" Target="theme/theme1.xml"/><Relationship Id="rId5" Type="http://schemas.openxmlformats.org/officeDocument/2006/relationships/hyperlink" Target="mailto:ardeleaneugenrichard@gmail.com" TargetMode="Externa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dotm</Template>
  <TotalTime>1401</TotalTime>
  <Pages>31</Pages>
  <Words>54125</Words>
  <Characters>308519</Characters>
  <Application>Microsoft Office Word</Application>
  <DocSecurity>0</DocSecurity>
  <Lines>2570</Lines>
  <Paragraphs>7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19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ugen Richard Ardelean</dc:creator>
  <cp:keywords/>
  <dc:description/>
  <cp:lastModifiedBy>Eugen Richard Ardelean</cp:lastModifiedBy>
  <cp:revision>1016</cp:revision>
  <dcterms:created xsi:type="dcterms:W3CDTF">2025-01-20T19:30:00Z</dcterms:created>
  <dcterms:modified xsi:type="dcterms:W3CDTF">2025-05-17T16: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5b58b62f-6f94-46bd-8089-18e64b0a9abb_Enabled">
    <vt:lpwstr>true</vt:lpwstr>
  </property>
  <property fmtid="{D5CDD505-2E9C-101B-9397-08002B2CF9AE}" pid="3" name="MSIP_Label_5b58b62f-6f94-46bd-8089-18e64b0a9abb_SetDate">
    <vt:lpwstr>2025-01-20T19:38:15Z</vt:lpwstr>
  </property>
  <property fmtid="{D5CDD505-2E9C-101B-9397-08002B2CF9AE}" pid="4" name="MSIP_Label_5b58b62f-6f94-46bd-8089-18e64b0a9abb_Method">
    <vt:lpwstr>Standard</vt:lpwstr>
  </property>
  <property fmtid="{D5CDD505-2E9C-101B-9397-08002B2CF9AE}" pid="5" name="MSIP_Label_5b58b62f-6f94-46bd-8089-18e64b0a9abb_Name">
    <vt:lpwstr>defa4170-0d19-0005-0004-bc88714345d2</vt:lpwstr>
  </property>
  <property fmtid="{D5CDD505-2E9C-101B-9397-08002B2CF9AE}" pid="6" name="MSIP_Label_5b58b62f-6f94-46bd-8089-18e64b0a9abb_SiteId">
    <vt:lpwstr>a6eb79fa-c4a9-4cce-818d-b85274d15305</vt:lpwstr>
  </property>
  <property fmtid="{D5CDD505-2E9C-101B-9397-08002B2CF9AE}" pid="7" name="MSIP_Label_5b58b62f-6f94-46bd-8089-18e64b0a9abb_ActionId">
    <vt:lpwstr>c1eacceb-601f-45b9-a21b-1ec06528f136</vt:lpwstr>
  </property>
  <property fmtid="{D5CDD505-2E9C-101B-9397-08002B2CF9AE}" pid="8" name="MSIP_Label_5b58b62f-6f94-46bd-8089-18e64b0a9abb_ContentBits">
    <vt:lpwstr>0</vt:lpwstr>
  </property>
  <property fmtid="{D5CDD505-2E9C-101B-9397-08002B2CF9AE}" pid="9" name="ZOTERO_PREF_1">
    <vt:lpwstr>&lt;data data-version="3" zotero-version="7.0.15"&gt;&lt;session id="4qHd2DAm"/&gt;&lt;style id="http://www.zotero.org/styles/vancouver" locale="en-US" hasBibliography="1" bibliographyStyleHasBeenSet="1"/&gt;&lt;prefs&gt;&lt;pref name="fieldType" value="Field"/&gt;&lt;pref name="automati</vt:lpwstr>
  </property>
  <property fmtid="{D5CDD505-2E9C-101B-9397-08002B2CF9AE}" pid="10" name="ZOTERO_PREF_2">
    <vt:lpwstr>cJournalAbbreviations" value="true"/&gt;&lt;/prefs&gt;&lt;/data&gt;</vt:lpwstr>
  </property>
</Properties>
</file>